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C09C7E" w14:textId="77777777" w:rsidR="00063C9C" w:rsidRDefault="00507921" w:rsidP="00507921">
      <w:pPr>
        <w:pStyle w:val="Ttulo1"/>
        <w:rPr>
          <w:noProof/>
        </w:rPr>
      </w:pPr>
      <w:bookmarkStart w:id="0" w:name="_Toc102125624"/>
      <w:r>
        <w:t>INDEX</w:t>
      </w:r>
      <w:bookmarkEnd w:id="0"/>
      <w:r>
        <w:fldChar w:fldCharType="begin"/>
      </w:r>
      <w:r>
        <w:instrText xml:space="preserve"> TOC \o "1-2" \h \z \u </w:instrText>
      </w:r>
      <w:r>
        <w:fldChar w:fldCharType="separate"/>
      </w:r>
    </w:p>
    <w:p w14:paraId="6E408B5A" w14:textId="0572B3D1" w:rsidR="00063C9C" w:rsidRDefault="006653E8">
      <w:pPr>
        <w:pStyle w:val="TDC1"/>
        <w:rPr>
          <w:rFonts w:asciiTheme="minorHAnsi" w:eastAsiaTheme="minorEastAsia" w:hAnsiTheme="minorHAnsi"/>
          <w:noProof/>
          <w:sz w:val="22"/>
        </w:rPr>
      </w:pPr>
      <w:hyperlink w:anchor="_Toc102125624" w:history="1">
        <w:r w:rsidR="00063C9C" w:rsidRPr="000B7310">
          <w:rPr>
            <w:rStyle w:val="Hipervnculo"/>
            <w:noProof/>
          </w:rPr>
          <w:t>INDEX</w:t>
        </w:r>
        <w:r w:rsidR="00063C9C">
          <w:rPr>
            <w:noProof/>
            <w:webHidden/>
          </w:rPr>
          <w:tab/>
        </w:r>
        <w:r w:rsidR="00063C9C">
          <w:rPr>
            <w:noProof/>
            <w:webHidden/>
          </w:rPr>
          <w:fldChar w:fldCharType="begin"/>
        </w:r>
        <w:r w:rsidR="00063C9C">
          <w:rPr>
            <w:noProof/>
            <w:webHidden/>
          </w:rPr>
          <w:instrText xml:space="preserve"> PAGEREF _Toc102125624 \h </w:instrText>
        </w:r>
        <w:r w:rsidR="00063C9C">
          <w:rPr>
            <w:noProof/>
            <w:webHidden/>
          </w:rPr>
        </w:r>
        <w:r w:rsidR="00063C9C">
          <w:rPr>
            <w:noProof/>
            <w:webHidden/>
          </w:rPr>
          <w:fldChar w:fldCharType="separate"/>
        </w:r>
        <w:r w:rsidR="00063C9C">
          <w:rPr>
            <w:noProof/>
            <w:webHidden/>
          </w:rPr>
          <w:t>2</w:t>
        </w:r>
        <w:r w:rsidR="00063C9C">
          <w:rPr>
            <w:noProof/>
            <w:webHidden/>
          </w:rPr>
          <w:fldChar w:fldCharType="end"/>
        </w:r>
      </w:hyperlink>
    </w:p>
    <w:p w14:paraId="3D2EFD19" w14:textId="43594097" w:rsidR="00063C9C" w:rsidRDefault="006653E8">
      <w:pPr>
        <w:pStyle w:val="TDC1"/>
        <w:rPr>
          <w:rFonts w:asciiTheme="minorHAnsi" w:eastAsiaTheme="minorEastAsia" w:hAnsiTheme="minorHAnsi"/>
          <w:noProof/>
          <w:sz w:val="22"/>
        </w:rPr>
      </w:pPr>
      <w:hyperlink w:anchor="_Toc102125625" w:history="1">
        <w:r w:rsidR="00063C9C" w:rsidRPr="000B7310">
          <w:rPr>
            <w:rStyle w:val="Hipervnculo"/>
            <w:noProof/>
          </w:rPr>
          <w:t>LIST OF FIGURES</w:t>
        </w:r>
        <w:r w:rsidR="00063C9C">
          <w:rPr>
            <w:noProof/>
            <w:webHidden/>
          </w:rPr>
          <w:tab/>
        </w:r>
        <w:r w:rsidR="00063C9C">
          <w:rPr>
            <w:noProof/>
            <w:webHidden/>
          </w:rPr>
          <w:fldChar w:fldCharType="begin"/>
        </w:r>
        <w:r w:rsidR="00063C9C">
          <w:rPr>
            <w:noProof/>
            <w:webHidden/>
          </w:rPr>
          <w:instrText xml:space="preserve"> PAGEREF _Toc102125625 \h </w:instrText>
        </w:r>
        <w:r w:rsidR="00063C9C">
          <w:rPr>
            <w:noProof/>
            <w:webHidden/>
          </w:rPr>
        </w:r>
        <w:r w:rsidR="00063C9C">
          <w:rPr>
            <w:noProof/>
            <w:webHidden/>
          </w:rPr>
          <w:fldChar w:fldCharType="separate"/>
        </w:r>
        <w:r w:rsidR="00063C9C">
          <w:rPr>
            <w:noProof/>
            <w:webHidden/>
          </w:rPr>
          <w:t>5</w:t>
        </w:r>
        <w:r w:rsidR="00063C9C">
          <w:rPr>
            <w:noProof/>
            <w:webHidden/>
          </w:rPr>
          <w:fldChar w:fldCharType="end"/>
        </w:r>
      </w:hyperlink>
    </w:p>
    <w:p w14:paraId="4EB0763B" w14:textId="0F5F5787" w:rsidR="00063C9C" w:rsidRDefault="006653E8">
      <w:pPr>
        <w:pStyle w:val="TDC1"/>
        <w:rPr>
          <w:rFonts w:asciiTheme="minorHAnsi" w:eastAsiaTheme="minorEastAsia" w:hAnsiTheme="minorHAnsi"/>
          <w:noProof/>
          <w:sz w:val="22"/>
        </w:rPr>
      </w:pPr>
      <w:hyperlink w:anchor="_Toc102125626" w:history="1">
        <w:r w:rsidR="00063C9C" w:rsidRPr="000B7310">
          <w:rPr>
            <w:rStyle w:val="Hipervnculo"/>
            <w:noProof/>
          </w:rPr>
          <w:t>LIST OF TABLES</w:t>
        </w:r>
        <w:r w:rsidR="00063C9C">
          <w:rPr>
            <w:noProof/>
            <w:webHidden/>
          </w:rPr>
          <w:tab/>
        </w:r>
        <w:r w:rsidR="00063C9C">
          <w:rPr>
            <w:noProof/>
            <w:webHidden/>
          </w:rPr>
          <w:fldChar w:fldCharType="begin"/>
        </w:r>
        <w:r w:rsidR="00063C9C">
          <w:rPr>
            <w:noProof/>
            <w:webHidden/>
          </w:rPr>
          <w:instrText xml:space="preserve"> PAGEREF _Toc102125626 \h </w:instrText>
        </w:r>
        <w:r w:rsidR="00063C9C">
          <w:rPr>
            <w:noProof/>
            <w:webHidden/>
          </w:rPr>
        </w:r>
        <w:r w:rsidR="00063C9C">
          <w:rPr>
            <w:noProof/>
            <w:webHidden/>
          </w:rPr>
          <w:fldChar w:fldCharType="separate"/>
        </w:r>
        <w:r w:rsidR="00063C9C">
          <w:rPr>
            <w:noProof/>
            <w:webHidden/>
          </w:rPr>
          <w:t>8</w:t>
        </w:r>
        <w:r w:rsidR="00063C9C">
          <w:rPr>
            <w:noProof/>
            <w:webHidden/>
          </w:rPr>
          <w:fldChar w:fldCharType="end"/>
        </w:r>
      </w:hyperlink>
    </w:p>
    <w:p w14:paraId="62B4A094" w14:textId="1D9D89B1" w:rsidR="00063C9C" w:rsidRDefault="006653E8">
      <w:pPr>
        <w:pStyle w:val="TDC1"/>
        <w:rPr>
          <w:rFonts w:asciiTheme="minorHAnsi" w:eastAsiaTheme="minorEastAsia" w:hAnsiTheme="minorHAnsi"/>
          <w:noProof/>
          <w:sz w:val="22"/>
        </w:rPr>
      </w:pPr>
      <w:hyperlink w:anchor="_Toc102125627" w:history="1">
        <w:r w:rsidR="00063C9C" w:rsidRPr="000B7310">
          <w:rPr>
            <w:rStyle w:val="Hipervnculo"/>
            <w:noProof/>
          </w:rPr>
          <w:t>LIST OF ABBREVIATIONS AND ACRONYMS</w:t>
        </w:r>
        <w:r w:rsidR="00063C9C">
          <w:rPr>
            <w:noProof/>
            <w:webHidden/>
          </w:rPr>
          <w:tab/>
        </w:r>
        <w:r w:rsidR="00063C9C">
          <w:rPr>
            <w:noProof/>
            <w:webHidden/>
          </w:rPr>
          <w:fldChar w:fldCharType="begin"/>
        </w:r>
        <w:r w:rsidR="00063C9C">
          <w:rPr>
            <w:noProof/>
            <w:webHidden/>
          </w:rPr>
          <w:instrText xml:space="preserve"> PAGEREF _Toc102125627 \h </w:instrText>
        </w:r>
        <w:r w:rsidR="00063C9C">
          <w:rPr>
            <w:noProof/>
            <w:webHidden/>
          </w:rPr>
        </w:r>
        <w:r w:rsidR="00063C9C">
          <w:rPr>
            <w:noProof/>
            <w:webHidden/>
          </w:rPr>
          <w:fldChar w:fldCharType="separate"/>
        </w:r>
        <w:r w:rsidR="00063C9C">
          <w:rPr>
            <w:noProof/>
            <w:webHidden/>
          </w:rPr>
          <w:t>9</w:t>
        </w:r>
        <w:r w:rsidR="00063C9C">
          <w:rPr>
            <w:noProof/>
            <w:webHidden/>
          </w:rPr>
          <w:fldChar w:fldCharType="end"/>
        </w:r>
      </w:hyperlink>
    </w:p>
    <w:p w14:paraId="4681443A" w14:textId="3E340B29" w:rsidR="00063C9C" w:rsidRDefault="006653E8">
      <w:pPr>
        <w:pStyle w:val="TDC1"/>
        <w:rPr>
          <w:rFonts w:asciiTheme="minorHAnsi" w:eastAsiaTheme="minorEastAsia" w:hAnsiTheme="minorHAnsi"/>
          <w:noProof/>
          <w:sz w:val="22"/>
        </w:rPr>
      </w:pPr>
      <w:hyperlink w:anchor="_Toc102125628" w:history="1">
        <w:r w:rsidR="00063C9C" w:rsidRPr="000B7310">
          <w:rPr>
            <w:rStyle w:val="Hipervnculo"/>
            <w:noProof/>
          </w:rPr>
          <w:t>LIST OF SYMBOLS</w:t>
        </w:r>
        <w:r w:rsidR="00063C9C">
          <w:rPr>
            <w:noProof/>
            <w:webHidden/>
          </w:rPr>
          <w:tab/>
        </w:r>
        <w:r w:rsidR="00063C9C">
          <w:rPr>
            <w:noProof/>
            <w:webHidden/>
          </w:rPr>
          <w:fldChar w:fldCharType="begin"/>
        </w:r>
        <w:r w:rsidR="00063C9C">
          <w:rPr>
            <w:noProof/>
            <w:webHidden/>
          </w:rPr>
          <w:instrText xml:space="preserve"> PAGEREF _Toc102125628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68234593" w14:textId="136E65AC" w:rsidR="00063C9C" w:rsidRDefault="006653E8">
      <w:pPr>
        <w:pStyle w:val="TDC1"/>
        <w:rPr>
          <w:rFonts w:asciiTheme="minorHAnsi" w:eastAsiaTheme="minorEastAsia" w:hAnsiTheme="minorHAnsi"/>
          <w:noProof/>
          <w:sz w:val="22"/>
        </w:rPr>
      </w:pPr>
      <w:hyperlink w:anchor="_Toc102125629" w:history="1">
        <w:r w:rsidR="00063C9C" w:rsidRPr="000B7310">
          <w:rPr>
            <w:rStyle w:val="Hipervnculo"/>
            <w:noProof/>
          </w:rPr>
          <w:t>CHAPTER 1: INTRODUCTION</w:t>
        </w:r>
        <w:r w:rsidR="00063C9C">
          <w:rPr>
            <w:noProof/>
            <w:webHidden/>
          </w:rPr>
          <w:tab/>
        </w:r>
        <w:r w:rsidR="00063C9C">
          <w:rPr>
            <w:noProof/>
            <w:webHidden/>
          </w:rPr>
          <w:fldChar w:fldCharType="begin"/>
        </w:r>
        <w:r w:rsidR="00063C9C">
          <w:rPr>
            <w:noProof/>
            <w:webHidden/>
          </w:rPr>
          <w:instrText xml:space="preserve"> PAGEREF _Toc102125629 \h </w:instrText>
        </w:r>
        <w:r w:rsidR="00063C9C">
          <w:rPr>
            <w:noProof/>
            <w:webHidden/>
          </w:rPr>
        </w:r>
        <w:r w:rsidR="00063C9C">
          <w:rPr>
            <w:noProof/>
            <w:webHidden/>
          </w:rPr>
          <w:fldChar w:fldCharType="separate"/>
        </w:r>
        <w:r w:rsidR="00063C9C">
          <w:rPr>
            <w:noProof/>
            <w:webHidden/>
          </w:rPr>
          <w:t>1</w:t>
        </w:r>
        <w:r w:rsidR="00063C9C">
          <w:rPr>
            <w:noProof/>
            <w:webHidden/>
          </w:rPr>
          <w:fldChar w:fldCharType="end"/>
        </w:r>
      </w:hyperlink>
    </w:p>
    <w:p w14:paraId="2C3116CF" w14:textId="7436D5EB" w:rsidR="00063C9C" w:rsidRDefault="006653E8">
      <w:pPr>
        <w:pStyle w:val="TDC2"/>
        <w:tabs>
          <w:tab w:val="left" w:pos="1540"/>
          <w:tab w:val="right" w:leader="dot" w:pos="8544"/>
        </w:tabs>
        <w:rPr>
          <w:rFonts w:asciiTheme="minorHAnsi" w:eastAsiaTheme="minorEastAsia" w:hAnsiTheme="minorHAnsi"/>
          <w:noProof/>
          <w:sz w:val="22"/>
        </w:rPr>
      </w:pPr>
      <w:hyperlink w:anchor="_Toc102125630" w:history="1">
        <w:r w:rsidR="00063C9C" w:rsidRPr="000B7310">
          <w:rPr>
            <w:rStyle w:val="Hipervnculo"/>
            <w:noProof/>
          </w:rPr>
          <w:t>1.1</w:t>
        </w:r>
        <w:r w:rsidR="00063C9C">
          <w:rPr>
            <w:rFonts w:asciiTheme="minorHAnsi" w:eastAsiaTheme="minorEastAsia" w:hAnsiTheme="minorHAnsi"/>
            <w:noProof/>
            <w:sz w:val="22"/>
          </w:rPr>
          <w:tab/>
        </w:r>
        <w:r w:rsidR="00063C9C" w:rsidRPr="000B7310">
          <w:rPr>
            <w:rStyle w:val="Hipervnculo"/>
            <w:noProof/>
          </w:rPr>
          <w:t>RELATED WORK</w:t>
        </w:r>
        <w:r w:rsidR="00063C9C">
          <w:rPr>
            <w:noProof/>
            <w:webHidden/>
          </w:rPr>
          <w:tab/>
        </w:r>
        <w:r w:rsidR="00063C9C">
          <w:rPr>
            <w:noProof/>
            <w:webHidden/>
          </w:rPr>
          <w:fldChar w:fldCharType="begin"/>
        </w:r>
        <w:r w:rsidR="00063C9C">
          <w:rPr>
            <w:noProof/>
            <w:webHidden/>
          </w:rPr>
          <w:instrText xml:space="preserve"> PAGEREF _Toc102125630 \h </w:instrText>
        </w:r>
        <w:r w:rsidR="00063C9C">
          <w:rPr>
            <w:noProof/>
            <w:webHidden/>
          </w:rPr>
        </w:r>
        <w:r w:rsidR="00063C9C">
          <w:rPr>
            <w:noProof/>
            <w:webHidden/>
          </w:rPr>
          <w:fldChar w:fldCharType="separate"/>
        </w:r>
        <w:r w:rsidR="00063C9C">
          <w:rPr>
            <w:noProof/>
            <w:webHidden/>
          </w:rPr>
          <w:t>3</w:t>
        </w:r>
        <w:r w:rsidR="00063C9C">
          <w:rPr>
            <w:noProof/>
            <w:webHidden/>
          </w:rPr>
          <w:fldChar w:fldCharType="end"/>
        </w:r>
      </w:hyperlink>
    </w:p>
    <w:p w14:paraId="7244C715" w14:textId="37FA061A" w:rsidR="00063C9C" w:rsidRDefault="006653E8">
      <w:pPr>
        <w:pStyle w:val="TDC2"/>
        <w:tabs>
          <w:tab w:val="left" w:pos="1540"/>
          <w:tab w:val="right" w:leader="dot" w:pos="8544"/>
        </w:tabs>
        <w:rPr>
          <w:rFonts w:asciiTheme="minorHAnsi" w:eastAsiaTheme="minorEastAsia" w:hAnsiTheme="minorHAnsi"/>
          <w:noProof/>
          <w:sz w:val="22"/>
        </w:rPr>
      </w:pPr>
      <w:hyperlink w:anchor="_Toc102125631" w:history="1">
        <w:r w:rsidR="00063C9C" w:rsidRPr="000B7310">
          <w:rPr>
            <w:rStyle w:val="Hipervnculo"/>
            <w:noProof/>
          </w:rPr>
          <w:t>1.2</w:t>
        </w:r>
        <w:r w:rsidR="00063C9C">
          <w:rPr>
            <w:rFonts w:asciiTheme="minorHAnsi" w:eastAsiaTheme="minorEastAsia" w:hAnsiTheme="minorHAnsi"/>
            <w:noProof/>
            <w:sz w:val="22"/>
          </w:rPr>
          <w:tab/>
        </w:r>
        <w:r w:rsidR="00063C9C" w:rsidRPr="000B7310">
          <w:rPr>
            <w:rStyle w:val="Hipervnculo"/>
            <w:noProof/>
          </w:rPr>
          <w:t>CLASSIFICATION MODEL</w:t>
        </w:r>
        <w:r w:rsidR="00063C9C">
          <w:rPr>
            <w:noProof/>
            <w:webHidden/>
          </w:rPr>
          <w:tab/>
        </w:r>
        <w:r w:rsidR="00063C9C">
          <w:rPr>
            <w:noProof/>
            <w:webHidden/>
          </w:rPr>
          <w:fldChar w:fldCharType="begin"/>
        </w:r>
        <w:r w:rsidR="00063C9C">
          <w:rPr>
            <w:noProof/>
            <w:webHidden/>
          </w:rPr>
          <w:instrText xml:space="preserve"> PAGEREF _Toc102125631 \h </w:instrText>
        </w:r>
        <w:r w:rsidR="00063C9C">
          <w:rPr>
            <w:noProof/>
            <w:webHidden/>
          </w:rPr>
        </w:r>
        <w:r w:rsidR="00063C9C">
          <w:rPr>
            <w:noProof/>
            <w:webHidden/>
          </w:rPr>
          <w:fldChar w:fldCharType="separate"/>
        </w:r>
        <w:r w:rsidR="00063C9C">
          <w:rPr>
            <w:noProof/>
            <w:webHidden/>
          </w:rPr>
          <w:t>8</w:t>
        </w:r>
        <w:r w:rsidR="00063C9C">
          <w:rPr>
            <w:noProof/>
            <w:webHidden/>
          </w:rPr>
          <w:fldChar w:fldCharType="end"/>
        </w:r>
      </w:hyperlink>
    </w:p>
    <w:p w14:paraId="53966032" w14:textId="3981DFBA" w:rsidR="00063C9C" w:rsidRDefault="006653E8">
      <w:pPr>
        <w:pStyle w:val="TDC2"/>
        <w:tabs>
          <w:tab w:val="left" w:pos="1540"/>
          <w:tab w:val="right" w:leader="dot" w:pos="8544"/>
        </w:tabs>
        <w:rPr>
          <w:rFonts w:asciiTheme="minorHAnsi" w:eastAsiaTheme="minorEastAsia" w:hAnsiTheme="minorHAnsi"/>
          <w:noProof/>
          <w:sz w:val="22"/>
        </w:rPr>
      </w:pPr>
      <w:hyperlink w:anchor="_Toc102125632" w:history="1">
        <w:r w:rsidR="00063C9C" w:rsidRPr="000B7310">
          <w:rPr>
            <w:rStyle w:val="Hipervnculo"/>
            <w:noProof/>
          </w:rPr>
          <w:t>1.3</w:t>
        </w:r>
        <w:r w:rsidR="00063C9C">
          <w:rPr>
            <w:rFonts w:asciiTheme="minorHAnsi" w:eastAsiaTheme="minorEastAsia" w:hAnsiTheme="minorHAnsi"/>
            <w:noProof/>
            <w:sz w:val="22"/>
          </w:rPr>
          <w:tab/>
        </w:r>
        <w:r w:rsidR="00063C9C" w:rsidRPr="000B7310">
          <w:rPr>
            <w:rStyle w:val="Hipervnculo"/>
            <w:noProof/>
          </w:rPr>
          <w:t>RESEARCH PROBLEM</w:t>
        </w:r>
        <w:r w:rsidR="00063C9C">
          <w:rPr>
            <w:noProof/>
            <w:webHidden/>
          </w:rPr>
          <w:tab/>
        </w:r>
        <w:r w:rsidR="00063C9C">
          <w:rPr>
            <w:noProof/>
            <w:webHidden/>
          </w:rPr>
          <w:fldChar w:fldCharType="begin"/>
        </w:r>
        <w:r w:rsidR="00063C9C">
          <w:rPr>
            <w:noProof/>
            <w:webHidden/>
          </w:rPr>
          <w:instrText xml:space="preserve"> PAGEREF _Toc102125632 \h </w:instrText>
        </w:r>
        <w:r w:rsidR="00063C9C">
          <w:rPr>
            <w:noProof/>
            <w:webHidden/>
          </w:rPr>
        </w:r>
        <w:r w:rsidR="00063C9C">
          <w:rPr>
            <w:noProof/>
            <w:webHidden/>
          </w:rPr>
          <w:fldChar w:fldCharType="separate"/>
        </w:r>
        <w:r w:rsidR="00063C9C">
          <w:rPr>
            <w:noProof/>
            <w:webHidden/>
          </w:rPr>
          <w:t>10</w:t>
        </w:r>
        <w:r w:rsidR="00063C9C">
          <w:rPr>
            <w:noProof/>
            <w:webHidden/>
          </w:rPr>
          <w:fldChar w:fldCharType="end"/>
        </w:r>
      </w:hyperlink>
    </w:p>
    <w:p w14:paraId="4AF549D6" w14:textId="11EC09C9" w:rsidR="00063C9C" w:rsidRDefault="006653E8">
      <w:pPr>
        <w:pStyle w:val="TDC2"/>
        <w:tabs>
          <w:tab w:val="left" w:pos="1540"/>
          <w:tab w:val="right" w:leader="dot" w:pos="8544"/>
        </w:tabs>
        <w:rPr>
          <w:rFonts w:asciiTheme="minorHAnsi" w:eastAsiaTheme="minorEastAsia" w:hAnsiTheme="minorHAnsi"/>
          <w:noProof/>
          <w:sz w:val="22"/>
        </w:rPr>
      </w:pPr>
      <w:hyperlink w:anchor="_Toc102125633" w:history="1">
        <w:r w:rsidR="00063C9C" w:rsidRPr="000B7310">
          <w:rPr>
            <w:rStyle w:val="Hipervnculo"/>
            <w:noProof/>
          </w:rPr>
          <w:t>1.4</w:t>
        </w:r>
        <w:r w:rsidR="00063C9C">
          <w:rPr>
            <w:rFonts w:asciiTheme="minorHAnsi" w:eastAsiaTheme="minorEastAsia" w:hAnsiTheme="minorHAnsi"/>
            <w:noProof/>
            <w:sz w:val="22"/>
          </w:rPr>
          <w:tab/>
        </w:r>
        <w:r w:rsidR="00063C9C" w:rsidRPr="000B7310">
          <w:rPr>
            <w:rStyle w:val="Hipervnculo"/>
            <w:noProof/>
          </w:rPr>
          <w:t>HYPOTHESIS</w:t>
        </w:r>
        <w:r w:rsidR="00063C9C">
          <w:rPr>
            <w:noProof/>
            <w:webHidden/>
          </w:rPr>
          <w:tab/>
        </w:r>
        <w:r w:rsidR="00063C9C">
          <w:rPr>
            <w:noProof/>
            <w:webHidden/>
          </w:rPr>
          <w:fldChar w:fldCharType="begin"/>
        </w:r>
        <w:r w:rsidR="00063C9C">
          <w:rPr>
            <w:noProof/>
            <w:webHidden/>
          </w:rPr>
          <w:instrText xml:space="preserve"> PAGEREF _Toc102125633 \h </w:instrText>
        </w:r>
        <w:r w:rsidR="00063C9C">
          <w:rPr>
            <w:noProof/>
            <w:webHidden/>
          </w:rPr>
        </w:r>
        <w:r w:rsidR="00063C9C">
          <w:rPr>
            <w:noProof/>
            <w:webHidden/>
          </w:rPr>
          <w:fldChar w:fldCharType="separate"/>
        </w:r>
        <w:r w:rsidR="00063C9C">
          <w:rPr>
            <w:noProof/>
            <w:webHidden/>
          </w:rPr>
          <w:t>11</w:t>
        </w:r>
        <w:r w:rsidR="00063C9C">
          <w:rPr>
            <w:noProof/>
            <w:webHidden/>
          </w:rPr>
          <w:fldChar w:fldCharType="end"/>
        </w:r>
      </w:hyperlink>
    </w:p>
    <w:p w14:paraId="3F1E7142" w14:textId="56306821" w:rsidR="00063C9C" w:rsidRDefault="006653E8">
      <w:pPr>
        <w:pStyle w:val="TDC2"/>
        <w:tabs>
          <w:tab w:val="left" w:pos="1540"/>
          <w:tab w:val="right" w:leader="dot" w:pos="8544"/>
        </w:tabs>
        <w:rPr>
          <w:rFonts w:asciiTheme="minorHAnsi" w:eastAsiaTheme="minorEastAsia" w:hAnsiTheme="minorHAnsi"/>
          <w:noProof/>
          <w:sz w:val="22"/>
        </w:rPr>
      </w:pPr>
      <w:hyperlink w:anchor="_Toc102125634" w:history="1">
        <w:r w:rsidR="00063C9C" w:rsidRPr="000B7310">
          <w:rPr>
            <w:rStyle w:val="Hipervnculo"/>
            <w:noProof/>
          </w:rPr>
          <w:t>1.5</w:t>
        </w:r>
        <w:r w:rsidR="00063C9C">
          <w:rPr>
            <w:rFonts w:asciiTheme="minorHAnsi" w:eastAsiaTheme="minorEastAsia" w:hAnsiTheme="minorHAnsi"/>
            <w:noProof/>
            <w:sz w:val="22"/>
          </w:rPr>
          <w:tab/>
        </w:r>
        <w:r w:rsidR="00063C9C" w:rsidRPr="000B7310">
          <w:rPr>
            <w:rStyle w:val="Hipervnculo"/>
            <w:noProof/>
          </w:rPr>
          <w:t>OBJECTIVES</w:t>
        </w:r>
        <w:r w:rsidR="00063C9C">
          <w:rPr>
            <w:noProof/>
            <w:webHidden/>
          </w:rPr>
          <w:tab/>
        </w:r>
        <w:r w:rsidR="00063C9C">
          <w:rPr>
            <w:noProof/>
            <w:webHidden/>
          </w:rPr>
          <w:fldChar w:fldCharType="begin"/>
        </w:r>
        <w:r w:rsidR="00063C9C">
          <w:rPr>
            <w:noProof/>
            <w:webHidden/>
          </w:rPr>
          <w:instrText xml:space="preserve"> PAGEREF _Toc102125634 \h </w:instrText>
        </w:r>
        <w:r w:rsidR="00063C9C">
          <w:rPr>
            <w:noProof/>
            <w:webHidden/>
          </w:rPr>
        </w:r>
        <w:r w:rsidR="00063C9C">
          <w:rPr>
            <w:noProof/>
            <w:webHidden/>
          </w:rPr>
          <w:fldChar w:fldCharType="separate"/>
        </w:r>
        <w:r w:rsidR="00063C9C">
          <w:rPr>
            <w:noProof/>
            <w:webHidden/>
          </w:rPr>
          <w:t>11</w:t>
        </w:r>
        <w:r w:rsidR="00063C9C">
          <w:rPr>
            <w:noProof/>
            <w:webHidden/>
          </w:rPr>
          <w:fldChar w:fldCharType="end"/>
        </w:r>
      </w:hyperlink>
    </w:p>
    <w:p w14:paraId="0DEBB4A4" w14:textId="684C7D81" w:rsidR="00063C9C" w:rsidRDefault="006653E8">
      <w:pPr>
        <w:pStyle w:val="TDC1"/>
        <w:rPr>
          <w:rFonts w:asciiTheme="minorHAnsi" w:eastAsiaTheme="minorEastAsia" w:hAnsiTheme="minorHAnsi"/>
          <w:noProof/>
          <w:sz w:val="22"/>
        </w:rPr>
      </w:pPr>
      <w:hyperlink w:anchor="_Toc102125635" w:history="1">
        <w:r w:rsidR="00063C9C" w:rsidRPr="000B7310">
          <w:rPr>
            <w:rStyle w:val="Hipervnculo"/>
            <w:noProof/>
          </w:rPr>
          <w:t>CHAPTER 2: SIGNAL AND SYSTEM MODEL</w:t>
        </w:r>
        <w:r w:rsidR="00063C9C">
          <w:rPr>
            <w:noProof/>
            <w:webHidden/>
          </w:rPr>
          <w:tab/>
        </w:r>
        <w:r w:rsidR="00063C9C">
          <w:rPr>
            <w:noProof/>
            <w:webHidden/>
          </w:rPr>
          <w:fldChar w:fldCharType="begin"/>
        </w:r>
        <w:r w:rsidR="00063C9C">
          <w:rPr>
            <w:noProof/>
            <w:webHidden/>
          </w:rPr>
          <w:instrText xml:space="preserve"> PAGEREF _Toc102125635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267DABE1" w14:textId="0CC96DFF" w:rsidR="00063C9C" w:rsidRDefault="006653E8">
      <w:pPr>
        <w:pStyle w:val="TDC2"/>
        <w:tabs>
          <w:tab w:val="left" w:pos="1540"/>
          <w:tab w:val="right" w:leader="dot" w:pos="8544"/>
        </w:tabs>
        <w:rPr>
          <w:rFonts w:asciiTheme="minorHAnsi" w:eastAsiaTheme="minorEastAsia" w:hAnsiTheme="minorHAnsi"/>
          <w:noProof/>
          <w:sz w:val="22"/>
        </w:rPr>
      </w:pPr>
      <w:hyperlink w:anchor="_Toc102125636" w:history="1">
        <w:r w:rsidR="00063C9C" w:rsidRPr="000B7310">
          <w:rPr>
            <w:rStyle w:val="Hipervnculo"/>
            <w:noProof/>
          </w:rPr>
          <w:t>2.1</w:t>
        </w:r>
        <w:r w:rsidR="00063C9C">
          <w:rPr>
            <w:rFonts w:asciiTheme="minorHAnsi" w:eastAsiaTheme="minorEastAsia" w:hAnsiTheme="minorHAnsi"/>
            <w:noProof/>
            <w:sz w:val="22"/>
          </w:rPr>
          <w:tab/>
        </w:r>
        <w:r w:rsidR="00063C9C" w:rsidRPr="000B7310">
          <w:rPr>
            <w:rStyle w:val="Hipervnculo"/>
            <w:noProof/>
          </w:rPr>
          <w:t>SYSTEM MODEL</w:t>
        </w:r>
        <w:r w:rsidR="00063C9C">
          <w:rPr>
            <w:noProof/>
            <w:webHidden/>
          </w:rPr>
          <w:tab/>
        </w:r>
        <w:r w:rsidR="00063C9C">
          <w:rPr>
            <w:noProof/>
            <w:webHidden/>
          </w:rPr>
          <w:fldChar w:fldCharType="begin"/>
        </w:r>
        <w:r w:rsidR="00063C9C">
          <w:rPr>
            <w:noProof/>
            <w:webHidden/>
          </w:rPr>
          <w:instrText xml:space="preserve"> PAGEREF _Toc102125636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3E37A856" w14:textId="7BE8A3A5" w:rsidR="00063C9C" w:rsidRDefault="006653E8">
      <w:pPr>
        <w:pStyle w:val="TDC2"/>
        <w:tabs>
          <w:tab w:val="left" w:pos="1540"/>
          <w:tab w:val="right" w:leader="dot" w:pos="8544"/>
        </w:tabs>
        <w:rPr>
          <w:rFonts w:asciiTheme="minorHAnsi" w:eastAsiaTheme="minorEastAsia" w:hAnsiTheme="minorHAnsi"/>
          <w:noProof/>
          <w:sz w:val="22"/>
        </w:rPr>
      </w:pPr>
      <w:hyperlink w:anchor="_Toc102125637" w:history="1">
        <w:r w:rsidR="00063C9C" w:rsidRPr="000B7310">
          <w:rPr>
            <w:rStyle w:val="Hipervnculo"/>
            <w:noProof/>
          </w:rPr>
          <w:t>2.2</w:t>
        </w:r>
        <w:r w:rsidR="00063C9C">
          <w:rPr>
            <w:rFonts w:asciiTheme="minorHAnsi" w:eastAsiaTheme="minorEastAsia" w:hAnsiTheme="minorHAnsi"/>
            <w:noProof/>
            <w:sz w:val="22"/>
          </w:rPr>
          <w:tab/>
        </w:r>
        <w:r w:rsidR="00063C9C" w:rsidRPr="000B7310">
          <w:rPr>
            <w:rStyle w:val="Hipervnculo"/>
            <w:noProof/>
          </w:rPr>
          <w:t>PROPOSED METHOD</w:t>
        </w:r>
        <w:r w:rsidR="00063C9C">
          <w:rPr>
            <w:noProof/>
            <w:webHidden/>
          </w:rPr>
          <w:tab/>
        </w:r>
        <w:r w:rsidR="00063C9C">
          <w:rPr>
            <w:noProof/>
            <w:webHidden/>
          </w:rPr>
          <w:fldChar w:fldCharType="begin"/>
        </w:r>
        <w:r w:rsidR="00063C9C">
          <w:rPr>
            <w:noProof/>
            <w:webHidden/>
          </w:rPr>
          <w:instrText xml:space="preserve"> PAGEREF _Toc102125637 \h </w:instrText>
        </w:r>
        <w:r w:rsidR="00063C9C">
          <w:rPr>
            <w:noProof/>
            <w:webHidden/>
          </w:rPr>
        </w:r>
        <w:r w:rsidR="00063C9C">
          <w:rPr>
            <w:noProof/>
            <w:webHidden/>
          </w:rPr>
          <w:fldChar w:fldCharType="separate"/>
        </w:r>
        <w:r w:rsidR="00063C9C">
          <w:rPr>
            <w:noProof/>
            <w:webHidden/>
          </w:rPr>
          <w:t>14</w:t>
        </w:r>
        <w:r w:rsidR="00063C9C">
          <w:rPr>
            <w:noProof/>
            <w:webHidden/>
          </w:rPr>
          <w:fldChar w:fldCharType="end"/>
        </w:r>
      </w:hyperlink>
    </w:p>
    <w:p w14:paraId="7841BDA9" w14:textId="0DCF233B" w:rsidR="00063C9C" w:rsidRDefault="006653E8">
      <w:pPr>
        <w:pStyle w:val="TDC2"/>
        <w:tabs>
          <w:tab w:val="left" w:pos="1540"/>
          <w:tab w:val="right" w:leader="dot" w:pos="8544"/>
        </w:tabs>
        <w:rPr>
          <w:rFonts w:asciiTheme="minorHAnsi" w:eastAsiaTheme="minorEastAsia" w:hAnsiTheme="minorHAnsi"/>
          <w:noProof/>
          <w:sz w:val="22"/>
        </w:rPr>
      </w:pPr>
      <w:hyperlink w:anchor="_Toc102125638" w:history="1">
        <w:r w:rsidR="00063C9C" w:rsidRPr="000B7310">
          <w:rPr>
            <w:rStyle w:val="Hipervnculo"/>
            <w:noProof/>
          </w:rPr>
          <w:t>2.3</w:t>
        </w:r>
        <w:r w:rsidR="00063C9C">
          <w:rPr>
            <w:rFonts w:asciiTheme="minorHAnsi" w:eastAsiaTheme="minorEastAsia" w:hAnsiTheme="minorHAnsi"/>
            <w:noProof/>
            <w:sz w:val="22"/>
          </w:rPr>
          <w:tab/>
        </w:r>
        <w:r w:rsidR="00063C9C" w:rsidRPr="000B7310">
          <w:rPr>
            <w:rStyle w:val="Hipervnculo"/>
            <w:noProof/>
          </w:rPr>
          <w:t>DOA ESTIMATION AS A CLASSIFICATION PROBLEM</w:t>
        </w:r>
        <w:r w:rsidR="00063C9C">
          <w:rPr>
            <w:noProof/>
            <w:webHidden/>
          </w:rPr>
          <w:tab/>
        </w:r>
        <w:r w:rsidR="00063C9C">
          <w:rPr>
            <w:noProof/>
            <w:webHidden/>
          </w:rPr>
          <w:fldChar w:fldCharType="begin"/>
        </w:r>
        <w:r w:rsidR="00063C9C">
          <w:rPr>
            <w:noProof/>
            <w:webHidden/>
          </w:rPr>
          <w:instrText xml:space="preserve"> PAGEREF _Toc102125638 \h </w:instrText>
        </w:r>
        <w:r w:rsidR="00063C9C">
          <w:rPr>
            <w:noProof/>
            <w:webHidden/>
          </w:rPr>
        </w:r>
        <w:r w:rsidR="00063C9C">
          <w:rPr>
            <w:noProof/>
            <w:webHidden/>
          </w:rPr>
          <w:fldChar w:fldCharType="separate"/>
        </w:r>
        <w:r w:rsidR="00063C9C">
          <w:rPr>
            <w:noProof/>
            <w:webHidden/>
          </w:rPr>
          <w:t>15</w:t>
        </w:r>
        <w:r w:rsidR="00063C9C">
          <w:rPr>
            <w:noProof/>
            <w:webHidden/>
          </w:rPr>
          <w:fldChar w:fldCharType="end"/>
        </w:r>
      </w:hyperlink>
    </w:p>
    <w:p w14:paraId="0D15F51C" w14:textId="3351CBFA" w:rsidR="00063C9C" w:rsidRDefault="006653E8">
      <w:pPr>
        <w:pStyle w:val="TDC2"/>
        <w:tabs>
          <w:tab w:val="left" w:pos="1540"/>
          <w:tab w:val="right" w:leader="dot" w:pos="8544"/>
        </w:tabs>
        <w:rPr>
          <w:rFonts w:asciiTheme="minorHAnsi" w:eastAsiaTheme="minorEastAsia" w:hAnsiTheme="minorHAnsi"/>
          <w:noProof/>
          <w:sz w:val="22"/>
        </w:rPr>
      </w:pPr>
      <w:hyperlink w:anchor="_Toc102125639" w:history="1">
        <w:r w:rsidR="00063C9C" w:rsidRPr="000B7310">
          <w:rPr>
            <w:rStyle w:val="Hipervnculo"/>
            <w:noProof/>
          </w:rPr>
          <w:t>2.4</w:t>
        </w:r>
        <w:r w:rsidR="00063C9C">
          <w:rPr>
            <w:rFonts w:asciiTheme="minorHAnsi" w:eastAsiaTheme="minorEastAsia" w:hAnsiTheme="minorHAnsi"/>
            <w:noProof/>
            <w:sz w:val="22"/>
          </w:rPr>
          <w:tab/>
        </w:r>
        <w:r w:rsidR="00063C9C" w:rsidRPr="000B7310">
          <w:rPr>
            <w:rStyle w:val="Hipervnculo"/>
            <w:noProof/>
          </w:rPr>
          <w:t>METRICS AND SCORING</w:t>
        </w:r>
        <w:r w:rsidR="00063C9C">
          <w:rPr>
            <w:noProof/>
            <w:webHidden/>
          </w:rPr>
          <w:tab/>
        </w:r>
        <w:r w:rsidR="00063C9C">
          <w:rPr>
            <w:noProof/>
            <w:webHidden/>
          </w:rPr>
          <w:fldChar w:fldCharType="begin"/>
        </w:r>
        <w:r w:rsidR="00063C9C">
          <w:rPr>
            <w:noProof/>
            <w:webHidden/>
          </w:rPr>
          <w:instrText xml:space="preserve"> PAGEREF _Toc102125639 \h </w:instrText>
        </w:r>
        <w:r w:rsidR="00063C9C">
          <w:rPr>
            <w:noProof/>
            <w:webHidden/>
          </w:rPr>
        </w:r>
        <w:r w:rsidR="00063C9C">
          <w:rPr>
            <w:noProof/>
            <w:webHidden/>
          </w:rPr>
          <w:fldChar w:fldCharType="separate"/>
        </w:r>
        <w:r w:rsidR="00063C9C">
          <w:rPr>
            <w:noProof/>
            <w:webHidden/>
          </w:rPr>
          <w:t>17</w:t>
        </w:r>
        <w:r w:rsidR="00063C9C">
          <w:rPr>
            <w:noProof/>
            <w:webHidden/>
          </w:rPr>
          <w:fldChar w:fldCharType="end"/>
        </w:r>
      </w:hyperlink>
    </w:p>
    <w:p w14:paraId="1E68D844" w14:textId="22F247C7" w:rsidR="00063C9C" w:rsidRDefault="006653E8">
      <w:pPr>
        <w:pStyle w:val="TDC2"/>
        <w:tabs>
          <w:tab w:val="left" w:pos="1540"/>
          <w:tab w:val="right" w:leader="dot" w:pos="8544"/>
        </w:tabs>
        <w:rPr>
          <w:rFonts w:asciiTheme="minorHAnsi" w:eastAsiaTheme="minorEastAsia" w:hAnsiTheme="minorHAnsi"/>
          <w:noProof/>
          <w:sz w:val="22"/>
        </w:rPr>
      </w:pPr>
      <w:hyperlink w:anchor="_Toc102125640" w:history="1">
        <w:r w:rsidR="00063C9C" w:rsidRPr="000B7310">
          <w:rPr>
            <w:rStyle w:val="Hipervnculo"/>
            <w:noProof/>
          </w:rPr>
          <w:t>2.5</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40 \h </w:instrText>
        </w:r>
        <w:r w:rsidR="00063C9C">
          <w:rPr>
            <w:noProof/>
            <w:webHidden/>
          </w:rPr>
        </w:r>
        <w:r w:rsidR="00063C9C">
          <w:rPr>
            <w:noProof/>
            <w:webHidden/>
          </w:rPr>
          <w:fldChar w:fldCharType="separate"/>
        </w:r>
        <w:r w:rsidR="00063C9C">
          <w:rPr>
            <w:noProof/>
            <w:webHidden/>
          </w:rPr>
          <w:t>19</w:t>
        </w:r>
        <w:r w:rsidR="00063C9C">
          <w:rPr>
            <w:noProof/>
            <w:webHidden/>
          </w:rPr>
          <w:fldChar w:fldCharType="end"/>
        </w:r>
      </w:hyperlink>
    </w:p>
    <w:p w14:paraId="373D58CF" w14:textId="476915D6" w:rsidR="00063C9C" w:rsidRDefault="006653E8">
      <w:pPr>
        <w:pStyle w:val="TDC1"/>
        <w:rPr>
          <w:rFonts w:asciiTheme="minorHAnsi" w:eastAsiaTheme="minorEastAsia" w:hAnsiTheme="minorHAnsi"/>
          <w:noProof/>
          <w:sz w:val="22"/>
        </w:rPr>
      </w:pPr>
      <w:hyperlink w:anchor="_Toc102125641" w:history="1">
        <w:r w:rsidR="00063C9C" w:rsidRPr="000B7310">
          <w:rPr>
            <w:rStyle w:val="Hipervnculo"/>
            <w:noProof/>
          </w:rPr>
          <w:t>CHAPTER 3: IMPLEMENTATION OF THE SIMULATION SCENARIO</w:t>
        </w:r>
        <w:r w:rsidR="00063C9C">
          <w:rPr>
            <w:noProof/>
            <w:webHidden/>
          </w:rPr>
          <w:tab/>
        </w:r>
        <w:r w:rsidR="00063C9C">
          <w:rPr>
            <w:noProof/>
            <w:webHidden/>
          </w:rPr>
          <w:fldChar w:fldCharType="begin"/>
        </w:r>
        <w:r w:rsidR="00063C9C">
          <w:rPr>
            <w:noProof/>
            <w:webHidden/>
          </w:rPr>
          <w:instrText xml:space="preserve"> PAGEREF _Toc102125641 \h </w:instrText>
        </w:r>
        <w:r w:rsidR="00063C9C">
          <w:rPr>
            <w:noProof/>
            <w:webHidden/>
          </w:rPr>
        </w:r>
        <w:r w:rsidR="00063C9C">
          <w:rPr>
            <w:noProof/>
            <w:webHidden/>
          </w:rPr>
          <w:fldChar w:fldCharType="separate"/>
        </w:r>
        <w:r w:rsidR="00063C9C">
          <w:rPr>
            <w:noProof/>
            <w:webHidden/>
          </w:rPr>
          <w:t>20</w:t>
        </w:r>
        <w:r w:rsidR="00063C9C">
          <w:rPr>
            <w:noProof/>
            <w:webHidden/>
          </w:rPr>
          <w:fldChar w:fldCharType="end"/>
        </w:r>
      </w:hyperlink>
    </w:p>
    <w:p w14:paraId="4784C834" w14:textId="276414D2" w:rsidR="00063C9C" w:rsidRDefault="006653E8">
      <w:pPr>
        <w:pStyle w:val="TDC2"/>
        <w:tabs>
          <w:tab w:val="left" w:pos="1540"/>
          <w:tab w:val="right" w:leader="dot" w:pos="8544"/>
        </w:tabs>
        <w:rPr>
          <w:rFonts w:asciiTheme="minorHAnsi" w:eastAsiaTheme="minorEastAsia" w:hAnsiTheme="minorHAnsi"/>
          <w:noProof/>
          <w:sz w:val="22"/>
        </w:rPr>
      </w:pPr>
      <w:hyperlink w:anchor="_Toc102125642" w:history="1">
        <w:r w:rsidR="00063C9C" w:rsidRPr="000B7310">
          <w:rPr>
            <w:rStyle w:val="Hipervnculo"/>
            <w:noProof/>
          </w:rPr>
          <w:t>3.1</w:t>
        </w:r>
        <w:r w:rsidR="00063C9C">
          <w:rPr>
            <w:rFonts w:asciiTheme="minorHAnsi" w:eastAsiaTheme="minorEastAsia" w:hAnsiTheme="minorHAnsi"/>
            <w:noProof/>
            <w:sz w:val="22"/>
          </w:rPr>
          <w:tab/>
        </w:r>
        <w:r w:rsidR="00063C9C" w:rsidRPr="000B7310">
          <w:rPr>
            <w:rStyle w:val="Hipervnculo"/>
            <w:noProof/>
          </w:rPr>
          <w:t>ANTENNAS COORDINATES</w:t>
        </w:r>
        <w:r w:rsidR="00063C9C">
          <w:rPr>
            <w:noProof/>
            <w:webHidden/>
          </w:rPr>
          <w:tab/>
        </w:r>
        <w:r w:rsidR="00063C9C">
          <w:rPr>
            <w:noProof/>
            <w:webHidden/>
          </w:rPr>
          <w:fldChar w:fldCharType="begin"/>
        </w:r>
        <w:r w:rsidR="00063C9C">
          <w:rPr>
            <w:noProof/>
            <w:webHidden/>
          </w:rPr>
          <w:instrText xml:space="preserve"> PAGEREF _Toc102125642 \h </w:instrText>
        </w:r>
        <w:r w:rsidR="00063C9C">
          <w:rPr>
            <w:noProof/>
            <w:webHidden/>
          </w:rPr>
        </w:r>
        <w:r w:rsidR="00063C9C">
          <w:rPr>
            <w:noProof/>
            <w:webHidden/>
          </w:rPr>
          <w:fldChar w:fldCharType="separate"/>
        </w:r>
        <w:r w:rsidR="00063C9C">
          <w:rPr>
            <w:noProof/>
            <w:webHidden/>
          </w:rPr>
          <w:t>22</w:t>
        </w:r>
        <w:r w:rsidR="00063C9C">
          <w:rPr>
            <w:noProof/>
            <w:webHidden/>
          </w:rPr>
          <w:fldChar w:fldCharType="end"/>
        </w:r>
      </w:hyperlink>
    </w:p>
    <w:p w14:paraId="4C0145E9" w14:textId="16637FE2" w:rsidR="00063C9C" w:rsidRDefault="006653E8">
      <w:pPr>
        <w:pStyle w:val="TDC2"/>
        <w:tabs>
          <w:tab w:val="left" w:pos="1540"/>
          <w:tab w:val="right" w:leader="dot" w:pos="8544"/>
        </w:tabs>
        <w:rPr>
          <w:rFonts w:asciiTheme="minorHAnsi" w:eastAsiaTheme="minorEastAsia" w:hAnsiTheme="minorHAnsi"/>
          <w:noProof/>
          <w:sz w:val="22"/>
        </w:rPr>
      </w:pPr>
      <w:hyperlink w:anchor="_Toc102125643" w:history="1">
        <w:r w:rsidR="00063C9C" w:rsidRPr="000B7310">
          <w:rPr>
            <w:rStyle w:val="Hipervnculo"/>
            <w:noProof/>
          </w:rPr>
          <w:t>3.2</w:t>
        </w:r>
        <w:r w:rsidR="00063C9C">
          <w:rPr>
            <w:rFonts w:asciiTheme="minorHAnsi" w:eastAsiaTheme="minorEastAsia" w:hAnsiTheme="minorHAnsi"/>
            <w:noProof/>
            <w:sz w:val="22"/>
          </w:rPr>
          <w:tab/>
        </w:r>
        <w:r w:rsidR="00063C9C" w:rsidRPr="000B7310">
          <w:rPr>
            <w:rStyle w:val="Hipervnculo"/>
            <w:noProof/>
          </w:rPr>
          <w:t>TRANSMITTER COORDINATES</w:t>
        </w:r>
        <w:r w:rsidR="00063C9C">
          <w:rPr>
            <w:noProof/>
            <w:webHidden/>
          </w:rPr>
          <w:tab/>
        </w:r>
        <w:r w:rsidR="00063C9C">
          <w:rPr>
            <w:noProof/>
            <w:webHidden/>
          </w:rPr>
          <w:fldChar w:fldCharType="begin"/>
        </w:r>
        <w:r w:rsidR="00063C9C">
          <w:rPr>
            <w:noProof/>
            <w:webHidden/>
          </w:rPr>
          <w:instrText xml:space="preserve"> PAGEREF _Toc102125643 \h </w:instrText>
        </w:r>
        <w:r w:rsidR="00063C9C">
          <w:rPr>
            <w:noProof/>
            <w:webHidden/>
          </w:rPr>
        </w:r>
        <w:r w:rsidR="00063C9C">
          <w:rPr>
            <w:noProof/>
            <w:webHidden/>
          </w:rPr>
          <w:fldChar w:fldCharType="separate"/>
        </w:r>
        <w:r w:rsidR="00063C9C">
          <w:rPr>
            <w:noProof/>
            <w:webHidden/>
          </w:rPr>
          <w:t>23</w:t>
        </w:r>
        <w:r w:rsidR="00063C9C">
          <w:rPr>
            <w:noProof/>
            <w:webHidden/>
          </w:rPr>
          <w:fldChar w:fldCharType="end"/>
        </w:r>
      </w:hyperlink>
    </w:p>
    <w:p w14:paraId="67E3DF5F" w14:textId="2CD3C012" w:rsidR="00063C9C" w:rsidRDefault="006653E8">
      <w:pPr>
        <w:pStyle w:val="TDC2"/>
        <w:tabs>
          <w:tab w:val="left" w:pos="1540"/>
          <w:tab w:val="right" w:leader="dot" w:pos="8544"/>
        </w:tabs>
        <w:rPr>
          <w:rFonts w:asciiTheme="minorHAnsi" w:eastAsiaTheme="minorEastAsia" w:hAnsiTheme="minorHAnsi"/>
          <w:noProof/>
          <w:sz w:val="22"/>
        </w:rPr>
      </w:pPr>
      <w:hyperlink w:anchor="_Toc102125644" w:history="1">
        <w:r w:rsidR="00063C9C" w:rsidRPr="000B7310">
          <w:rPr>
            <w:rStyle w:val="Hipervnculo"/>
            <w:noProof/>
          </w:rPr>
          <w:t>3.3</w:t>
        </w:r>
        <w:r w:rsidR="00063C9C">
          <w:rPr>
            <w:rFonts w:asciiTheme="minorHAnsi" w:eastAsiaTheme="minorEastAsia" w:hAnsiTheme="minorHAnsi"/>
            <w:noProof/>
            <w:sz w:val="22"/>
          </w:rPr>
          <w:tab/>
        </w:r>
        <w:r w:rsidR="00063C9C" w:rsidRPr="000B7310">
          <w:rPr>
            <w:rStyle w:val="Hipervnculo"/>
            <w:noProof/>
          </w:rPr>
          <w:t>DISTANCE BETWEEN TRANSMITTING ANTENNA AND RECEIVING ANTENNAS</w:t>
        </w:r>
        <w:r w:rsidR="00063C9C">
          <w:rPr>
            <w:noProof/>
            <w:webHidden/>
          </w:rPr>
          <w:tab/>
        </w:r>
        <w:r w:rsidR="00063C9C">
          <w:rPr>
            <w:noProof/>
            <w:webHidden/>
          </w:rPr>
          <w:fldChar w:fldCharType="begin"/>
        </w:r>
        <w:r w:rsidR="00063C9C">
          <w:rPr>
            <w:noProof/>
            <w:webHidden/>
          </w:rPr>
          <w:instrText xml:space="preserve"> PAGEREF _Toc102125644 \h </w:instrText>
        </w:r>
        <w:r w:rsidR="00063C9C">
          <w:rPr>
            <w:noProof/>
            <w:webHidden/>
          </w:rPr>
        </w:r>
        <w:r w:rsidR="00063C9C">
          <w:rPr>
            <w:noProof/>
            <w:webHidden/>
          </w:rPr>
          <w:fldChar w:fldCharType="separate"/>
        </w:r>
        <w:r w:rsidR="00063C9C">
          <w:rPr>
            <w:noProof/>
            <w:webHidden/>
          </w:rPr>
          <w:t>24</w:t>
        </w:r>
        <w:r w:rsidR="00063C9C">
          <w:rPr>
            <w:noProof/>
            <w:webHidden/>
          </w:rPr>
          <w:fldChar w:fldCharType="end"/>
        </w:r>
      </w:hyperlink>
    </w:p>
    <w:p w14:paraId="2BFD36A6" w14:textId="73FD224F" w:rsidR="00063C9C" w:rsidRDefault="006653E8">
      <w:pPr>
        <w:pStyle w:val="TDC2"/>
        <w:tabs>
          <w:tab w:val="left" w:pos="1540"/>
          <w:tab w:val="right" w:leader="dot" w:pos="8544"/>
        </w:tabs>
        <w:rPr>
          <w:rFonts w:asciiTheme="minorHAnsi" w:eastAsiaTheme="minorEastAsia" w:hAnsiTheme="minorHAnsi"/>
          <w:noProof/>
          <w:sz w:val="22"/>
        </w:rPr>
      </w:pPr>
      <w:hyperlink w:anchor="_Toc102125645" w:history="1">
        <w:r w:rsidR="00063C9C" w:rsidRPr="000B7310">
          <w:rPr>
            <w:rStyle w:val="Hipervnculo"/>
            <w:noProof/>
          </w:rPr>
          <w:t>3.4</w:t>
        </w:r>
        <w:r w:rsidR="00063C9C">
          <w:rPr>
            <w:rFonts w:asciiTheme="minorHAnsi" w:eastAsiaTheme="minorEastAsia" w:hAnsiTheme="minorHAnsi"/>
            <w:noProof/>
            <w:sz w:val="22"/>
          </w:rPr>
          <w:tab/>
        </w:r>
        <w:r w:rsidR="00063C9C" w:rsidRPr="000B7310">
          <w:rPr>
            <w:rStyle w:val="Hipervnculo"/>
            <w:noProof/>
          </w:rPr>
          <w:t>ANGLES BETWEEN TRANSMITTING ANTENNA AND RECEIVING ANTENNAS</w:t>
        </w:r>
        <w:r w:rsidR="00063C9C">
          <w:rPr>
            <w:noProof/>
            <w:webHidden/>
          </w:rPr>
          <w:tab/>
        </w:r>
        <w:r w:rsidR="00063C9C">
          <w:rPr>
            <w:noProof/>
            <w:webHidden/>
          </w:rPr>
          <w:fldChar w:fldCharType="begin"/>
        </w:r>
        <w:r w:rsidR="00063C9C">
          <w:rPr>
            <w:noProof/>
            <w:webHidden/>
          </w:rPr>
          <w:instrText xml:space="preserve"> PAGEREF _Toc102125645 \h </w:instrText>
        </w:r>
        <w:r w:rsidR="00063C9C">
          <w:rPr>
            <w:noProof/>
            <w:webHidden/>
          </w:rPr>
        </w:r>
        <w:r w:rsidR="00063C9C">
          <w:rPr>
            <w:noProof/>
            <w:webHidden/>
          </w:rPr>
          <w:fldChar w:fldCharType="separate"/>
        </w:r>
        <w:r w:rsidR="00063C9C">
          <w:rPr>
            <w:noProof/>
            <w:webHidden/>
          </w:rPr>
          <w:t>25</w:t>
        </w:r>
        <w:r w:rsidR="00063C9C">
          <w:rPr>
            <w:noProof/>
            <w:webHidden/>
          </w:rPr>
          <w:fldChar w:fldCharType="end"/>
        </w:r>
      </w:hyperlink>
    </w:p>
    <w:p w14:paraId="2C2650CD" w14:textId="304498B9" w:rsidR="00063C9C" w:rsidRDefault="006653E8">
      <w:pPr>
        <w:pStyle w:val="TDC2"/>
        <w:tabs>
          <w:tab w:val="left" w:pos="1540"/>
          <w:tab w:val="right" w:leader="dot" w:pos="8544"/>
        </w:tabs>
        <w:rPr>
          <w:rFonts w:asciiTheme="minorHAnsi" w:eastAsiaTheme="minorEastAsia" w:hAnsiTheme="minorHAnsi"/>
          <w:noProof/>
          <w:sz w:val="22"/>
        </w:rPr>
      </w:pPr>
      <w:hyperlink w:anchor="_Toc102125646" w:history="1">
        <w:r w:rsidR="00063C9C" w:rsidRPr="000B7310">
          <w:rPr>
            <w:rStyle w:val="Hipervnculo"/>
            <w:noProof/>
          </w:rPr>
          <w:t>3.5</w:t>
        </w:r>
        <w:r w:rsidR="00063C9C">
          <w:rPr>
            <w:rFonts w:asciiTheme="minorHAnsi" w:eastAsiaTheme="minorEastAsia" w:hAnsiTheme="minorHAnsi"/>
            <w:noProof/>
            <w:sz w:val="22"/>
          </w:rPr>
          <w:tab/>
        </w:r>
        <w:r w:rsidR="00063C9C" w:rsidRPr="000B7310">
          <w:rPr>
            <w:rStyle w:val="Hipervnculo"/>
            <w:noProof/>
          </w:rPr>
          <w:t>POWER RECEIVED ON EACH OF THE RECEIVING ANTENNAS IN THE SYSTEM</w:t>
        </w:r>
        <w:r w:rsidR="00063C9C">
          <w:rPr>
            <w:noProof/>
            <w:webHidden/>
          </w:rPr>
          <w:tab/>
        </w:r>
        <w:r w:rsidR="00063C9C">
          <w:rPr>
            <w:noProof/>
            <w:webHidden/>
          </w:rPr>
          <w:fldChar w:fldCharType="begin"/>
        </w:r>
        <w:r w:rsidR="00063C9C">
          <w:rPr>
            <w:noProof/>
            <w:webHidden/>
          </w:rPr>
          <w:instrText xml:space="preserve"> PAGEREF _Toc102125646 \h </w:instrText>
        </w:r>
        <w:r w:rsidR="00063C9C">
          <w:rPr>
            <w:noProof/>
            <w:webHidden/>
          </w:rPr>
        </w:r>
        <w:r w:rsidR="00063C9C">
          <w:rPr>
            <w:noProof/>
            <w:webHidden/>
          </w:rPr>
          <w:fldChar w:fldCharType="separate"/>
        </w:r>
        <w:r w:rsidR="00063C9C">
          <w:rPr>
            <w:noProof/>
            <w:webHidden/>
          </w:rPr>
          <w:t>27</w:t>
        </w:r>
        <w:r w:rsidR="00063C9C">
          <w:rPr>
            <w:noProof/>
            <w:webHidden/>
          </w:rPr>
          <w:fldChar w:fldCharType="end"/>
        </w:r>
      </w:hyperlink>
    </w:p>
    <w:p w14:paraId="54F6A1C9" w14:textId="5CB98D8B" w:rsidR="00063C9C" w:rsidRDefault="006653E8">
      <w:pPr>
        <w:pStyle w:val="TDC2"/>
        <w:tabs>
          <w:tab w:val="left" w:pos="1540"/>
          <w:tab w:val="right" w:leader="dot" w:pos="8544"/>
        </w:tabs>
        <w:rPr>
          <w:rFonts w:asciiTheme="minorHAnsi" w:eastAsiaTheme="minorEastAsia" w:hAnsiTheme="minorHAnsi"/>
          <w:noProof/>
          <w:sz w:val="22"/>
        </w:rPr>
      </w:pPr>
      <w:hyperlink w:anchor="_Toc102125647" w:history="1">
        <w:r w:rsidR="00063C9C" w:rsidRPr="000B7310">
          <w:rPr>
            <w:rStyle w:val="Hipervnculo"/>
            <w:noProof/>
          </w:rPr>
          <w:t>3.6</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47 \h </w:instrText>
        </w:r>
        <w:r w:rsidR="00063C9C">
          <w:rPr>
            <w:noProof/>
            <w:webHidden/>
          </w:rPr>
        </w:r>
        <w:r w:rsidR="00063C9C">
          <w:rPr>
            <w:noProof/>
            <w:webHidden/>
          </w:rPr>
          <w:fldChar w:fldCharType="separate"/>
        </w:r>
        <w:r w:rsidR="00063C9C">
          <w:rPr>
            <w:noProof/>
            <w:webHidden/>
          </w:rPr>
          <w:t>27</w:t>
        </w:r>
        <w:r w:rsidR="00063C9C">
          <w:rPr>
            <w:noProof/>
            <w:webHidden/>
          </w:rPr>
          <w:fldChar w:fldCharType="end"/>
        </w:r>
      </w:hyperlink>
    </w:p>
    <w:p w14:paraId="14A989A5" w14:textId="1BEB206A" w:rsidR="00063C9C" w:rsidRDefault="006653E8">
      <w:pPr>
        <w:pStyle w:val="TDC1"/>
        <w:rPr>
          <w:rFonts w:asciiTheme="minorHAnsi" w:eastAsiaTheme="minorEastAsia" w:hAnsiTheme="minorHAnsi"/>
          <w:noProof/>
          <w:sz w:val="22"/>
        </w:rPr>
      </w:pPr>
      <w:hyperlink w:anchor="_Toc102125648" w:history="1">
        <w:r w:rsidR="00063C9C" w:rsidRPr="000B7310">
          <w:rPr>
            <w:rStyle w:val="Hipervnculo"/>
            <w:noProof/>
          </w:rPr>
          <w:t>CHAPTER 4: RECEIVER SYSTEM DESIGN</w:t>
        </w:r>
        <w:r w:rsidR="00063C9C">
          <w:rPr>
            <w:noProof/>
            <w:webHidden/>
          </w:rPr>
          <w:tab/>
        </w:r>
        <w:r w:rsidR="00063C9C">
          <w:rPr>
            <w:noProof/>
            <w:webHidden/>
          </w:rPr>
          <w:fldChar w:fldCharType="begin"/>
        </w:r>
        <w:r w:rsidR="00063C9C">
          <w:rPr>
            <w:noProof/>
            <w:webHidden/>
          </w:rPr>
          <w:instrText xml:space="preserve"> PAGEREF _Toc102125648 \h </w:instrText>
        </w:r>
        <w:r w:rsidR="00063C9C">
          <w:rPr>
            <w:noProof/>
            <w:webHidden/>
          </w:rPr>
        </w:r>
        <w:r w:rsidR="00063C9C">
          <w:rPr>
            <w:noProof/>
            <w:webHidden/>
          </w:rPr>
          <w:fldChar w:fldCharType="separate"/>
        </w:r>
        <w:r w:rsidR="00063C9C">
          <w:rPr>
            <w:noProof/>
            <w:webHidden/>
          </w:rPr>
          <w:t>29</w:t>
        </w:r>
        <w:r w:rsidR="00063C9C">
          <w:rPr>
            <w:noProof/>
            <w:webHidden/>
          </w:rPr>
          <w:fldChar w:fldCharType="end"/>
        </w:r>
      </w:hyperlink>
    </w:p>
    <w:p w14:paraId="47122874" w14:textId="3AFEAA40" w:rsidR="00063C9C" w:rsidRDefault="006653E8">
      <w:pPr>
        <w:pStyle w:val="TDC2"/>
        <w:tabs>
          <w:tab w:val="left" w:pos="1540"/>
          <w:tab w:val="right" w:leader="dot" w:pos="8544"/>
        </w:tabs>
        <w:rPr>
          <w:rFonts w:asciiTheme="minorHAnsi" w:eastAsiaTheme="minorEastAsia" w:hAnsiTheme="minorHAnsi"/>
          <w:noProof/>
          <w:sz w:val="22"/>
        </w:rPr>
      </w:pPr>
      <w:hyperlink w:anchor="_Toc102125649" w:history="1">
        <w:r w:rsidR="00063C9C" w:rsidRPr="000B7310">
          <w:rPr>
            <w:rStyle w:val="Hipervnculo"/>
            <w:noProof/>
          </w:rPr>
          <w:t>4.1</w:t>
        </w:r>
        <w:r w:rsidR="00063C9C">
          <w:rPr>
            <w:rFonts w:asciiTheme="minorHAnsi" w:eastAsiaTheme="minorEastAsia" w:hAnsiTheme="minorHAnsi"/>
            <w:noProof/>
            <w:sz w:val="22"/>
          </w:rPr>
          <w:tab/>
        </w:r>
        <w:r w:rsidR="00063C9C" w:rsidRPr="000B7310">
          <w:rPr>
            <w:rStyle w:val="Hipervnculo"/>
            <w:noProof/>
          </w:rPr>
          <w:t>DATA GENERATION</w:t>
        </w:r>
        <w:r w:rsidR="00063C9C">
          <w:rPr>
            <w:noProof/>
            <w:webHidden/>
          </w:rPr>
          <w:tab/>
        </w:r>
        <w:r w:rsidR="00063C9C">
          <w:rPr>
            <w:noProof/>
            <w:webHidden/>
          </w:rPr>
          <w:fldChar w:fldCharType="begin"/>
        </w:r>
        <w:r w:rsidR="00063C9C">
          <w:rPr>
            <w:noProof/>
            <w:webHidden/>
          </w:rPr>
          <w:instrText xml:space="preserve"> PAGEREF _Toc102125649 \h </w:instrText>
        </w:r>
        <w:r w:rsidR="00063C9C">
          <w:rPr>
            <w:noProof/>
            <w:webHidden/>
          </w:rPr>
        </w:r>
        <w:r w:rsidR="00063C9C">
          <w:rPr>
            <w:noProof/>
            <w:webHidden/>
          </w:rPr>
          <w:fldChar w:fldCharType="separate"/>
        </w:r>
        <w:r w:rsidR="00063C9C">
          <w:rPr>
            <w:noProof/>
            <w:webHidden/>
          </w:rPr>
          <w:t>29</w:t>
        </w:r>
        <w:r w:rsidR="00063C9C">
          <w:rPr>
            <w:noProof/>
            <w:webHidden/>
          </w:rPr>
          <w:fldChar w:fldCharType="end"/>
        </w:r>
      </w:hyperlink>
    </w:p>
    <w:p w14:paraId="1EA6B5BF" w14:textId="2C42418C" w:rsidR="00063C9C" w:rsidRDefault="006653E8">
      <w:pPr>
        <w:pStyle w:val="TDC2"/>
        <w:tabs>
          <w:tab w:val="left" w:pos="1540"/>
          <w:tab w:val="right" w:leader="dot" w:pos="8544"/>
        </w:tabs>
        <w:rPr>
          <w:rFonts w:asciiTheme="minorHAnsi" w:eastAsiaTheme="minorEastAsia" w:hAnsiTheme="minorHAnsi"/>
          <w:noProof/>
          <w:sz w:val="22"/>
        </w:rPr>
      </w:pPr>
      <w:hyperlink w:anchor="_Toc102125650" w:history="1">
        <w:r w:rsidR="00063C9C" w:rsidRPr="000B7310">
          <w:rPr>
            <w:rStyle w:val="Hipervnculo"/>
            <w:noProof/>
          </w:rPr>
          <w:t>4.2</w:t>
        </w:r>
        <w:r w:rsidR="00063C9C">
          <w:rPr>
            <w:rFonts w:asciiTheme="minorHAnsi" w:eastAsiaTheme="minorEastAsia" w:hAnsiTheme="minorHAnsi"/>
            <w:noProof/>
            <w:sz w:val="22"/>
          </w:rPr>
          <w:tab/>
        </w:r>
        <w:r w:rsidR="00063C9C" w:rsidRPr="000B7310">
          <w:rPr>
            <w:rStyle w:val="Hipervnculo"/>
            <w:noProof/>
          </w:rPr>
          <w:t>ANALYSIS OF AZIMUTH ANGLES FOR THE FIRST RECEIVER SYSTEM MODEL</w:t>
        </w:r>
        <w:r w:rsidR="00063C9C">
          <w:rPr>
            <w:noProof/>
            <w:webHidden/>
          </w:rPr>
          <w:tab/>
        </w:r>
        <w:r w:rsidR="00063C9C">
          <w:rPr>
            <w:noProof/>
            <w:webHidden/>
          </w:rPr>
          <w:fldChar w:fldCharType="begin"/>
        </w:r>
        <w:r w:rsidR="00063C9C">
          <w:rPr>
            <w:noProof/>
            <w:webHidden/>
          </w:rPr>
          <w:instrText xml:space="preserve"> PAGEREF _Toc102125650 \h </w:instrText>
        </w:r>
        <w:r w:rsidR="00063C9C">
          <w:rPr>
            <w:noProof/>
            <w:webHidden/>
          </w:rPr>
        </w:r>
        <w:r w:rsidR="00063C9C">
          <w:rPr>
            <w:noProof/>
            <w:webHidden/>
          </w:rPr>
          <w:fldChar w:fldCharType="separate"/>
        </w:r>
        <w:r w:rsidR="00063C9C">
          <w:rPr>
            <w:noProof/>
            <w:webHidden/>
          </w:rPr>
          <w:t>33</w:t>
        </w:r>
        <w:r w:rsidR="00063C9C">
          <w:rPr>
            <w:noProof/>
            <w:webHidden/>
          </w:rPr>
          <w:fldChar w:fldCharType="end"/>
        </w:r>
      </w:hyperlink>
    </w:p>
    <w:p w14:paraId="7C971E6D" w14:textId="15ED6FA1" w:rsidR="00063C9C" w:rsidRDefault="006653E8">
      <w:pPr>
        <w:pStyle w:val="TDC2"/>
        <w:tabs>
          <w:tab w:val="left" w:pos="1540"/>
          <w:tab w:val="right" w:leader="dot" w:pos="8544"/>
        </w:tabs>
        <w:rPr>
          <w:rFonts w:asciiTheme="minorHAnsi" w:eastAsiaTheme="minorEastAsia" w:hAnsiTheme="minorHAnsi"/>
          <w:noProof/>
          <w:sz w:val="22"/>
        </w:rPr>
      </w:pPr>
      <w:hyperlink w:anchor="_Toc102125651" w:history="1">
        <w:r w:rsidR="00063C9C" w:rsidRPr="000B7310">
          <w:rPr>
            <w:rStyle w:val="Hipervnculo"/>
            <w:noProof/>
          </w:rPr>
          <w:t>4.3</w:t>
        </w:r>
        <w:r w:rsidR="00063C9C">
          <w:rPr>
            <w:rFonts w:asciiTheme="minorHAnsi" w:eastAsiaTheme="minorEastAsia" w:hAnsiTheme="minorHAnsi"/>
            <w:noProof/>
            <w:sz w:val="22"/>
          </w:rPr>
          <w:tab/>
        </w:r>
        <w:r w:rsidR="00063C9C" w:rsidRPr="000B7310">
          <w:rPr>
            <w:rStyle w:val="Hipervnculo"/>
            <w:noProof/>
          </w:rPr>
          <w:t>ANALYSIS OF AZIMUTH ANGLES FOR THE SECOND RECEIVER SYSTEM MODEL</w:t>
        </w:r>
        <w:r w:rsidR="00063C9C">
          <w:rPr>
            <w:noProof/>
            <w:webHidden/>
          </w:rPr>
          <w:tab/>
        </w:r>
        <w:r w:rsidR="00063C9C">
          <w:rPr>
            <w:noProof/>
            <w:webHidden/>
          </w:rPr>
          <w:fldChar w:fldCharType="begin"/>
        </w:r>
        <w:r w:rsidR="00063C9C">
          <w:rPr>
            <w:noProof/>
            <w:webHidden/>
          </w:rPr>
          <w:instrText xml:space="preserve"> PAGEREF _Toc102125651 \h </w:instrText>
        </w:r>
        <w:r w:rsidR="00063C9C">
          <w:rPr>
            <w:noProof/>
            <w:webHidden/>
          </w:rPr>
        </w:r>
        <w:r w:rsidR="00063C9C">
          <w:rPr>
            <w:noProof/>
            <w:webHidden/>
          </w:rPr>
          <w:fldChar w:fldCharType="separate"/>
        </w:r>
        <w:r w:rsidR="00063C9C">
          <w:rPr>
            <w:noProof/>
            <w:webHidden/>
          </w:rPr>
          <w:t>38</w:t>
        </w:r>
        <w:r w:rsidR="00063C9C">
          <w:rPr>
            <w:noProof/>
            <w:webHidden/>
          </w:rPr>
          <w:fldChar w:fldCharType="end"/>
        </w:r>
      </w:hyperlink>
    </w:p>
    <w:p w14:paraId="4C7724B9" w14:textId="10783E5F" w:rsidR="00063C9C" w:rsidRDefault="006653E8">
      <w:pPr>
        <w:pStyle w:val="TDC2"/>
        <w:tabs>
          <w:tab w:val="left" w:pos="1540"/>
          <w:tab w:val="right" w:leader="dot" w:pos="8544"/>
        </w:tabs>
        <w:rPr>
          <w:rFonts w:asciiTheme="minorHAnsi" w:eastAsiaTheme="minorEastAsia" w:hAnsiTheme="minorHAnsi"/>
          <w:noProof/>
          <w:sz w:val="22"/>
        </w:rPr>
      </w:pPr>
      <w:hyperlink w:anchor="_Toc102125652" w:history="1">
        <w:r w:rsidR="00063C9C" w:rsidRPr="000B7310">
          <w:rPr>
            <w:rStyle w:val="Hipervnculo"/>
            <w:noProof/>
          </w:rPr>
          <w:t>4.4</w:t>
        </w:r>
        <w:r w:rsidR="00063C9C">
          <w:rPr>
            <w:rFonts w:asciiTheme="minorHAnsi" w:eastAsiaTheme="minorEastAsia" w:hAnsiTheme="minorHAnsi"/>
            <w:noProof/>
            <w:sz w:val="22"/>
          </w:rPr>
          <w:tab/>
        </w:r>
        <w:r w:rsidR="00063C9C" w:rsidRPr="000B7310">
          <w:rPr>
            <w:rStyle w:val="Hipervnculo"/>
            <w:noProof/>
          </w:rPr>
          <w:t>ANALYSIS OF AZIMUTH ANGLES FOR THE THIRD RECEIVER SYSTEM MODEL</w:t>
        </w:r>
        <w:r w:rsidR="00063C9C">
          <w:rPr>
            <w:noProof/>
            <w:webHidden/>
          </w:rPr>
          <w:tab/>
        </w:r>
        <w:r w:rsidR="00063C9C">
          <w:rPr>
            <w:noProof/>
            <w:webHidden/>
          </w:rPr>
          <w:fldChar w:fldCharType="begin"/>
        </w:r>
        <w:r w:rsidR="00063C9C">
          <w:rPr>
            <w:noProof/>
            <w:webHidden/>
          </w:rPr>
          <w:instrText xml:space="preserve"> PAGEREF _Toc102125652 \h </w:instrText>
        </w:r>
        <w:r w:rsidR="00063C9C">
          <w:rPr>
            <w:noProof/>
            <w:webHidden/>
          </w:rPr>
        </w:r>
        <w:r w:rsidR="00063C9C">
          <w:rPr>
            <w:noProof/>
            <w:webHidden/>
          </w:rPr>
          <w:fldChar w:fldCharType="separate"/>
        </w:r>
        <w:r w:rsidR="00063C9C">
          <w:rPr>
            <w:noProof/>
            <w:webHidden/>
          </w:rPr>
          <w:t>41</w:t>
        </w:r>
        <w:r w:rsidR="00063C9C">
          <w:rPr>
            <w:noProof/>
            <w:webHidden/>
          </w:rPr>
          <w:fldChar w:fldCharType="end"/>
        </w:r>
      </w:hyperlink>
    </w:p>
    <w:p w14:paraId="11C8A10E" w14:textId="53CBE6FF" w:rsidR="00063C9C" w:rsidRDefault="006653E8">
      <w:pPr>
        <w:pStyle w:val="TDC2"/>
        <w:tabs>
          <w:tab w:val="left" w:pos="1540"/>
          <w:tab w:val="right" w:leader="dot" w:pos="8544"/>
        </w:tabs>
        <w:rPr>
          <w:rFonts w:asciiTheme="minorHAnsi" w:eastAsiaTheme="minorEastAsia" w:hAnsiTheme="minorHAnsi"/>
          <w:noProof/>
          <w:sz w:val="22"/>
        </w:rPr>
      </w:pPr>
      <w:hyperlink w:anchor="_Toc102125653" w:history="1">
        <w:r w:rsidR="00063C9C" w:rsidRPr="000B7310">
          <w:rPr>
            <w:rStyle w:val="Hipervnculo"/>
            <w:noProof/>
          </w:rPr>
          <w:t>4.5</w:t>
        </w:r>
        <w:r w:rsidR="00063C9C">
          <w:rPr>
            <w:rFonts w:asciiTheme="minorHAnsi" w:eastAsiaTheme="minorEastAsia" w:hAnsiTheme="minorHAnsi"/>
            <w:noProof/>
            <w:sz w:val="22"/>
          </w:rPr>
          <w:tab/>
        </w:r>
        <w:r w:rsidR="00063C9C" w:rsidRPr="000B7310">
          <w:rPr>
            <w:rStyle w:val="Hipervnculo"/>
            <w:noProof/>
          </w:rPr>
          <w:t>ANALYSIS OF AZIMUTH ANGLES FOR THE FOURTH RECEIVER SYSTEM MODEL</w:t>
        </w:r>
        <w:r w:rsidR="00063C9C">
          <w:rPr>
            <w:noProof/>
            <w:webHidden/>
          </w:rPr>
          <w:tab/>
        </w:r>
        <w:r w:rsidR="00063C9C">
          <w:rPr>
            <w:noProof/>
            <w:webHidden/>
          </w:rPr>
          <w:fldChar w:fldCharType="begin"/>
        </w:r>
        <w:r w:rsidR="00063C9C">
          <w:rPr>
            <w:noProof/>
            <w:webHidden/>
          </w:rPr>
          <w:instrText xml:space="preserve"> PAGEREF _Toc102125653 \h </w:instrText>
        </w:r>
        <w:r w:rsidR="00063C9C">
          <w:rPr>
            <w:noProof/>
            <w:webHidden/>
          </w:rPr>
        </w:r>
        <w:r w:rsidR="00063C9C">
          <w:rPr>
            <w:noProof/>
            <w:webHidden/>
          </w:rPr>
          <w:fldChar w:fldCharType="separate"/>
        </w:r>
        <w:r w:rsidR="00063C9C">
          <w:rPr>
            <w:noProof/>
            <w:webHidden/>
          </w:rPr>
          <w:t>45</w:t>
        </w:r>
        <w:r w:rsidR="00063C9C">
          <w:rPr>
            <w:noProof/>
            <w:webHidden/>
          </w:rPr>
          <w:fldChar w:fldCharType="end"/>
        </w:r>
      </w:hyperlink>
    </w:p>
    <w:p w14:paraId="58D75360" w14:textId="23126CDF" w:rsidR="00063C9C" w:rsidRDefault="006653E8">
      <w:pPr>
        <w:pStyle w:val="TDC2"/>
        <w:tabs>
          <w:tab w:val="left" w:pos="1540"/>
          <w:tab w:val="right" w:leader="dot" w:pos="8544"/>
        </w:tabs>
        <w:rPr>
          <w:rFonts w:asciiTheme="minorHAnsi" w:eastAsiaTheme="minorEastAsia" w:hAnsiTheme="minorHAnsi"/>
          <w:noProof/>
          <w:sz w:val="22"/>
        </w:rPr>
      </w:pPr>
      <w:hyperlink w:anchor="_Toc102125654" w:history="1">
        <w:r w:rsidR="00063C9C" w:rsidRPr="000B7310">
          <w:rPr>
            <w:rStyle w:val="Hipervnculo"/>
            <w:noProof/>
          </w:rPr>
          <w:t>4.6</w:t>
        </w:r>
        <w:r w:rsidR="00063C9C">
          <w:rPr>
            <w:rFonts w:asciiTheme="minorHAnsi" w:eastAsiaTheme="minorEastAsia" w:hAnsiTheme="minorHAnsi"/>
            <w:noProof/>
            <w:sz w:val="22"/>
          </w:rPr>
          <w:tab/>
        </w:r>
        <w:r w:rsidR="00063C9C" w:rsidRPr="000B7310">
          <w:rPr>
            <w:rStyle w:val="Hipervnculo"/>
            <w:noProof/>
          </w:rPr>
          <w:t>ANALYSIS OF ELEVATION ANGLES FOR THE FIRST RECEIVER SYSTEM MODEL</w:t>
        </w:r>
        <w:r w:rsidR="00063C9C">
          <w:rPr>
            <w:noProof/>
            <w:webHidden/>
          </w:rPr>
          <w:tab/>
        </w:r>
        <w:r w:rsidR="00063C9C">
          <w:rPr>
            <w:noProof/>
            <w:webHidden/>
          </w:rPr>
          <w:fldChar w:fldCharType="begin"/>
        </w:r>
        <w:r w:rsidR="00063C9C">
          <w:rPr>
            <w:noProof/>
            <w:webHidden/>
          </w:rPr>
          <w:instrText xml:space="preserve"> PAGEREF _Toc102125654 \h </w:instrText>
        </w:r>
        <w:r w:rsidR="00063C9C">
          <w:rPr>
            <w:noProof/>
            <w:webHidden/>
          </w:rPr>
        </w:r>
        <w:r w:rsidR="00063C9C">
          <w:rPr>
            <w:noProof/>
            <w:webHidden/>
          </w:rPr>
          <w:fldChar w:fldCharType="separate"/>
        </w:r>
        <w:r w:rsidR="00063C9C">
          <w:rPr>
            <w:noProof/>
            <w:webHidden/>
          </w:rPr>
          <w:t>47</w:t>
        </w:r>
        <w:r w:rsidR="00063C9C">
          <w:rPr>
            <w:noProof/>
            <w:webHidden/>
          </w:rPr>
          <w:fldChar w:fldCharType="end"/>
        </w:r>
      </w:hyperlink>
    </w:p>
    <w:p w14:paraId="57A67A0B" w14:textId="5AA85997" w:rsidR="00063C9C" w:rsidRDefault="006653E8">
      <w:pPr>
        <w:pStyle w:val="TDC2"/>
        <w:tabs>
          <w:tab w:val="left" w:pos="1540"/>
          <w:tab w:val="right" w:leader="dot" w:pos="8544"/>
        </w:tabs>
        <w:rPr>
          <w:rFonts w:asciiTheme="minorHAnsi" w:eastAsiaTheme="minorEastAsia" w:hAnsiTheme="minorHAnsi"/>
          <w:noProof/>
          <w:sz w:val="22"/>
        </w:rPr>
      </w:pPr>
      <w:hyperlink w:anchor="_Toc102125655" w:history="1">
        <w:r w:rsidR="00063C9C" w:rsidRPr="000B7310">
          <w:rPr>
            <w:rStyle w:val="Hipervnculo"/>
            <w:noProof/>
          </w:rPr>
          <w:t>4.7</w:t>
        </w:r>
        <w:r w:rsidR="00063C9C">
          <w:rPr>
            <w:rFonts w:asciiTheme="minorHAnsi" w:eastAsiaTheme="minorEastAsia" w:hAnsiTheme="minorHAnsi"/>
            <w:noProof/>
            <w:sz w:val="22"/>
          </w:rPr>
          <w:tab/>
        </w:r>
        <w:r w:rsidR="00063C9C" w:rsidRPr="000B7310">
          <w:rPr>
            <w:rStyle w:val="Hipervnculo"/>
            <w:noProof/>
          </w:rPr>
          <w:t>ANALYSIS OF ELEVATION ANGLES FOR THE SECOND RECEIVER SYSTEM</w:t>
        </w:r>
        <w:r w:rsidR="00063C9C">
          <w:rPr>
            <w:noProof/>
            <w:webHidden/>
          </w:rPr>
          <w:tab/>
        </w:r>
        <w:r w:rsidR="00063C9C">
          <w:rPr>
            <w:noProof/>
            <w:webHidden/>
          </w:rPr>
          <w:fldChar w:fldCharType="begin"/>
        </w:r>
        <w:r w:rsidR="00063C9C">
          <w:rPr>
            <w:noProof/>
            <w:webHidden/>
          </w:rPr>
          <w:instrText xml:space="preserve"> PAGEREF _Toc102125655 \h </w:instrText>
        </w:r>
        <w:r w:rsidR="00063C9C">
          <w:rPr>
            <w:noProof/>
            <w:webHidden/>
          </w:rPr>
        </w:r>
        <w:r w:rsidR="00063C9C">
          <w:rPr>
            <w:noProof/>
            <w:webHidden/>
          </w:rPr>
          <w:fldChar w:fldCharType="separate"/>
        </w:r>
        <w:r w:rsidR="00063C9C">
          <w:rPr>
            <w:noProof/>
            <w:webHidden/>
          </w:rPr>
          <w:t>50</w:t>
        </w:r>
        <w:r w:rsidR="00063C9C">
          <w:rPr>
            <w:noProof/>
            <w:webHidden/>
          </w:rPr>
          <w:fldChar w:fldCharType="end"/>
        </w:r>
      </w:hyperlink>
    </w:p>
    <w:p w14:paraId="28A4CE9D" w14:textId="4E58D206" w:rsidR="00063C9C" w:rsidRDefault="006653E8">
      <w:pPr>
        <w:pStyle w:val="TDC2"/>
        <w:tabs>
          <w:tab w:val="left" w:pos="1540"/>
          <w:tab w:val="right" w:leader="dot" w:pos="8544"/>
        </w:tabs>
        <w:rPr>
          <w:rFonts w:asciiTheme="minorHAnsi" w:eastAsiaTheme="minorEastAsia" w:hAnsiTheme="minorHAnsi"/>
          <w:noProof/>
          <w:sz w:val="22"/>
        </w:rPr>
      </w:pPr>
      <w:hyperlink w:anchor="_Toc102125656" w:history="1">
        <w:r w:rsidR="00063C9C" w:rsidRPr="000B7310">
          <w:rPr>
            <w:rStyle w:val="Hipervnculo"/>
            <w:noProof/>
          </w:rPr>
          <w:t>4.8</w:t>
        </w:r>
        <w:r w:rsidR="00063C9C">
          <w:rPr>
            <w:rFonts w:asciiTheme="minorHAnsi" w:eastAsiaTheme="minorEastAsia" w:hAnsiTheme="minorHAnsi"/>
            <w:noProof/>
            <w:sz w:val="22"/>
          </w:rPr>
          <w:tab/>
        </w:r>
        <w:r w:rsidR="00063C9C" w:rsidRPr="000B7310">
          <w:rPr>
            <w:rStyle w:val="Hipervnculo"/>
            <w:noProof/>
          </w:rPr>
          <w:t>ANALYSIS OF ELEVATION ANGLES FOR THE THIRD RECEIVER SYSTEM</w:t>
        </w:r>
        <w:r w:rsidR="00063C9C">
          <w:rPr>
            <w:noProof/>
            <w:webHidden/>
          </w:rPr>
          <w:tab/>
        </w:r>
        <w:r w:rsidR="00063C9C">
          <w:rPr>
            <w:noProof/>
            <w:webHidden/>
          </w:rPr>
          <w:fldChar w:fldCharType="begin"/>
        </w:r>
        <w:r w:rsidR="00063C9C">
          <w:rPr>
            <w:noProof/>
            <w:webHidden/>
          </w:rPr>
          <w:instrText xml:space="preserve"> PAGEREF _Toc102125656 \h </w:instrText>
        </w:r>
        <w:r w:rsidR="00063C9C">
          <w:rPr>
            <w:noProof/>
            <w:webHidden/>
          </w:rPr>
        </w:r>
        <w:r w:rsidR="00063C9C">
          <w:rPr>
            <w:noProof/>
            <w:webHidden/>
          </w:rPr>
          <w:fldChar w:fldCharType="separate"/>
        </w:r>
        <w:r w:rsidR="00063C9C">
          <w:rPr>
            <w:noProof/>
            <w:webHidden/>
          </w:rPr>
          <w:t>53</w:t>
        </w:r>
        <w:r w:rsidR="00063C9C">
          <w:rPr>
            <w:noProof/>
            <w:webHidden/>
          </w:rPr>
          <w:fldChar w:fldCharType="end"/>
        </w:r>
      </w:hyperlink>
    </w:p>
    <w:p w14:paraId="559735F9" w14:textId="7BD956A7" w:rsidR="00063C9C" w:rsidRDefault="006653E8">
      <w:pPr>
        <w:pStyle w:val="TDC2"/>
        <w:tabs>
          <w:tab w:val="left" w:pos="1540"/>
          <w:tab w:val="right" w:leader="dot" w:pos="8544"/>
        </w:tabs>
        <w:rPr>
          <w:rFonts w:asciiTheme="minorHAnsi" w:eastAsiaTheme="minorEastAsia" w:hAnsiTheme="minorHAnsi"/>
          <w:noProof/>
          <w:sz w:val="22"/>
        </w:rPr>
      </w:pPr>
      <w:hyperlink w:anchor="_Toc102125657" w:history="1">
        <w:r w:rsidR="00063C9C" w:rsidRPr="000B7310">
          <w:rPr>
            <w:rStyle w:val="Hipervnculo"/>
            <w:noProof/>
          </w:rPr>
          <w:t>4.9</w:t>
        </w:r>
        <w:r w:rsidR="00063C9C">
          <w:rPr>
            <w:rFonts w:asciiTheme="minorHAnsi" w:eastAsiaTheme="minorEastAsia" w:hAnsiTheme="minorHAnsi"/>
            <w:noProof/>
            <w:sz w:val="22"/>
          </w:rPr>
          <w:tab/>
        </w:r>
        <w:r w:rsidR="00063C9C" w:rsidRPr="000B7310">
          <w:rPr>
            <w:rStyle w:val="Hipervnculo"/>
            <w:noProof/>
          </w:rPr>
          <w:t>ANALYSIS OF ELEVATION ANGLES FOR THE FOURTH RECEIVER SYSTEM</w:t>
        </w:r>
        <w:r w:rsidR="00063C9C">
          <w:rPr>
            <w:noProof/>
            <w:webHidden/>
          </w:rPr>
          <w:tab/>
        </w:r>
        <w:r w:rsidR="00063C9C">
          <w:rPr>
            <w:noProof/>
            <w:webHidden/>
          </w:rPr>
          <w:fldChar w:fldCharType="begin"/>
        </w:r>
        <w:r w:rsidR="00063C9C">
          <w:rPr>
            <w:noProof/>
            <w:webHidden/>
          </w:rPr>
          <w:instrText xml:space="preserve"> PAGEREF _Toc102125657 \h </w:instrText>
        </w:r>
        <w:r w:rsidR="00063C9C">
          <w:rPr>
            <w:noProof/>
            <w:webHidden/>
          </w:rPr>
        </w:r>
        <w:r w:rsidR="00063C9C">
          <w:rPr>
            <w:noProof/>
            <w:webHidden/>
          </w:rPr>
          <w:fldChar w:fldCharType="separate"/>
        </w:r>
        <w:r w:rsidR="00063C9C">
          <w:rPr>
            <w:noProof/>
            <w:webHidden/>
          </w:rPr>
          <w:t>56</w:t>
        </w:r>
        <w:r w:rsidR="00063C9C">
          <w:rPr>
            <w:noProof/>
            <w:webHidden/>
          </w:rPr>
          <w:fldChar w:fldCharType="end"/>
        </w:r>
      </w:hyperlink>
    </w:p>
    <w:p w14:paraId="24FE829A" w14:textId="1ED41860" w:rsidR="00063C9C" w:rsidRDefault="006653E8">
      <w:pPr>
        <w:pStyle w:val="TDC2"/>
        <w:tabs>
          <w:tab w:val="left" w:pos="1760"/>
          <w:tab w:val="right" w:leader="dot" w:pos="8544"/>
        </w:tabs>
        <w:rPr>
          <w:rFonts w:asciiTheme="minorHAnsi" w:eastAsiaTheme="minorEastAsia" w:hAnsiTheme="minorHAnsi"/>
          <w:noProof/>
          <w:sz w:val="22"/>
        </w:rPr>
      </w:pPr>
      <w:hyperlink w:anchor="_Toc102125658" w:history="1">
        <w:r w:rsidR="00063C9C" w:rsidRPr="000B7310">
          <w:rPr>
            <w:rStyle w:val="Hipervnculo"/>
            <w:noProof/>
          </w:rPr>
          <w:t>4.10</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58 \h </w:instrText>
        </w:r>
        <w:r w:rsidR="00063C9C">
          <w:rPr>
            <w:noProof/>
            <w:webHidden/>
          </w:rPr>
        </w:r>
        <w:r w:rsidR="00063C9C">
          <w:rPr>
            <w:noProof/>
            <w:webHidden/>
          </w:rPr>
          <w:fldChar w:fldCharType="separate"/>
        </w:r>
        <w:r w:rsidR="00063C9C">
          <w:rPr>
            <w:noProof/>
            <w:webHidden/>
          </w:rPr>
          <w:t>59</w:t>
        </w:r>
        <w:r w:rsidR="00063C9C">
          <w:rPr>
            <w:noProof/>
            <w:webHidden/>
          </w:rPr>
          <w:fldChar w:fldCharType="end"/>
        </w:r>
      </w:hyperlink>
    </w:p>
    <w:p w14:paraId="52E50C0F" w14:textId="31FDFD2A" w:rsidR="00063C9C" w:rsidRDefault="006653E8">
      <w:pPr>
        <w:pStyle w:val="TDC1"/>
        <w:rPr>
          <w:rFonts w:asciiTheme="minorHAnsi" w:eastAsiaTheme="minorEastAsia" w:hAnsiTheme="minorHAnsi"/>
          <w:noProof/>
          <w:sz w:val="22"/>
        </w:rPr>
      </w:pPr>
      <w:hyperlink w:anchor="_Toc102125659" w:history="1">
        <w:r w:rsidR="00063C9C" w:rsidRPr="000B7310">
          <w:rPr>
            <w:rStyle w:val="Hipervnculo"/>
            <w:noProof/>
          </w:rPr>
          <w:t>CHAPTER 5: SIMULATION</w:t>
        </w:r>
        <w:r w:rsidR="00063C9C">
          <w:rPr>
            <w:noProof/>
            <w:webHidden/>
          </w:rPr>
          <w:tab/>
        </w:r>
        <w:r w:rsidR="00063C9C">
          <w:rPr>
            <w:noProof/>
            <w:webHidden/>
          </w:rPr>
          <w:fldChar w:fldCharType="begin"/>
        </w:r>
        <w:r w:rsidR="00063C9C">
          <w:rPr>
            <w:noProof/>
            <w:webHidden/>
          </w:rPr>
          <w:instrText xml:space="preserve"> PAGEREF _Toc102125659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380C8B8B" w14:textId="2A4C7994" w:rsidR="00063C9C" w:rsidRDefault="006653E8">
      <w:pPr>
        <w:pStyle w:val="TDC2"/>
        <w:tabs>
          <w:tab w:val="left" w:pos="1540"/>
          <w:tab w:val="right" w:leader="dot" w:pos="8544"/>
        </w:tabs>
        <w:rPr>
          <w:rFonts w:asciiTheme="minorHAnsi" w:eastAsiaTheme="minorEastAsia" w:hAnsiTheme="minorHAnsi"/>
          <w:noProof/>
          <w:sz w:val="22"/>
        </w:rPr>
      </w:pPr>
      <w:hyperlink w:anchor="_Toc102125660" w:history="1">
        <w:r w:rsidR="00063C9C" w:rsidRPr="000B7310">
          <w:rPr>
            <w:rStyle w:val="Hipervnculo"/>
            <w:noProof/>
          </w:rPr>
          <w:t>5.1</w:t>
        </w:r>
        <w:r w:rsidR="00063C9C">
          <w:rPr>
            <w:rFonts w:asciiTheme="minorHAnsi" w:eastAsiaTheme="minorEastAsia" w:hAnsiTheme="minorHAnsi"/>
            <w:noProof/>
            <w:sz w:val="22"/>
          </w:rPr>
          <w:tab/>
        </w:r>
        <w:r w:rsidR="00063C9C" w:rsidRPr="000B7310">
          <w:rPr>
            <w:rStyle w:val="Hipervnculo"/>
            <w:noProof/>
          </w:rPr>
          <w:t>SIMULATIONS CONDITIONS</w:t>
        </w:r>
        <w:r w:rsidR="00063C9C">
          <w:rPr>
            <w:noProof/>
            <w:webHidden/>
          </w:rPr>
          <w:tab/>
        </w:r>
        <w:r w:rsidR="00063C9C">
          <w:rPr>
            <w:noProof/>
            <w:webHidden/>
          </w:rPr>
          <w:fldChar w:fldCharType="begin"/>
        </w:r>
        <w:r w:rsidR="00063C9C">
          <w:rPr>
            <w:noProof/>
            <w:webHidden/>
          </w:rPr>
          <w:instrText xml:space="preserve"> PAGEREF _Toc102125660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54522325" w14:textId="1EC1D9EE" w:rsidR="00063C9C" w:rsidRDefault="006653E8">
      <w:pPr>
        <w:pStyle w:val="TDC2"/>
        <w:tabs>
          <w:tab w:val="left" w:pos="1540"/>
          <w:tab w:val="right" w:leader="dot" w:pos="8544"/>
        </w:tabs>
        <w:rPr>
          <w:rFonts w:asciiTheme="minorHAnsi" w:eastAsiaTheme="minorEastAsia" w:hAnsiTheme="minorHAnsi"/>
          <w:noProof/>
          <w:sz w:val="22"/>
        </w:rPr>
      </w:pPr>
      <w:hyperlink w:anchor="_Toc102125661" w:history="1">
        <w:r w:rsidR="00063C9C" w:rsidRPr="000B7310">
          <w:rPr>
            <w:rStyle w:val="Hipervnculo"/>
            <w:noProof/>
          </w:rPr>
          <w:t>5.2</w:t>
        </w:r>
        <w:r w:rsidR="00063C9C">
          <w:rPr>
            <w:rFonts w:asciiTheme="minorHAnsi" w:eastAsiaTheme="minorEastAsia" w:hAnsiTheme="minorHAnsi"/>
            <w:noProof/>
            <w:sz w:val="22"/>
          </w:rPr>
          <w:tab/>
        </w:r>
        <w:r w:rsidR="00063C9C" w:rsidRPr="000B7310">
          <w:rPr>
            <w:rStyle w:val="Hipervnculo"/>
            <w:noProof/>
          </w:rPr>
          <w:t>OPTIMIZATION OF MACHINE LEARNING MODELS</w:t>
        </w:r>
        <w:r w:rsidR="00063C9C">
          <w:rPr>
            <w:noProof/>
            <w:webHidden/>
          </w:rPr>
          <w:tab/>
        </w:r>
        <w:r w:rsidR="00063C9C">
          <w:rPr>
            <w:noProof/>
            <w:webHidden/>
          </w:rPr>
          <w:fldChar w:fldCharType="begin"/>
        </w:r>
        <w:r w:rsidR="00063C9C">
          <w:rPr>
            <w:noProof/>
            <w:webHidden/>
          </w:rPr>
          <w:instrText xml:space="preserve"> PAGEREF _Toc102125661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6E1B1F80" w14:textId="7C4910A8" w:rsidR="00063C9C" w:rsidRDefault="006653E8">
      <w:pPr>
        <w:pStyle w:val="TDC1"/>
        <w:rPr>
          <w:rFonts w:asciiTheme="minorHAnsi" w:eastAsiaTheme="minorEastAsia" w:hAnsiTheme="minorHAnsi"/>
          <w:noProof/>
          <w:sz w:val="22"/>
        </w:rPr>
      </w:pPr>
      <w:hyperlink w:anchor="_Toc102125662" w:history="1">
        <w:r w:rsidR="00063C9C" w:rsidRPr="000B7310">
          <w:rPr>
            <w:rStyle w:val="Hipervnculo"/>
            <w:noProof/>
          </w:rPr>
          <w:t>CHAPTER 6: CONCLUSIONS</w:t>
        </w:r>
        <w:r w:rsidR="00063C9C">
          <w:rPr>
            <w:noProof/>
            <w:webHidden/>
          </w:rPr>
          <w:tab/>
        </w:r>
        <w:r w:rsidR="00063C9C">
          <w:rPr>
            <w:noProof/>
            <w:webHidden/>
          </w:rPr>
          <w:fldChar w:fldCharType="begin"/>
        </w:r>
        <w:r w:rsidR="00063C9C">
          <w:rPr>
            <w:noProof/>
            <w:webHidden/>
          </w:rPr>
          <w:instrText xml:space="preserve"> PAGEREF _Toc102125662 \h </w:instrText>
        </w:r>
        <w:r w:rsidR="00063C9C">
          <w:rPr>
            <w:noProof/>
            <w:webHidden/>
          </w:rPr>
        </w:r>
        <w:r w:rsidR="00063C9C">
          <w:rPr>
            <w:noProof/>
            <w:webHidden/>
          </w:rPr>
          <w:fldChar w:fldCharType="separate"/>
        </w:r>
        <w:r w:rsidR="00063C9C">
          <w:rPr>
            <w:noProof/>
            <w:webHidden/>
          </w:rPr>
          <w:t>63</w:t>
        </w:r>
        <w:r w:rsidR="00063C9C">
          <w:rPr>
            <w:noProof/>
            <w:webHidden/>
          </w:rPr>
          <w:fldChar w:fldCharType="end"/>
        </w:r>
      </w:hyperlink>
    </w:p>
    <w:p w14:paraId="21946245" w14:textId="4CA56823" w:rsidR="00063C9C" w:rsidRDefault="006653E8">
      <w:pPr>
        <w:pStyle w:val="TDC1"/>
        <w:rPr>
          <w:rFonts w:asciiTheme="minorHAnsi" w:eastAsiaTheme="minorEastAsia" w:hAnsiTheme="minorHAnsi"/>
          <w:noProof/>
          <w:sz w:val="22"/>
        </w:rPr>
      </w:pPr>
      <w:hyperlink w:anchor="_Toc102125663" w:history="1">
        <w:r w:rsidR="00063C9C" w:rsidRPr="000B7310">
          <w:rPr>
            <w:rStyle w:val="Hipervnculo"/>
            <w:noProof/>
          </w:rPr>
          <w:t>APPENDIX A</w:t>
        </w:r>
        <w:r w:rsidR="00063C9C">
          <w:rPr>
            <w:noProof/>
            <w:webHidden/>
          </w:rPr>
          <w:tab/>
        </w:r>
        <w:r w:rsidR="00063C9C">
          <w:rPr>
            <w:noProof/>
            <w:webHidden/>
          </w:rPr>
          <w:fldChar w:fldCharType="begin"/>
        </w:r>
        <w:r w:rsidR="00063C9C">
          <w:rPr>
            <w:noProof/>
            <w:webHidden/>
          </w:rPr>
          <w:instrText xml:space="preserve"> PAGEREF _Toc102125663 \h </w:instrText>
        </w:r>
        <w:r w:rsidR="00063C9C">
          <w:rPr>
            <w:noProof/>
            <w:webHidden/>
          </w:rPr>
        </w:r>
        <w:r w:rsidR="00063C9C">
          <w:rPr>
            <w:noProof/>
            <w:webHidden/>
          </w:rPr>
          <w:fldChar w:fldCharType="separate"/>
        </w:r>
        <w:r w:rsidR="00063C9C">
          <w:rPr>
            <w:noProof/>
            <w:webHidden/>
          </w:rPr>
          <w:t>64</w:t>
        </w:r>
        <w:r w:rsidR="00063C9C">
          <w:rPr>
            <w:noProof/>
            <w:webHidden/>
          </w:rPr>
          <w:fldChar w:fldCharType="end"/>
        </w:r>
      </w:hyperlink>
    </w:p>
    <w:p w14:paraId="548AB2C7" w14:textId="6E7C6DD8" w:rsidR="00063C9C" w:rsidRDefault="006653E8">
      <w:pPr>
        <w:pStyle w:val="TDC1"/>
        <w:rPr>
          <w:rFonts w:asciiTheme="minorHAnsi" w:eastAsiaTheme="minorEastAsia" w:hAnsiTheme="minorHAnsi"/>
          <w:noProof/>
          <w:sz w:val="22"/>
        </w:rPr>
      </w:pPr>
      <w:hyperlink w:anchor="_Toc102125664" w:history="1">
        <w:r w:rsidR="00063C9C" w:rsidRPr="000B7310">
          <w:rPr>
            <w:rStyle w:val="Hipervnculo"/>
            <w:noProof/>
          </w:rPr>
          <w:t>References</w:t>
        </w:r>
        <w:r w:rsidR="00063C9C">
          <w:rPr>
            <w:noProof/>
            <w:webHidden/>
          </w:rPr>
          <w:tab/>
        </w:r>
        <w:r w:rsidR="00063C9C">
          <w:rPr>
            <w:noProof/>
            <w:webHidden/>
          </w:rPr>
          <w:fldChar w:fldCharType="begin"/>
        </w:r>
        <w:r w:rsidR="00063C9C">
          <w:rPr>
            <w:noProof/>
            <w:webHidden/>
          </w:rPr>
          <w:instrText xml:space="preserve"> PAGEREF _Toc102125664 \h </w:instrText>
        </w:r>
        <w:r w:rsidR="00063C9C">
          <w:rPr>
            <w:noProof/>
            <w:webHidden/>
          </w:rPr>
        </w:r>
        <w:r w:rsidR="00063C9C">
          <w:rPr>
            <w:noProof/>
            <w:webHidden/>
          </w:rPr>
          <w:fldChar w:fldCharType="separate"/>
        </w:r>
        <w:r w:rsidR="00063C9C">
          <w:rPr>
            <w:noProof/>
            <w:webHidden/>
          </w:rPr>
          <w:t>65</w:t>
        </w:r>
        <w:r w:rsidR="00063C9C">
          <w:rPr>
            <w:noProof/>
            <w:webHidden/>
          </w:rPr>
          <w:fldChar w:fldCharType="end"/>
        </w:r>
      </w:hyperlink>
    </w:p>
    <w:p w14:paraId="715C76FB" w14:textId="5F149601" w:rsidR="00E91A5A" w:rsidRDefault="00507921" w:rsidP="000233CE">
      <w:pPr>
        <w:ind w:left="0" w:firstLine="0"/>
      </w:pPr>
      <w:r>
        <w:fldChar w:fldCharType="end"/>
      </w:r>
    </w:p>
    <w:p w14:paraId="1619CE43" w14:textId="0D7B1039" w:rsidR="00E91A5A" w:rsidRDefault="00E91A5A" w:rsidP="00E91A5A">
      <w:pPr>
        <w:pStyle w:val="Ttulo1"/>
      </w:pPr>
      <w:bookmarkStart w:id="1" w:name="_Toc102125625"/>
      <w:r w:rsidRPr="00E91A5A">
        <w:lastRenderedPageBreak/>
        <w:t>LIST OF FIGURES</w:t>
      </w:r>
      <w:bookmarkEnd w:id="1"/>
    </w:p>
    <w:p w14:paraId="4C8D1A9F" w14:textId="24259761" w:rsidR="009E613E" w:rsidRDefault="00E91A5A">
      <w:pPr>
        <w:pStyle w:val="Tabladeilustracion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101393030" w:history="1">
        <w:r w:rsidR="009E613E" w:rsidRPr="00A704DB">
          <w:rPr>
            <w:rStyle w:val="Hipervnculo"/>
            <w:rFonts w:cs="Times New Roman"/>
            <w:noProof/>
          </w:rPr>
          <w:t>Figure 1.  Beamforming technique</w:t>
        </w:r>
        <w:r w:rsidR="009E613E" w:rsidRPr="00A704DB">
          <w:rPr>
            <w:rStyle w:val="Hipervnculo"/>
            <w:rFonts w:ascii="NimbusRomNo9L-Regu" w:hAnsi="NimbusRomNo9L-Regu" w:cs="NimbusRomNo9L-Regu"/>
            <w:noProof/>
          </w:rPr>
          <w:t>.</w:t>
        </w:r>
        <w:r w:rsidR="009E613E">
          <w:rPr>
            <w:noProof/>
            <w:webHidden/>
          </w:rPr>
          <w:tab/>
        </w:r>
        <w:r w:rsidR="009E613E">
          <w:rPr>
            <w:noProof/>
            <w:webHidden/>
          </w:rPr>
          <w:fldChar w:fldCharType="begin"/>
        </w:r>
        <w:r w:rsidR="009E613E">
          <w:rPr>
            <w:noProof/>
            <w:webHidden/>
          </w:rPr>
          <w:instrText xml:space="preserve"> PAGEREF _Toc101393030 \h </w:instrText>
        </w:r>
        <w:r w:rsidR="009E613E">
          <w:rPr>
            <w:noProof/>
            <w:webHidden/>
          </w:rPr>
        </w:r>
        <w:r w:rsidR="009E613E">
          <w:rPr>
            <w:noProof/>
            <w:webHidden/>
          </w:rPr>
          <w:fldChar w:fldCharType="separate"/>
        </w:r>
        <w:r w:rsidR="009E613E">
          <w:rPr>
            <w:noProof/>
            <w:webHidden/>
          </w:rPr>
          <w:t>2</w:t>
        </w:r>
        <w:r w:rsidR="009E613E">
          <w:rPr>
            <w:noProof/>
            <w:webHidden/>
          </w:rPr>
          <w:fldChar w:fldCharType="end"/>
        </w:r>
      </w:hyperlink>
    </w:p>
    <w:p w14:paraId="5C431A48" w14:textId="1BE36D01" w:rsidR="009E613E" w:rsidRDefault="006653E8">
      <w:pPr>
        <w:pStyle w:val="Tabladeilustraciones"/>
        <w:tabs>
          <w:tab w:val="right" w:leader="dot" w:pos="8544"/>
        </w:tabs>
        <w:rPr>
          <w:rFonts w:asciiTheme="minorHAnsi" w:eastAsiaTheme="minorEastAsia" w:hAnsiTheme="minorHAnsi"/>
          <w:noProof/>
          <w:sz w:val="22"/>
        </w:rPr>
      </w:pPr>
      <w:hyperlink w:anchor="_Toc101393031" w:history="1">
        <w:r w:rsidR="009E613E" w:rsidRPr="00A704DB">
          <w:rPr>
            <w:rStyle w:val="Hipervnculo"/>
            <w:noProof/>
          </w:rPr>
          <w:t xml:space="preserve">Figure 2. Overview of applications of ML in DOA </w:t>
        </w:r>
        <w:r w:rsidR="009E613E" w:rsidRPr="00A704DB">
          <w:rPr>
            <w:rStyle w:val="Hipervnculo"/>
            <w:rFonts w:cs="Times New Roman"/>
            <w:noProof/>
          </w:rPr>
          <w:t>[37]</w:t>
        </w:r>
        <w:r w:rsidR="009E613E" w:rsidRPr="00A704DB">
          <w:rPr>
            <w:rStyle w:val="Hipervnculo"/>
            <w:noProof/>
          </w:rPr>
          <w:t>.</w:t>
        </w:r>
        <w:r w:rsidR="009E613E">
          <w:rPr>
            <w:noProof/>
            <w:webHidden/>
          </w:rPr>
          <w:tab/>
        </w:r>
        <w:r w:rsidR="009E613E">
          <w:rPr>
            <w:noProof/>
            <w:webHidden/>
          </w:rPr>
          <w:fldChar w:fldCharType="begin"/>
        </w:r>
        <w:r w:rsidR="009E613E">
          <w:rPr>
            <w:noProof/>
            <w:webHidden/>
          </w:rPr>
          <w:instrText xml:space="preserve"> PAGEREF _Toc101393031 \h </w:instrText>
        </w:r>
        <w:r w:rsidR="009E613E">
          <w:rPr>
            <w:noProof/>
            <w:webHidden/>
          </w:rPr>
        </w:r>
        <w:r w:rsidR="009E613E">
          <w:rPr>
            <w:noProof/>
            <w:webHidden/>
          </w:rPr>
          <w:fldChar w:fldCharType="separate"/>
        </w:r>
        <w:r w:rsidR="009E613E">
          <w:rPr>
            <w:noProof/>
            <w:webHidden/>
          </w:rPr>
          <w:t>8</w:t>
        </w:r>
        <w:r w:rsidR="009E613E">
          <w:rPr>
            <w:noProof/>
            <w:webHidden/>
          </w:rPr>
          <w:fldChar w:fldCharType="end"/>
        </w:r>
      </w:hyperlink>
    </w:p>
    <w:p w14:paraId="155411CD" w14:textId="1479BA56" w:rsidR="009E613E" w:rsidRDefault="006653E8">
      <w:pPr>
        <w:pStyle w:val="Tabladeilustraciones"/>
        <w:tabs>
          <w:tab w:val="right" w:leader="dot" w:pos="8544"/>
        </w:tabs>
        <w:rPr>
          <w:rFonts w:asciiTheme="minorHAnsi" w:eastAsiaTheme="minorEastAsia" w:hAnsiTheme="minorHAnsi"/>
          <w:noProof/>
          <w:sz w:val="22"/>
        </w:rPr>
      </w:pPr>
      <w:hyperlink w:anchor="_Toc101393032" w:history="1">
        <w:r w:rsidR="009E613E" w:rsidRPr="00A704DB">
          <w:rPr>
            <w:rStyle w:val="Hipervnculo"/>
            <w:noProof/>
          </w:rPr>
          <w:t>Figure 3. The System Model.</w:t>
        </w:r>
        <w:r w:rsidR="009E613E">
          <w:rPr>
            <w:noProof/>
            <w:webHidden/>
          </w:rPr>
          <w:tab/>
        </w:r>
        <w:r w:rsidR="009E613E">
          <w:rPr>
            <w:noProof/>
            <w:webHidden/>
          </w:rPr>
          <w:fldChar w:fldCharType="begin"/>
        </w:r>
        <w:r w:rsidR="009E613E">
          <w:rPr>
            <w:noProof/>
            <w:webHidden/>
          </w:rPr>
          <w:instrText xml:space="preserve"> PAGEREF _Toc101393032 \h </w:instrText>
        </w:r>
        <w:r w:rsidR="009E613E">
          <w:rPr>
            <w:noProof/>
            <w:webHidden/>
          </w:rPr>
        </w:r>
        <w:r w:rsidR="009E613E">
          <w:rPr>
            <w:noProof/>
            <w:webHidden/>
          </w:rPr>
          <w:fldChar w:fldCharType="separate"/>
        </w:r>
        <w:r w:rsidR="009E613E">
          <w:rPr>
            <w:noProof/>
            <w:webHidden/>
          </w:rPr>
          <w:t>10</w:t>
        </w:r>
        <w:r w:rsidR="009E613E">
          <w:rPr>
            <w:noProof/>
            <w:webHidden/>
          </w:rPr>
          <w:fldChar w:fldCharType="end"/>
        </w:r>
      </w:hyperlink>
    </w:p>
    <w:p w14:paraId="553BB08D" w14:textId="415ACF04" w:rsidR="009E613E" w:rsidRDefault="006653E8">
      <w:pPr>
        <w:pStyle w:val="Tabladeilustraciones"/>
        <w:tabs>
          <w:tab w:val="right" w:leader="dot" w:pos="8544"/>
        </w:tabs>
        <w:rPr>
          <w:rFonts w:asciiTheme="minorHAnsi" w:eastAsiaTheme="minorEastAsia" w:hAnsiTheme="minorHAnsi"/>
          <w:noProof/>
          <w:sz w:val="22"/>
        </w:rPr>
      </w:pPr>
      <w:hyperlink w:anchor="_Toc101393033" w:history="1">
        <w:r w:rsidR="009E613E" w:rsidRPr="00A704DB">
          <w:rPr>
            <w:rStyle w:val="Hipervnculo"/>
            <w:noProof/>
          </w:rPr>
          <w:t>Figure 4. Flowchart of the implementation of the scenario.</w:t>
        </w:r>
        <w:r w:rsidR="009E613E">
          <w:rPr>
            <w:noProof/>
            <w:webHidden/>
          </w:rPr>
          <w:tab/>
        </w:r>
        <w:r w:rsidR="009E613E">
          <w:rPr>
            <w:noProof/>
            <w:webHidden/>
          </w:rPr>
          <w:fldChar w:fldCharType="begin"/>
        </w:r>
        <w:r w:rsidR="009E613E">
          <w:rPr>
            <w:noProof/>
            <w:webHidden/>
          </w:rPr>
          <w:instrText xml:space="preserve"> PAGEREF _Toc101393033 \h </w:instrText>
        </w:r>
        <w:r w:rsidR="009E613E">
          <w:rPr>
            <w:noProof/>
            <w:webHidden/>
          </w:rPr>
        </w:r>
        <w:r w:rsidR="009E613E">
          <w:rPr>
            <w:noProof/>
            <w:webHidden/>
          </w:rPr>
          <w:fldChar w:fldCharType="separate"/>
        </w:r>
        <w:r w:rsidR="009E613E">
          <w:rPr>
            <w:noProof/>
            <w:webHidden/>
          </w:rPr>
          <w:t>20</w:t>
        </w:r>
        <w:r w:rsidR="009E613E">
          <w:rPr>
            <w:noProof/>
            <w:webHidden/>
          </w:rPr>
          <w:fldChar w:fldCharType="end"/>
        </w:r>
      </w:hyperlink>
    </w:p>
    <w:p w14:paraId="6DF0EB36" w14:textId="25978B77" w:rsidR="009E613E" w:rsidRDefault="006653E8">
      <w:pPr>
        <w:pStyle w:val="Tabladeilustraciones"/>
        <w:tabs>
          <w:tab w:val="right" w:leader="dot" w:pos="8544"/>
        </w:tabs>
        <w:rPr>
          <w:rFonts w:asciiTheme="minorHAnsi" w:eastAsiaTheme="minorEastAsia" w:hAnsiTheme="minorHAnsi"/>
          <w:noProof/>
          <w:sz w:val="22"/>
        </w:rPr>
      </w:pPr>
      <w:hyperlink w:anchor="_Toc101393034" w:history="1">
        <w:r w:rsidR="009E613E" w:rsidRPr="00A704DB">
          <w:rPr>
            <w:rStyle w:val="Hipervnculo"/>
            <w:noProof/>
          </w:rPr>
          <w:t>Figure 5. Antennas coordinates.</w:t>
        </w:r>
        <w:r w:rsidR="009E613E">
          <w:rPr>
            <w:noProof/>
            <w:webHidden/>
          </w:rPr>
          <w:tab/>
        </w:r>
        <w:r w:rsidR="009E613E">
          <w:rPr>
            <w:noProof/>
            <w:webHidden/>
          </w:rPr>
          <w:fldChar w:fldCharType="begin"/>
        </w:r>
        <w:r w:rsidR="009E613E">
          <w:rPr>
            <w:noProof/>
            <w:webHidden/>
          </w:rPr>
          <w:instrText xml:space="preserve"> PAGEREF _Toc101393034 \h </w:instrText>
        </w:r>
        <w:r w:rsidR="009E613E">
          <w:rPr>
            <w:noProof/>
            <w:webHidden/>
          </w:rPr>
        </w:r>
        <w:r w:rsidR="009E613E">
          <w:rPr>
            <w:noProof/>
            <w:webHidden/>
          </w:rPr>
          <w:fldChar w:fldCharType="separate"/>
        </w:r>
        <w:r w:rsidR="009E613E">
          <w:rPr>
            <w:noProof/>
            <w:webHidden/>
          </w:rPr>
          <w:t>22</w:t>
        </w:r>
        <w:r w:rsidR="009E613E">
          <w:rPr>
            <w:noProof/>
            <w:webHidden/>
          </w:rPr>
          <w:fldChar w:fldCharType="end"/>
        </w:r>
      </w:hyperlink>
    </w:p>
    <w:p w14:paraId="4E7C563A" w14:textId="574C84E5" w:rsidR="009E613E" w:rsidRDefault="006653E8">
      <w:pPr>
        <w:pStyle w:val="Tabladeilustraciones"/>
        <w:tabs>
          <w:tab w:val="right" w:leader="dot" w:pos="8544"/>
        </w:tabs>
        <w:rPr>
          <w:rFonts w:asciiTheme="minorHAnsi" w:eastAsiaTheme="minorEastAsia" w:hAnsiTheme="minorHAnsi"/>
          <w:noProof/>
          <w:sz w:val="22"/>
        </w:rPr>
      </w:pPr>
      <w:hyperlink w:anchor="_Toc101393035" w:history="1">
        <w:r w:rsidR="009E613E" w:rsidRPr="00A704DB">
          <w:rPr>
            <w:rStyle w:val="Hipervnculo"/>
            <w:noProof/>
          </w:rPr>
          <w:t>Figure 6. Distance between transmitting antenna and receiving antennas.</w:t>
        </w:r>
        <w:r w:rsidR="009E613E">
          <w:rPr>
            <w:noProof/>
            <w:webHidden/>
          </w:rPr>
          <w:tab/>
        </w:r>
        <w:r w:rsidR="009E613E">
          <w:rPr>
            <w:noProof/>
            <w:webHidden/>
          </w:rPr>
          <w:fldChar w:fldCharType="begin"/>
        </w:r>
        <w:r w:rsidR="009E613E">
          <w:rPr>
            <w:noProof/>
            <w:webHidden/>
          </w:rPr>
          <w:instrText xml:space="preserve"> PAGEREF _Toc101393035 \h </w:instrText>
        </w:r>
        <w:r w:rsidR="009E613E">
          <w:rPr>
            <w:noProof/>
            <w:webHidden/>
          </w:rPr>
        </w:r>
        <w:r w:rsidR="009E613E">
          <w:rPr>
            <w:noProof/>
            <w:webHidden/>
          </w:rPr>
          <w:fldChar w:fldCharType="separate"/>
        </w:r>
        <w:r w:rsidR="009E613E">
          <w:rPr>
            <w:noProof/>
            <w:webHidden/>
          </w:rPr>
          <w:t>24</w:t>
        </w:r>
        <w:r w:rsidR="009E613E">
          <w:rPr>
            <w:noProof/>
            <w:webHidden/>
          </w:rPr>
          <w:fldChar w:fldCharType="end"/>
        </w:r>
      </w:hyperlink>
    </w:p>
    <w:p w14:paraId="1304C039" w14:textId="3C203143" w:rsidR="009E613E" w:rsidRDefault="006653E8">
      <w:pPr>
        <w:pStyle w:val="Tabladeilustraciones"/>
        <w:tabs>
          <w:tab w:val="right" w:leader="dot" w:pos="8544"/>
        </w:tabs>
        <w:rPr>
          <w:rFonts w:asciiTheme="minorHAnsi" w:eastAsiaTheme="minorEastAsia" w:hAnsiTheme="minorHAnsi"/>
          <w:noProof/>
          <w:sz w:val="22"/>
        </w:rPr>
      </w:pPr>
      <w:hyperlink w:anchor="_Toc101393036" w:history="1">
        <w:r w:rsidR="009E613E" w:rsidRPr="00A704DB">
          <w:rPr>
            <w:rStyle w:val="Hipervnculo"/>
            <w:noProof/>
          </w:rPr>
          <w:t xml:space="preserve">Figure 7. Angle between the receiving antenna and transmitter antenna in the </w:t>
        </w:r>
        <m:oMath>
          <m:r>
            <w:rPr>
              <w:rStyle w:val="Hipervnculo"/>
              <w:rFonts w:ascii="Cambria Math" w:hAnsi="Cambria Math"/>
              <w:noProof/>
            </w:rPr>
            <m:t>xy</m:t>
          </m:r>
        </m:oMath>
        <w:r w:rsidR="009E613E" w:rsidRPr="00A704DB">
          <w:rPr>
            <w:rStyle w:val="Hipervnculo"/>
            <w:noProof/>
          </w:rPr>
          <w:t xml:space="preserve"> plane.</w:t>
        </w:r>
        <w:r w:rsidR="009E613E">
          <w:rPr>
            <w:noProof/>
            <w:webHidden/>
          </w:rPr>
          <w:tab/>
        </w:r>
        <w:r w:rsidR="009E613E">
          <w:rPr>
            <w:noProof/>
            <w:webHidden/>
          </w:rPr>
          <w:fldChar w:fldCharType="begin"/>
        </w:r>
        <w:r w:rsidR="009E613E">
          <w:rPr>
            <w:noProof/>
            <w:webHidden/>
          </w:rPr>
          <w:instrText xml:space="preserve"> PAGEREF _Toc101393036 \h </w:instrText>
        </w:r>
        <w:r w:rsidR="009E613E">
          <w:rPr>
            <w:noProof/>
            <w:webHidden/>
          </w:rPr>
        </w:r>
        <w:r w:rsidR="009E613E">
          <w:rPr>
            <w:noProof/>
            <w:webHidden/>
          </w:rPr>
          <w:fldChar w:fldCharType="separate"/>
        </w:r>
        <w:r w:rsidR="009E613E">
          <w:rPr>
            <w:noProof/>
            <w:webHidden/>
          </w:rPr>
          <w:t>25</w:t>
        </w:r>
        <w:r w:rsidR="009E613E">
          <w:rPr>
            <w:noProof/>
            <w:webHidden/>
          </w:rPr>
          <w:fldChar w:fldCharType="end"/>
        </w:r>
      </w:hyperlink>
    </w:p>
    <w:p w14:paraId="384EF352" w14:textId="70BA0119" w:rsidR="009E613E" w:rsidRDefault="006653E8">
      <w:pPr>
        <w:pStyle w:val="Tabladeilustraciones"/>
        <w:tabs>
          <w:tab w:val="right" w:leader="dot" w:pos="8544"/>
        </w:tabs>
        <w:rPr>
          <w:rFonts w:asciiTheme="minorHAnsi" w:eastAsiaTheme="minorEastAsia" w:hAnsiTheme="minorHAnsi"/>
          <w:noProof/>
          <w:sz w:val="22"/>
        </w:rPr>
      </w:pPr>
      <w:hyperlink w:anchor="_Toc101393037" w:history="1">
        <w:r w:rsidR="009E613E" w:rsidRPr="00A704DB">
          <w:rPr>
            <w:rStyle w:val="Hipervnculo"/>
            <w:noProof/>
          </w:rPr>
          <w:t>Figure 8. First receiver model proposal.</w:t>
        </w:r>
        <w:r w:rsidR="009E613E">
          <w:rPr>
            <w:noProof/>
            <w:webHidden/>
          </w:rPr>
          <w:tab/>
        </w:r>
        <w:r w:rsidR="009E613E">
          <w:rPr>
            <w:noProof/>
            <w:webHidden/>
          </w:rPr>
          <w:fldChar w:fldCharType="begin"/>
        </w:r>
        <w:r w:rsidR="009E613E">
          <w:rPr>
            <w:noProof/>
            <w:webHidden/>
          </w:rPr>
          <w:instrText xml:space="preserve"> PAGEREF _Toc101393037 \h </w:instrText>
        </w:r>
        <w:r w:rsidR="009E613E">
          <w:rPr>
            <w:noProof/>
            <w:webHidden/>
          </w:rPr>
        </w:r>
        <w:r w:rsidR="009E613E">
          <w:rPr>
            <w:noProof/>
            <w:webHidden/>
          </w:rPr>
          <w:fldChar w:fldCharType="separate"/>
        </w:r>
        <w:r w:rsidR="009E613E">
          <w:rPr>
            <w:noProof/>
            <w:webHidden/>
          </w:rPr>
          <w:t>29</w:t>
        </w:r>
        <w:r w:rsidR="009E613E">
          <w:rPr>
            <w:noProof/>
            <w:webHidden/>
          </w:rPr>
          <w:fldChar w:fldCharType="end"/>
        </w:r>
      </w:hyperlink>
    </w:p>
    <w:p w14:paraId="47D95580" w14:textId="70706A65" w:rsidR="009E613E" w:rsidRDefault="006653E8">
      <w:pPr>
        <w:pStyle w:val="Tabladeilustraciones"/>
        <w:tabs>
          <w:tab w:val="right" w:leader="dot" w:pos="8544"/>
        </w:tabs>
        <w:rPr>
          <w:rFonts w:asciiTheme="minorHAnsi" w:eastAsiaTheme="minorEastAsia" w:hAnsiTheme="minorHAnsi"/>
          <w:noProof/>
          <w:sz w:val="22"/>
        </w:rPr>
      </w:pPr>
      <w:hyperlink w:anchor="_Toc101393038" w:history="1">
        <w:r w:rsidR="009E613E" w:rsidRPr="00A704DB">
          <w:rPr>
            <w:rStyle w:val="Hipervnculo"/>
            <w:noProof/>
          </w:rPr>
          <w:t>Figure 9. Second receiver model proposal.</w:t>
        </w:r>
        <w:r w:rsidR="009E613E">
          <w:rPr>
            <w:noProof/>
            <w:webHidden/>
          </w:rPr>
          <w:tab/>
        </w:r>
        <w:r w:rsidR="009E613E">
          <w:rPr>
            <w:noProof/>
            <w:webHidden/>
          </w:rPr>
          <w:fldChar w:fldCharType="begin"/>
        </w:r>
        <w:r w:rsidR="009E613E">
          <w:rPr>
            <w:noProof/>
            <w:webHidden/>
          </w:rPr>
          <w:instrText xml:space="preserve"> PAGEREF _Toc101393038 \h </w:instrText>
        </w:r>
        <w:r w:rsidR="009E613E">
          <w:rPr>
            <w:noProof/>
            <w:webHidden/>
          </w:rPr>
        </w:r>
        <w:r w:rsidR="009E613E">
          <w:rPr>
            <w:noProof/>
            <w:webHidden/>
          </w:rPr>
          <w:fldChar w:fldCharType="separate"/>
        </w:r>
        <w:r w:rsidR="009E613E">
          <w:rPr>
            <w:noProof/>
            <w:webHidden/>
          </w:rPr>
          <w:t>29</w:t>
        </w:r>
        <w:r w:rsidR="009E613E">
          <w:rPr>
            <w:noProof/>
            <w:webHidden/>
          </w:rPr>
          <w:fldChar w:fldCharType="end"/>
        </w:r>
      </w:hyperlink>
    </w:p>
    <w:p w14:paraId="77B1D8A0" w14:textId="2D228D0C" w:rsidR="009E613E" w:rsidRDefault="006653E8">
      <w:pPr>
        <w:pStyle w:val="Tabladeilustraciones"/>
        <w:tabs>
          <w:tab w:val="right" w:leader="dot" w:pos="8544"/>
        </w:tabs>
        <w:rPr>
          <w:rFonts w:asciiTheme="minorHAnsi" w:eastAsiaTheme="minorEastAsia" w:hAnsiTheme="minorHAnsi"/>
          <w:noProof/>
          <w:sz w:val="22"/>
        </w:rPr>
      </w:pPr>
      <w:hyperlink w:anchor="_Toc101393039" w:history="1">
        <w:r w:rsidR="009E613E" w:rsidRPr="00A704DB">
          <w:rPr>
            <w:rStyle w:val="Hipervnculo"/>
            <w:noProof/>
          </w:rPr>
          <w:t>Figure 10. Pattern of the dipole antenna at 70 MHz frequency.</w:t>
        </w:r>
        <w:r w:rsidR="009E613E">
          <w:rPr>
            <w:noProof/>
            <w:webHidden/>
          </w:rPr>
          <w:tab/>
        </w:r>
        <w:r w:rsidR="009E613E">
          <w:rPr>
            <w:noProof/>
            <w:webHidden/>
          </w:rPr>
          <w:fldChar w:fldCharType="begin"/>
        </w:r>
        <w:r w:rsidR="009E613E">
          <w:rPr>
            <w:noProof/>
            <w:webHidden/>
          </w:rPr>
          <w:instrText xml:space="preserve"> PAGEREF _Toc101393039 \h </w:instrText>
        </w:r>
        <w:r w:rsidR="009E613E">
          <w:rPr>
            <w:noProof/>
            <w:webHidden/>
          </w:rPr>
        </w:r>
        <w:r w:rsidR="009E613E">
          <w:rPr>
            <w:noProof/>
            <w:webHidden/>
          </w:rPr>
          <w:fldChar w:fldCharType="separate"/>
        </w:r>
        <w:r w:rsidR="009E613E">
          <w:rPr>
            <w:noProof/>
            <w:webHidden/>
          </w:rPr>
          <w:t>31</w:t>
        </w:r>
        <w:r w:rsidR="009E613E">
          <w:rPr>
            <w:noProof/>
            <w:webHidden/>
          </w:rPr>
          <w:fldChar w:fldCharType="end"/>
        </w:r>
      </w:hyperlink>
    </w:p>
    <w:p w14:paraId="7CD07D1D" w14:textId="373B6C91" w:rsidR="009E613E" w:rsidRDefault="006653E8">
      <w:pPr>
        <w:pStyle w:val="Tabladeilustraciones"/>
        <w:tabs>
          <w:tab w:val="right" w:leader="dot" w:pos="8544"/>
        </w:tabs>
        <w:rPr>
          <w:rFonts w:asciiTheme="minorHAnsi" w:eastAsiaTheme="minorEastAsia" w:hAnsiTheme="minorHAnsi"/>
          <w:noProof/>
          <w:sz w:val="22"/>
        </w:rPr>
      </w:pPr>
      <w:hyperlink w:anchor="_Toc101393040" w:history="1">
        <w:r w:rsidR="009E613E" w:rsidRPr="00A704DB">
          <w:rPr>
            <w:rStyle w:val="Hipervnculo"/>
            <w:noProof/>
          </w:rPr>
          <w:t>Figure 11. Pattern of the dipole Vee antenna at 70 MHz frequency.</w:t>
        </w:r>
        <w:r w:rsidR="009E613E">
          <w:rPr>
            <w:noProof/>
            <w:webHidden/>
          </w:rPr>
          <w:tab/>
        </w:r>
        <w:r w:rsidR="009E613E">
          <w:rPr>
            <w:noProof/>
            <w:webHidden/>
          </w:rPr>
          <w:fldChar w:fldCharType="begin"/>
        </w:r>
        <w:r w:rsidR="009E613E">
          <w:rPr>
            <w:noProof/>
            <w:webHidden/>
          </w:rPr>
          <w:instrText xml:space="preserve"> PAGEREF _Toc101393040 \h </w:instrText>
        </w:r>
        <w:r w:rsidR="009E613E">
          <w:rPr>
            <w:noProof/>
            <w:webHidden/>
          </w:rPr>
        </w:r>
        <w:r w:rsidR="009E613E">
          <w:rPr>
            <w:noProof/>
            <w:webHidden/>
          </w:rPr>
          <w:fldChar w:fldCharType="separate"/>
        </w:r>
        <w:r w:rsidR="009E613E">
          <w:rPr>
            <w:noProof/>
            <w:webHidden/>
          </w:rPr>
          <w:t>31</w:t>
        </w:r>
        <w:r w:rsidR="009E613E">
          <w:rPr>
            <w:noProof/>
            <w:webHidden/>
          </w:rPr>
          <w:fldChar w:fldCharType="end"/>
        </w:r>
      </w:hyperlink>
    </w:p>
    <w:p w14:paraId="655CBFA3" w14:textId="78586D95" w:rsidR="009E613E" w:rsidRDefault="006653E8">
      <w:pPr>
        <w:pStyle w:val="Tabladeilustraciones"/>
        <w:tabs>
          <w:tab w:val="right" w:leader="dot" w:pos="8544"/>
        </w:tabs>
        <w:rPr>
          <w:rFonts w:asciiTheme="minorHAnsi" w:eastAsiaTheme="minorEastAsia" w:hAnsiTheme="minorHAnsi"/>
          <w:noProof/>
          <w:sz w:val="22"/>
        </w:rPr>
      </w:pPr>
      <w:hyperlink w:anchor="_Toc101393041" w:history="1">
        <w:r w:rsidR="009E613E" w:rsidRPr="00A704DB">
          <w:rPr>
            <w:rStyle w:val="Hipervnculo"/>
            <w:noProof/>
          </w:rPr>
          <w:t>Figure 12. Confusion matrix for the azimuth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41 \h </w:instrText>
        </w:r>
        <w:r w:rsidR="009E613E">
          <w:rPr>
            <w:noProof/>
            <w:webHidden/>
          </w:rPr>
        </w:r>
        <w:r w:rsidR="009E613E">
          <w:rPr>
            <w:noProof/>
            <w:webHidden/>
          </w:rPr>
          <w:fldChar w:fldCharType="separate"/>
        </w:r>
        <w:r w:rsidR="009E613E">
          <w:rPr>
            <w:noProof/>
            <w:webHidden/>
          </w:rPr>
          <w:t>33</w:t>
        </w:r>
        <w:r w:rsidR="009E613E">
          <w:rPr>
            <w:noProof/>
            <w:webHidden/>
          </w:rPr>
          <w:fldChar w:fldCharType="end"/>
        </w:r>
      </w:hyperlink>
    </w:p>
    <w:p w14:paraId="3230C507" w14:textId="436C7BE5" w:rsidR="009E613E" w:rsidRDefault="006653E8">
      <w:pPr>
        <w:pStyle w:val="Tabladeilustraciones"/>
        <w:tabs>
          <w:tab w:val="right" w:leader="dot" w:pos="8544"/>
        </w:tabs>
        <w:rPr>
          <w:rFonts w:asciiTheme="minorHAnsi" w:eastAsiaTheme="minorEastAsia" w:hAnsiTheme="minorHAnsi"/>
          <w:noProof/>
          <w:sz w:val="22"/>
        </w:rPr>
      </w:pPr>
      <w:hyperlink w:anchor="_Toc101393042" w:history="1">
        <w:r w:rsidR="009E613E" w:rsidRPr="00A704DB">
          <w:rPr>
            <w:rStyle w:val="Hipervnculo"/>
            <w:noProof/>
          </w:rPr>
          <w:t>Figure 13. Elevation angles versus a number of incorrectly predict azimuth angles in the first receiving system.</w:t>
        </w:r>
        <w:r w:rsidR="009E613E">
          <w:rPr>
            <w:noProof/>
            <w:webHidden/>
          </w:rPr>
          <w:tab/>
        </w:r>
        <w:r w:rsidR="009E613E">
          <w:rPr>
            <w:noProof/>
            <w:webHidden/>
          </w:rPr>
          <w:fldChar w:fldCharType="begin"/>
        </w:r>
        <w:r w:rsidR="009E613E">
          <w:rPr>
            <w:noProof/>
            <w:webHidden/>
          </w:rPr>
          <w:instrText xml:space="preserve"> PAGEREF _Toc101393042 \h </w:instrText>
        </w:r>
        <w:r w:rsidR="009E613E">
          <w:rPr>
            <w:noProof/>
            <w:webHidden/>
          </w:rPr>
        </w:r>
        <w:r w:rsidR="009E613E">
          <w:rPr>
            <w:noProof/>
            <w:webHidden/>
          </w:rPr>
          <w:fldChar w:fldCharType="separate"/>
        </w:r>
        <w:r w:rsidR="009E613E">
          <w:rPr>
            <w:noProof/>
            <w:webHidden/>
          </w:rPr>
          <w:t>34</w:t>
        </w:r>
        <w:r w:rsidR="009E613E">
          <w:rPr>
            <w:noProof/>
            <w:webHidden/>
          </w:rPr>
          <w:fldChar w:fldCharType="end"/>
        </w:r>
      </w:hyperlink>
    </w:p>
    <w:p w14:paraId="14037E34" w14:textId="079396F1" w:rsidR="009E613E" w:rsidRDefault="006653E8">
      <w:pPr>
        <w:pStyle w:val="Tabladeilustraciones"/>
        <w:tabs>
          <w:tab w:val="right" w:leader="dot" w:pos="8544"/>
        </w:tabs>
        <w:rPr>
          <w:rFonts w:asciiTheme="minorHAnsi" w:eastAsiaTheme="minorEastAsia" w:hAnsiTheme="minorHAnsi"/>
          <w:noProof/>
          <w:sz w:val="22"/>
        </w:rPr>
      </w:pPr>
      <w:hyperlink w:anchor="_Toc101393043" w:history="1">
        <w:r w:rsidR="009E613E" w:rsidRPr="00A704DB">
          <w:rPr>
            <w:rStyle w:val="Hipervnculo"/>
            <w:noProof/>
          </w:rPr>
          <w:t>Figure 14. Scenario formed by four receiving antennas dipole and a transmitting source located at 8</w:t>
        </w:r>
        <w:r w:rsidR="009E613E" w:rsidRPr="00A704DB">
          <w:rPr>
            <w:rStyle w:val="Hipervnculo"/>
            <w:rFonts w:cs="Times New Roman"/>
            <w:noProof/>
          </w:rPr>
          <w:t>°</w:t>
        </w:r>
        <w:r w:rsidR="009E613E" w:rsidRPr="00A704DB">
          <w:rPr>
            <w:rStyle w:val="Hipervnculo"/>
            <w:noProof/>
          </w:rPr>
          <w:t xml:space="preserve"> azimuth angle and 53</w:t>
        </w:r>
        <w:r w:rsidR="009E613E" w:rsidRPr="00A704DB">
          <w:rPr>
            <w:rStyle w:val="Hipervnculo"/>
            <w:rFonts w:cs="Times New Roman"/>
            <w:noProof/>
          </w:rPr>
          <w:t>°</w:t>
        </w:r>
        <w:r w:rsidR="009E613E" w:rsidRPr="00A704DB">
          <w:rPr>
            <w:rStyle w:val="Hipervnculo"/>
            <w:noProof/>
          </w:rPr>
          <w:t xml:space="preserve"> elevation within the receiving system.</w:t>
        </w:r>
        <w:r w:rsidR="009E613E">
          <w:rPr>
            <w:noProof/>
            <w:webHidden/>
          </w:rPr>
          <w:tab/>
        </w:r>
        <w:r w:rsidR="009E613E">
          <w:rPr>
            <w:noProof/>
            <w:webHidden/>
          </w:rPr>
          <w:fldChar w:fldCharType="begin"/>
        </w:r>
        <w:r w:rsidR="009E613E">
          <w:rPr>
            <w:noProof/>
            <w:webHidden/>
          </w:rPr>
          <w:instrText xml:space="preserve"> PAGEREF _Toc101393043 \h </w:instrText>
        </w:r>
        <w:r w:rsidR="009E613E">
          <w:rPr>
            <w:noProof/>
            <w:webHidden/>
          </w:rPr>
        </w:r>
        <w:r w:rsidR="009E613E">
          <w:rPr>
            <w:noProof/>
            <w:webHidden/>
          </w:rPr>
          <w:fldChar w:fldCharType="separate"/>
        </w:r>
        <w:r w:rsidR="009E613E">
          <w:rPr>
            <w:noProof/>
            <w:webHidden/>
          </w:rPr>
          <w:t>35</w:t>
        </w:r>
        <w:r w:rsidR="009E613E">
          <w:rPr>
            <w:noProof/>
            <w:webHidden/>
          </w:rPr>
          <w:fldChar w:fldCharType="end"/>
        </w:r>
      </w:hyperlink>
    </w:p>
    <w:p w14:paraId="650D5081" w14:textId="0CF28481" w:rsidR="009E613E" w:rsidRDefault="006653E8">
      <w:pPr>
        <w:pStyle w:val="Tabladeilustraciones"/>
        <w:tabs>
          <w:tab w:val="right" w:leader="dot" w:pos="8544"/>
        </w:tabs>
        <w:rPr>
          <w:rFonts w:asciiTheme="minorHAnsi" w:eastAsiaTheme="minorEastAsia" w:hAnsiTheme="minorHAnsi"/>
          <w:noProof/>
          <w:sz w:val="22"/>
        </w:rPr>
      </w:pPr>
      <w:hyperlink w:anchor="_Toc101393044" w:history="1">
        <w:r w:rsidR="009E613E" w:rsidRPr="00A704DB">
          <w:rPr>
            <w:rStyle w:val="Hipervnculo"/>
            <w:noProof/>
          </w:rPr>
          <w:t>Figure 15. Radiation pattern of a dipole antenna.</w:t>
        </w:r>
        <w:r w:rsidR="009E613E">
          <w:rPr>
            <w:noProof/>
            <w:webHidden/>
          </w:rPr>
          <w:tab/>
        </w:r>
        <w:r w:rsidR="009E613E">
          <w:rPr>
            <w:noProof/>
            <w:webHidden/>
          </w:rPr>
          <w:fldChar w:fldCharType="begin"/>
        </w:r>
        <w:r w:rsidR="009E613E">
          <w:rPr>
            <w:noProof/>
            <w:webHidden/>
          </w:rPr>
          <w:instrText xml:space="preserve"> PAGEREF _Toc101393044 \h </w:instrText>
        </w:r>
        <w:r w:rsidR="009E613E">
          <w:rPr>
            <w:noProof/>
            <w:webHidden/>
          </w:rPr>
        </w:r>
        <w:r w:rsidR="009E613E">
          <w:rPr>
            <w:noProof/>
            <w:webHidden/>
          </w:rPr>
          <w:fldChar w:fldCharType="separate"/>
        </w:r>
        <w:r w:rsidR="009E613E">
          <w:rPr>
            <w:noProof/>
            <w:webHidden/>
          </w:rPr>
          <w:t>35</w:t>
        </w:r>
        <w:r w:rsidR="009E613E">
          <w:rPr>
            <w:noProof/>
            <w:webHidden/>
          </w:rPr>
          <w:fldChar w:fldCharType="end"/>
        </w:r>
      </w:hyperlink>
    </w:p>
    <w:p w14:paraId="4AD646DF" w14:textId="4E097B5B" w:rsidR="009E613E" w:rsidRDefault="006653E8">
      <w:pPr>
        <w:pStyle w:val="Tabladeilustraciones"/>
        <w:tabs>
          <w:tab w:val="right" w:leader="dot" w:pos="8544"/>
        </w:tabs>
        <w:rPr>
          <w:rFonts w:asciiTheme="minorHAnsi" w:eastAsiaTheme="minorEastAsia" w:hAnsiTheme="minorHAnsi"/>
          <w:noProof/>
          <w:sz w:val="22"/>
        </w:rPr>
      </w:pPr>
      <w:hyperlink w:anchor="_Toc101393045" w:history="1">
        <w:r w:rsidR="009E613E" w:rsidRPr="00A704DB">
          <w:rPr>
            <w:rStyle w:val="Hipervnculo"/>
            <w:noProof/>
          </w:rPr>
          <w:t>Figure 16. Confusion matrix with the first 20 classes for the azimuth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45 \h </w:instrText>
        </w:r>
        <w:r w:rsidR="009E613E">
          <w:rPr>
            <w:noProof/>
            <w:webHidden/>
          </w:rPr>
        </w:r>
        <w:r w:rsidR="009E613E">
          <w:rPr>
            <w:noProof/>
            <w:webHidden/>
          </w:rPr>
          <w:fldChar w:fldCharType="separate"/>
        </w:r>
        <w:r w:rsidR="009E613E">
          <w:rPr>
            <w:noProof/>
            <w:webHidden/>
          </w:rPr>
          <w:t>36</w:t>
        </w:r>
        <w:r w:rsidR="009E613E">
          <w:rPr>
            <w:noProof/>
            <w:webHidden/>
          </w:rPr>
          <w:fldChar w:fldCharType="end"/>
        </w:r>
      </w:hyperlink>
    </w:p>
    <w:p w14:paraId="1969A2F8" w14:textId="39DFF54A" w:rsidR="009E613E" w:rsidRDefault="006653E8">
      <w:pPr>
        <w:pStyle w:val="Tabladeilustraciones"/>
        <w:tabs>
          <w:tab w:val="right" w:leader="dot" w:pos="8544"/>
        </w:tabs>
        <w:rPr>
          <w:rFonts w:asciiTheme="minorHAnsi" w:eastAsiaTheme="minorEastAsia" w:hAnsiTheme="minorHAnsi"/>
          <w:noProof/>
          <w:sz w:val="22"/>
        </w:rPr>
      </w:pPr>
      <w:hyperlink w:anchor="_Toc101393046" w:history="1">
        <w:r w:rsidR="009E613E" w:rsidRPr="00A704DB">
          <w:rPr>
            <w:rStyle w:val="Hipervnculo"/>
            <w:noProof/>
          </w:rPr>
          <w:t>Figure 17. Confusion matrix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46 \h </w:instrText>
        </w:r>
        <w:r w:rsidR="009E613E">
          <w:rPr>
            <w:noProof/>
            <w:webHidden/>
          </w:rPr>
        </w:r>
        <w:r w:rsidR="009E613E">
          <w:rPr>
            <w:noProof/>
            <w:webHidden/>
          </w:rPr>
          <w:fldChar w:fldCharType="separate"/>
        </w:r>
        <w:r w:rsidR="009E613E">
          <w:rPr>
            <w:noProof/>
            <w:webHidden/>
          </w:rPr>
          <w:t>37</w:t>
        </w:r>
        <w:r w:rsidR="009E613E">
          <w:rPr>
            <w:noProof/>
            <w:webHidden/>
          </w:rPr>
          <w:fldChar w:fldCharType="end"/>
        </w:r>
      </w:hyperlink>
    </w:p>
    <w:p w14:paraId="049DC24A" w14:textId="4C4E8FDF" w:rsidR="009E613E" w:rsidRDefault="006653E8">
      <w:pPr>
        <w:pStyle w:val="Tabladeilustraciones"/>
        <w:tabs>
          <w:tab w:val="right" w:leader="dot" w:pos="8544"/>
        </w:tabs>
        <w:rPr>
          <w:rFonts w:asciiTheme="minorHAnsi" w:eastAsiaTheme="minorEastAsia" w:hAnsiTheme="minorHAnsi"/>
          <w:noProof/>
          <w:sz w:val="22"/>
        </w:rPr>
      </w:pPr>
      <w:hyperlink w:anchor="_Toc101393047" w:history="1">
        <w:r w:rsidR="009E613E" w:rsidRPr="00A704DB">
          <w:rPr>
            <w:rStyle w:val="Hipervnculo"/>
            <w:noProof/>
          </w:rPr>
          <w:t>Figure 18. Elevation angles versus a number of incorrectly predict azimuth angles in the second receiving system.</w:t>
        </w:r>
        <w:r w:rsidR="009E613E">
          <w:rPr>
            <w:noProof/>
            <w:webHidden/>
          </w:rPr>
          <w:tab/>
        </w:r>
        <w:r w:rsidR="009E613E">
          <w:rPr>
            <w:noProof/>
            <w:webHidden/>
          </w:rPr>
          <w:fldChar w:fldCharType="begin"/>
        </w:r>
        <w:r w:rsidR="009E613E">
          <w:rPr>
            <w:noProof/>
            <w:webHidden/>
          </w:rPr>
          <w:instrText xml:space="preserve"> PAGEREF _Toc101393047 \h </w:instrText>
        </w:r>
        <w:r w:rsidR="009E613E">
          <w:rPr>
            <w:noProof/>
            <w:webHidden/>
          </w:rPr>
        </w:r>
        <w:r w:rsidR="009E613E">
          <w:rPr>
            <w:noProof/>
            <w:webHidden/>
          </w:rPr>
          <w:fldChar w:fldCharType="separate"/>
        </w:r>
        <w:r w:rsidR="009E613E">
          <w:rPr>
            <w:noProof/>
            <w:webHidden/>
          </w:rPr>
          <w:t>38</w:t>
        </w:r>
        <w:r w:rsidR="009E613E">
          <w:rPr>
            <w:noProof/>
            <w:webHidden/>
          </w:rPr>
          <w:fldChar w:fldCharType="end"/>
        </w:r>
      </w:hyperlink>
    </w:p>
    <w:p w14:paraId="33333B38" w14:textId="53A76A4B" w:rsidR="009E613E" w:rsidRDefault="006653E8">
      <w:pPr>
        <w:pStyle w:val="Tabladeilustraciones"/>
        <w:tabs>
          <w:tab w:val="right" w:leader="dot" w:pos="8544"/>
        </w:tabs>
        <w:rPr>
          <w:rFonts w:asciiTheme="minorHAnsi" w:eastAsiaTheme="minorEastAsia" w:hAnsiTheme="minorHAnsi"/>
          <w:noProof/>
          <w:sz w:val="22"/>
        </w:rPr>
      </w:pPr>
      <w:hyperlink w:anchor="_Toc101393048" w:history="1">
        <w:r w:rsidR="009E613E" w:rsidRPr="00A704DB">
          <w:rPr>
            <w:rStyle w:val="Hipervnculo"/>
            <w:noProof/>
          </w:rPr>
          <w:t>Figure 19. Confusion matrix with the first 20 classes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48 \h </w:instrText>
        </w:r>
        <w:r w:rsidR="009E613E">
          <w:rPr>
            <w:noProof/>
            <w:webHidden/>
          </w:rPr>
        </w:r>
        <w:r w:rsidR="009E613E">
          <w:rPr>
            <w:noProof/>
            <w:webHidden/>
          </w:rPr>
          <w:fldChar w:fldCharType="separate"/>
        </w:r>
        <w:r w:rsidR="009E613E">
          <w:rPr>
            <w:noProof/>
            <w:webHidden/>
          </w:rPr>
          <w:t>39</w:t>
        </w:r>
        <w:r w:rsidR="009E613E">
          <w:rPr>
            <w:noProof/>
            <w:webHidden/>
          </w:rPr>
          <w:fldChar w:fldCharType="end"/>
        </w:r>
      </w:hyperlink>
    </w:p>
    <w:p w14:paraId="4F739EDF" w14:textId="29B8FF83" w:rsidR="009E613E" w:rsidRDefault="006653E8">
      <w:pPr>
        <w:pStyle w:val="Tabladeilustraciones"/>
        <w:tabs>
          <w:tab w:val="right" w:leader="dot" w:pos="8544"/>
        </w:tabs>
        <w:rPr>
          <w:rFonts w:asciiTheme="minorHAnsi" w:eastAsiaTheme="minorEastAsia" w:hAnsiTheme="minorHAnsi"/>
          <w:noProof/>
          <w:sz w:val="22"/>
        </w:rPr>
      </w:pPr>
      <w:hyperlink w:anchor="_Toc101393049" w:history="1">
        <w:r w:rsidR="009E613E" w:rsidRPr="00A704DB">
          <w:rPr>
            <w:rStyle w:val="Hipervnculo"/>
            <w:noProof/>
          </w:rPr>
          <w:t>Figure 20. Confusion matrix of the DT model trained with the data provided by the third receiving system.</w:t>
        </w:r>
        <w:r w:rsidR="009E613E">
          <w:rPr>
            <w:noProof/>
            <w:webHidden/>
          </w:rPr>
          <w:tab/>
        </w:r>
        <w:r w:rsidR="009E613E">
          <w:rPr>
            <w:noProof/>
            <w:webHidden/>
          </w:rPr>
          <w:fldChar w:fldCharType="begin"/>
        </w:r>
        <w:r w:rsidR="009E613E">
          <w:rPr>
            <w:noProof/>
            <w:webHidden/>
          </w:rPr>
          <w:instrText xml:space="preserve"> PAGEREF _Toc101393049 \h </w:instrText>
        </w:r>
        <w:r w:rsidR="009E613E">
          <w:rPr>
            <w:noProof/>
            <w:webHidden/>
          </w:rPr>
        </w:r>
        <w:r w:rsidR="009E613E">
          <w:rPr>
            <w:noProof/>
            <w:webHidden/>
          </w:rPr>
          <w:fldChar w:fldCharType="separate"/>
        </w:r>
        <w:r w:rsidR="009E613E">
          <w:rPr>
            <w:noProof/>
            <w:webHidden/>
          </w:rPr>
          <w:t>41</w:t>
        </w:r>
        <w:r w:rsidR="009E613E">
          <w:rPr>
            <w:noProof/>
            <w:webHidden/>
          </w:rPr>
          <w:fldChar w:fldCharType="end"/>
        </w:r>
      </w:hyperlink>
    </w:p>
    <w:p w14:paraId="21A2AE73" w14:textId="350B67D7" w:rsidR="009E613E" w:rsidRDefault="006653E8">
      <w:pPr>
        <w:pStyle w:val="Tabladeilustraciones"/>
        <w:tabs>
          <w:tab w:val="right" w:leader="dot" w:pos="8544"/>
        </w:tabs>
        <w:rPr>
          <w:rFonts w:asciiTheme="minorHAnsi" w:eastAsiaTheme="minorEastAsia" w:hAnsiTheme="minorHAnsi"/>
          <w:noProof/>
          <w:sz w:val="22"/>
        </w:rPr>
      </w:pPr>
      <w:hyperlink w:anchor="_Toc101393050" w:history="1">
        <w:r w:rsidR="009E613E" w:rsidRPr="00A704DB">
          <w:rPr>
            <w:rStyle w:val="Hipervnculo"/>
            <w:noProof/>
          </w:rPr>
          <w:t>Figure 21. Azimuth angles versus a number of incorrectly predict azimuth angles in the third receiving system.</w:t>
        </w:r>
        <w:r w:rsidR="009E613E">
          <w:rPr>
            <w:noProof/>
            <w:webHidden/>
          </w:rPr>
          <w:tab/>
        </w:r>
        <w:r w:rsidR="009E613E">
          <w:rPr>
            <w:noProof/>
            <w:webHidden/>
          </w:rPr>
          <w:fldChar w:fldCharType="begin"/>
        </w:r>
        <w:r w:rsidR="009E613E">
          <w:rPr>
            <w:noProof/>
            <w:webHidden/>
          </w:rPr>
          <w:instrText xml:space="preserve"> PAGEREF _Toc101393050 \h </w:instrText>
        </w:r>
        <w:r w:rsidR="009E613E">
          <w:rPr>
            <w:noProof/>
            <w:webHidden/>
          </w:rPr>
        </w:r>
        <w:r w:rsidR="009E613E">
          <w:rPr>
            <w:noProof/>
            <w:webHidden/>
          </w:rPr>
          <w:fldChar w:fldCharType="separate"/>
        </w:r>
        <w:r w:rsidR="009E613E">
          <w:rPr>
            <w:noProof/>
            <w:webHidden/>
          </w:rPr>
          <w:t>42</w:t>
        </w:r>
        <w:r w:rsidR="009E613E">
          <w:rPr>
            <w:noProof/>
            <w:webHidden/>
          </w:rPr>
          <w:fldChar w:fldCharType="end"/>
        </w:r>
      </w:hyperlink>
    </w:p>
    <w:p w14:paraId="790B38A8" w14:textId="028BCD72" w:rsidR="009E613E" w:rsidRDefault="006653E8">
      <w:pPr>
        <w:pStyle w:val="Tabladeilustraciones"/>
        <w:tabs>
          <w:tab w:val="right" w:leader="dot" w:pos="8544"/>
        </w:tabs>
        <w:rPr>
          <w:rFonts w:asciiTheme="minorHAnsi" w:eastAsiaTheme="minorEastAsia" w:hAnsiTheme="minorHAnsi"/>
          <w:noProof/>
          <w:sz w:val="22"/>
        </w:rPr>
      </w:pPr>
      <w:hyperlink w:anchor="_Toc101393051" w:history="1">
        <w:r w:rsidR="009E613E" w:rsidRPr="00A704DB">
          <w:rPr>
            <w:rStyle w:val="Hipervnculo"/>
            <w:noProof/>
          </w:rPr>
          <w:t>Figure 22. Scenario formed by four receiving antennas dipole Vee and a transmitting source located at 0</w:t>
        </w:r>
        <w:r w:rsidR="009E613E" w:rsidRPr="00A704DB">
          <w:rPr>
            <w:rStyle w:val="Hipervnculo"/>
            <w:rFonts w:eastAsiaTheme="majorEastAsia" w:cs="Times New Roman"/>
            <w:noProof/>
          </w:rPr>
          <w:t>°</w:t>
        </w:r>
        <w:r w:rsidR="009E613E" w:rsidRPr="00A704DB">
          <w:rPr>
            <w:rStyle w:val="Hipervnculo"/>
            <w:noProof/>
          </w:rPr>
          <w:t xml:space="preserve"> azimuth and 53</w:t>
        </w:r>
        <w:r w:rsidR="009E613E" w:rsidRPr="00A704DB">
          <w:rPr>
            <w:rStyle w:val="Hipervnculo"/>
            <w:rFonts w:eastAsiaTheme="majorEastAsia" w:cs="Times New Roman"/>
            <w:noProof/>
          </w:rPr>
          <w:t>°</w:t>
        </w:r>
        <w:r w:rsidR="009E613E" w:rsidRPr="00A704DB">
          <w:rPr>
            <w:rStyle w:val="Hipervnculo"/>
            <w:noProof/>
          </w:rPr>
          <w:t xml:space="preserve"> elevation angles within the receiving system.</w:t>
        </w:r>
        <w:r w:rsidR="009E613E">
          <w:rPr>
            <w:noProof/>
            <w:webHidden/>
          </w:rPr>
          <w:tab/>
        </w:r>
        <w:r w:rsidR="009E613E">
          <w:rPr>
            <w:noProof/>
            <w:webHidden/>
          </w:rPr>
          <w:fldChar w:fldCharType="begin"/>
        </w:r>
        <w:r w:rsidR="009E613E">
          <w:rPr>
            <w:noProof/>
            <w:webHidden/>
          </w:rPr>
          <w:instrText xml:space="preserve"> PAGEREF _Toc101393051 \h </w:instrText>
        </w:r>
        <w:r w:rsidR="009E613E">
          <w:rPr>
            <w:noProof/>
            <w:webHidden/>
          </w:rPr>
        </w:r>
        <w:r w:rsidR="009E613E">
          <w:rPr>
            <w:noProof/>
            <w:webHidden/>
          </w:rPr>
          <w:fldChar w:fldCharType="separate"/>
        </w:r>
        <w:r w:rsidR="009E613E">
          <w:rPr>
            <w:noProof/>
            <w:webHidden/>
          </w:rPr>
          <w:t>42</w:t>
        </w:r>
        <w:r w:rsidR="009E613E">
          <w:rPr>
            <w:noProof/>
            <w:webHidden/>
          </w:rPr>
          <w:fldChar w:fldCharType="end"/>
        </w:r>
      </w:hyperlink>
    </w:p>
    <w:p w14:paraId="3E897ECA" w14:textId="7CABEB70" w:rsidR="009E613E" w:rsidRDefault="006653E8">
      <w:pPr>
        <w:pStyle w:val="Tabladeilustraciones"/>
        <w:tabs>
          <w:tab w:val="right" w:leader="dot" w:pos="8544"/>
        </w:tabs>
        <w:rPr>
          <w:rFonts w:asciiTheme="minorHAnsi" w:eastAsiaTheme="minorEastAsia" w:hAnsiTheme="minorHAnsi"/>
          <w:noProof/>
          <w:sz w:val="22"/>
        </w:rPr>
      </w:pPr>
      <w:hyperlink w:anchor="_Toc101393052" w:history="1">
        <w:r w:rsidR="009E613E" w:rsidRPr="00A704DB">
          <w:rPr>
            <w:rStyle w:val="Hipervnculo"/>
            <w:noProof/>
          </w:rPr>
          <w:t>Figure 23. Elevation angles versus a number of incorrectly predict azimuth angles in the third receiving system.</w:t>
        </w:r>
        <w:r w:rsidR="009E613E">
          <w:rPr>
            <w:noProof/>
            <w:webHidden/>
          </w:rPr>
          <w:tab/>
        </w:r>
        <w:r w:rsidR="009E613E">
          <w:rPr>
            <w:noProof/>
            <w:webHidden/>
          </w:rPr>
          <w:fldChar w:fldCharType="begin"/>
        </w:r>
        <w:r w:rsidR="009E613E">
          <w:rPr>
            <w:noProof/>
            <w:webHidden/>
          </w:rPr>
          <w:instrText xml:space="preserve"> PAGEREF _Toc101393052 \h </w:instrText>
        </w:r>
        <w:r w:rsidR="009E613E">
          <w:rPr>
            <w:noProof/>
            <w:webHidden/>
          </w:rPr>
        </w:r>
        <w:r w:rsidR="009E613E">
          <w:rPr>
            <w:noProof/>
            <w:webHidden/>
          </w:rPr>
          <w:fldChar w:fldCharType="separate"/>
        </w:r>
        <w:r w:rsidR="009E613E">
          <w:rPr>
            <w:noProof/>
            <w:webHidden/>
          </w:rPr>
          <w:t>43</w:t>
        </w:r>
        <w:r w:rsidR="009E613E">
          <w:rPr>
            <w:noProof/>
            <w:webHidden/>
          </w:rPr>
          <w:fldChar w:fldCharType="end"/>
        </w:r>
      </w:hyperlink>
    </w:p>
    <w:p w14:paraId="3BD1EBAB" w14:textId="57F80A87" w:rsidR="009E613E" w:rsidRDefault="006653E8">
      <w:pPr>
        <w:pStyle w:val="Tabladeilustraciones"/>
        <w:tabs>
          <w:tab w:val="right" w:leader="dot" w:pos="8544"/>
        </w:tabs>
        <w:rPr>
          <w:rFonts w:asciiTheme="minorHAnsi" w:eastAsiaTheme="minorEastAsia" w:hAnsiTheme="minorHAnsi"/>
          <w:noProof/>
          <w:sz w:val="22"/>
        </w:rPr>
      </w:pPr>
      <w:hyperlink w:anchor="_Toc101393053" w:history="1">
        <w:r w:rsidR="009E613E" w:rsidRPr="00A704DB">
          <w:rPr>
            <w:rStyle w:val="Hipervnculo"/>
            <w:noProof/>
          </w:rPr>
          <w:t>Figure 24. The radiation pattern of a dipole Vee antenna in xz-plane.</w:t>
        </w:r>
        <w:r w:rsidR="009E613E">
          <w:rPr>
            <w:noProof/>
            <w:webHidden/>
          </w:rPr>
          <w:tab/>
        </w:r>
        <w:r w:rsidR="009E613E">
          <w:rPr>
            <w:noProof/>
            <w:webHidden/>
          </w:rPr>
          <w:fldChar w:fldCharType="begin"/>
        </w:r>
        <w:r w:rsidR="009E613E">
          <w:rPr>
            <w:noProof/>
            <w:webHidden/>
          </w:rPr>
          <w:instrText xml:space="preserve"> PAGEREF _Toc101393053 \h </w:instrText>
        </w:r>
        <w:r w:rsidR="009E613E">
          <w:rPr>
            <w:noProof/>
            <w:webHidden/>
          </w:rPr>
        </w:r>
        <w:r w:rsidR="009E613E">
          <w:rPr>
            <w:noProof/>
            <w:webHidden/>
          </w:rPr>
          <w:fldChar w:fldCharType="separate"/>
        </w:r>
        <w:r w:rsidR="009E613E">
          <w:rPr>
            <w:noProof/>
            <w:webHidden/>
          </w:rPr>
          <w:t>43</w:t>
        </w:r>
        <w:r w:rsidR="009E613E">
          <w:rPr>
            <w:noProof/>
            <w:webHidden/>
          </w:rPr>
          <w:fldChar w:fldCharType="end"/>
        </w:r>
      </w:hyperlink>
    </w:p>
    <w:p w14:paraId="7F4AC241" w14:textId="7881531C" w:rsidR="009E613E" w:rsidRDefault="006653E8">
      <w:pPr>
        <w:pStyle w:val="Tabladeilustraciones"/>
        <w:tabs>
          <w:tab w:val="right" w:leader="dot" w:pos="8544"/>
        </w:tabs>
        <w:rPr>
          <w:rFonts w:asciiTheme="minorHAnsi" w:eastAsiaTheme="minorEastAsia" w:hAnsiTheme="minorHAnsi"/>
          <w:noProof/>
          <w:sz w:val="22"/>
        </w:rPr>
      </w:pPr>
      <w:hyperlink w:anchor="_Toc101393054" w:history="1">
        <w:r w:rsidR="009E613E" w:rsidRPr="00A704DB">
          <w:rPr>
            <w:rStyle w:val="Hipervnculo"/>
            <w:noProof/>
          </w:rPr>
          <w:t>Figure 25. Confusion matrix of the DT model trained with the data provided by the fourth receiving system.</w:t>
        </w:r>
        <w:r w:rsidR="009E613E">
          <w:rPr>
            <w:noProof/>
            <w:webHidden/>
          </w:rPr>
          <w:tab/>
        </w:r>
        <w:r w:rsidR="009E613E">
          <w:rPr>
            <w:noProof/>
            <w:webHidden/>
          </w:rPr>
          <w:fldChar w:fldCharType="begin"/>
        </w:r>
        <w:r w:rsidR="009E613E">
          <w:rPr>
            <w:noProof/>
            <w:webHidden/>
          </w:rPr>
          <w:instrText xml:space="preserve"> PAGEREF _Toc101393054 \h </w:instrText>
        </w:r>
        <w:r w:rsidR="009E613E">
          <w:rPr>
            <w:noProof/>
            <w:webHidden/>
          </w:rPr>
        </w:r>
        <w:r w:rsidR="009E613E">
          <w:rPr>
            <w:noProof/>
            <w:webHidden/>
          </w:rPr>
          <w:fldChar w:fldCharType="separate"/>
        </w:r>
        <w:r w:rsidR="009E613E">
          <w:rPr>
            <w:noProof/>
            <w:webHidden/>
          </w:rPr>
          <w:t>44</w:t>
        </w:r>
        <w:r w:rsidR="009E613E">
          <w:rPr>
            <w:noProof/>
            <w:webHidden/>
          </w:rPr>
          <w:fldChar w:fldCharType="end"/>
        </w:r>
      </w:hyperlink>
    </w:p>
    <w:p w14:paraId="720B2E39" w14:textId="68F502DC" w:rsidR="009E613E" w:rsidRDefault="006653E8">
      <w:pPr>
        <w:pStyle w:val="Tabladeilustraciones"/>
        <w:tabs>
          <w:tab w:val="right" w:leader="dot" w:pos="8544"/>
        </w:tabs>
        <w:rPr>
          <w:rFonts w:asciiTheme="minorHAnsi" w:eastAsiaTheme="minorEastAsia" w:hAnsiTheme="minorHAnsi"/>
          <w:noProof/>
          <w:sz w:val="22"/>
        </w:rPr>
      </w:pPr>
      <w:hyperlink w:anchor="_Toc101393055" w:history="1">
        <w:r w:rsidR="009E613E" w:rsidRPr="00A704DB">
          <w:rPr>
            <w:rStyle w:val="Hipervnculo"/>
            <w:noProof/>
          </w:rPr>
          <w:t>Figure 26. Azimuth angles versus a number of incorrectly predict azimuth angles in the fourth receiving system.</w:t>
        </w:r>
        <w:r w:rsidR="009E613E">
          <w:rPr>
            <w:noProof/>
            <w:webHidden/>
          </w:rPr>
          <w:tab/>
        </w:r>
        <w:r w:rsidR="009E613E">
          <w:rPr>
            <w:noProof/>
            <w:webHidden/>
          </w:rPr>
          <w:fldChar w:fldCharType="begin"/>
        </w:r>
        <w:r w:rsidR="009E613E">
          <w:rPr>
            <w:noProof/>
            <w:webHidden/>
          </w:rPr>
          <w:instrText xml:space="preserve"> PAGEREF _Toc101393055 \h </w:instrText>
        </w:r>
        <w:r w:rsidR="009E613E">
          <w:rPr>
            <w:noProof/>
            <w:webHidden/>
          </w:rPr>
        </w:r>
        <w:r w:rsidR="009E613E">
          <w:rPr>
            <w:noProof/>
            <w:webHidden/>
          </w:rPr>
          <w:fldChar w:fldCharType="separate"/>
        </w:r>
        <w:r w:rsidR="009E613E">
          <w:rPr>
            <w:noProof/>
            <w:webHidden/>
          </w:rPr>
          <w:t>45</w:t>
        </w:r>
        <w:r w:rsidR="009E613E">
          <w:rPr>
            <w:noProof/>
            <w:webHidden/>
          </w:rPr>
          <w:fldChar w:fldCharType="end"/>
        </w:r>
      </w:hyperlink>
    </w:p>
    <w:p w14:paraId="31F92F3A" w14:textId="45B84D4E" w:rsidR="009E613E" w:rsidRDefault="006653E8">
      <w:pPr>
        <w:pStyle w:val="Tabladeilustraciones"/>
        <w:tabs>
          <w:tab w:val="right" w:leader="dot" w:pos="8544"/>
        </w:tabs>
        <w:rPr>
          <w:rFonts w:asciiTheme="minorHAnsi" w:eastAsiaTheme="minorEastAsia" w:hAnsiTheme="minorHAnsi"/>
          <w:noProof/>
          <w:sz w:val="22"/>
        </w:rPr>
      </w:pPr>
      <w:hyperlink w:anchor="_Toc101393056" w:history="1">
        <w:r w:rsidR="009E613E" w:rsidRPr="00A704DB">
          <w:rPr>
            <w:rStyle w:val="Hipervnculo"/>
            <w:noProof/>
          </w:rPr>
          <w:t>Figure 27. Elevation angles versus a number of incorrectly predict azimuth angles in the fourth receiving system.</w:t>
        </w:r>
        <w:r w:rsidR="009E613E">
          <w:rPr>
            <w:noProof/>
            <w:webHidden/>
          </w:rPr>
          <w:tab/>
        </w:r>
        <w:r w:rsidR="009E613E">
          <w:rPr>
            <w:noProof/>
            <w:webHidden/>
          </w:rPr>
          <w:fldChar w:fldCharType="begin"/>
        </w:r>
        <w:r w:rsidR="009E613E">
          <w:rPr>
            <w:noProof/>
            <w:webHidden/>
          </w:rPr>
          <w:instrText xml:space="preserve"> PAGEREF _Toc101393056 \h </w:instrText>
        </w:r>
        <w:r w:rsidR="009E613E">
          <w:rPr>
            <w:noProof/>
            <w:webHidden/>
          </w:rPr>
        </w:r>
        <w:r w:rsidR="009E613E">
          <w:rPr>
            <w:noProof/>
            <w:webHidden/>
          </w:rPr>
          <w:fldChar w:fldCharType="separate"/>
        </w:r>
        <w:r w:rsidR="009E613E">
          <w:rPr>
            <w:noProof/>
            <w:webHidden/>
          </w:rPr>
          <w:t>46</w:t>
        </w:r>
        <w:r w:rsidR="009E613E">
          <w:rPr>
            <w:noProof/>
            <w:webHidden/>
          </w:rPr>
          <w:fldChar w:fldCharType="end"/>
        </w:r>
      </w:hyperlink>
    </w:p>
    <w:p w14:paraId="3F959AEA" w14:textId="2BD9AE8D" w:rsidR="009E613E" w:rsidRDefault="006653E8">
      <w:pPr>
        <w:pStyle w:val="Tabladeilustraciones"/>
        <w:tabs>
          <w:tab w:val="right" w:leader="dot" w:pos="8544"/>
        </w:tabs>
        <w:rPr>
          <w:rFonts w:asciiTheme="minorHAnsi" w:eastAsiaTheme="minorEastAsia" w:hAnsiTheme="minorHAnsi"/>
          <w:noProof/>
          <w:sz w:val="22"/>
        </w:rPr>
      </w:pPr>
      <w:hyperlink w:anchor="_Toc101393057" w:history="1">
        <w:r w:rsidR="009E613E" w:rsidRPr="00A704DB">
          <w:rPr>
            <w:rStyle w:val="Hipervnculo"/>
            <w:noProof/>
          </w:rPr>
          <w:t>Figure 28. Confusion matrix for the elevation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57 \h </w:instrText>
        </w:r>
        <w:r w:rsidR="009E613E">
          <w:rPr>
            <w:noProof/>
            <w:webHidden/>
          </w:rPr>
        </w:r>
        <w:r w:rsidR="009E613E">
          <w:rPr>
            <w:noProof/>
            <w:webHidden/>
          </w:rPr>
          <w:fldChar w:fldCharType="separate"/>
        </w:r>
        <w:r w:rsidR="009E613E">
          <w:rPr>
            <w:noProof/>
            <w:webHidden/>
          </w:rPr>
          <w:t>47</w:t>
        </w:r>
        <w:r w:rsidR="009E613E">
          <w:rPr>
            <w:noProof/>
            <w:webHidden/>
          </w:rPr>
          <w:fldChar w:fldCharType="end"/>
        </w:r>
      </w:hyperlink>
    </w:p>
    <w:p w14:paraId="6964CA7D" w14:textId="2C8A83C9" w:rsidR="009E613E" w:rsidRDefault="006653E8">
      <w:pPr>
        <w:pStyle w:val="Tabladeilustraciones"/>
        <w:tabs>
          <w:tab w:val="right" w:leader="dot" w:pos="8544"/>
        </w:tabs>
        <w:rPr>
          <w:rFonts w:asciiTheme="minorHAnsi" w:eastAsiaTheme="minorEastAsia" w:hAnsiTheme="minorHAnsi"/>
          <w:noProof/>
          <w:sz w:val="22"/>
        </w:rPr>
      </w:pPr>
      <w:hyperlink w:anchor="_Toc101393058" w:history="1">
        <w:r w:rsidR="009E613E" w:rsidRPr="00A704DB">
          <w:rPr>
            <w:rStyle w:val="Hipervnculo"/>
            <w:noProof/>
          </w:rPr>
          <w:t>Figure 29. Elevation angles versus a number of incorrectly predict elevation angles in the first system.</w:t>
        </w:r>
        <w:r w:rsidR="009E613E">
          <w:rPr>
            <w:noProof/>
            <w:webHidden/>
          </w:rPr>
          <w:tab/>
        </w:r>
        <w:r w:rsidR="009E613E">
          <w:rPr>
            <w:noProof/>
            <w:webHidden/>
          </w:rPr>
          <w:fldChar w:fldCharType="begin"/>
        </w:r>
        <w:r w:rsidR="009E613E">
          <w:rPr>
            <w:noProof/>
            <w:webHidden/>
          </w:rPr>
          <w:instrText xml:space="preserve"> PAGEREF _Toc101393058 \h </w:instrText>
        </w:r>
        <w:r w:rsidR="009E613E">
          <w:rPr>
            <w:noProof/>
            <w:webHidden/>
          </w:rPr>
        </w:r>
        <w:r w:rsidR="009E613E">
          <w:rPr>
            <w:noProof/>
            <w:webHidden/>
          </w:rPr>
          <w:fldChar w:fldCharType="separate"/>
        </w:r>
        <w:r w:rsidR="009E613E">
          <w:rPr>
            <w:noProof/>
            <w:webHidden/>
          </w:rPr>
          <w:t>48</w:t>
        </w:r>
        <w:r w:rsidR="009E613E">
          <w:rPr>
            <w:noProof/>
            <w:webHidden/>
          </w:rPr>
          <w:fldChar w:fldCharType="end"/>
        </w:r>
      </w:hyperlink>
    </w:p>
    <w:p w14:paraId="5AB90230" w14:textId="7C6DAE02" w:rsidR="009E613E" w:rsidRDefault="006653E8">
      <w:pPr>
        <w:pStyle w:val="Tabladeilustraciones"/>
        <w:tabs>
          <w:tab w:val="right" w:leader="dot" w:pos="8544"/>
        </w:tabs>
        <w:rPr>
          <w:rFonts w:asciiTheme="minorHAnsi" w:eastAsiaTheme="minorEastAsia" w:hAnsiTheme="minorHAnsi"/>
          <w:noProof/>
          <w:sz w:val="22"/>
        </w:rPr>
      </w:pPr>
      <w:hyperlink w:anchor="_Toc101393059" w:history="1">
        <w:r w:rsidR="009E613E" w:rsidRPr="00A704DB">
          <w:rPr>
            <w:rStyle w:val="Hipervnculo"/>
            <w:noProof/>
          </w:rPr>
          <w:t>Figure 30. Azimuth angles versus a number of incorrectly predict elevation angles in the first receiving system.</w:t>
        </w:r>
        <w:r w:rsidR="009E613E">
          <w:rPr>
            <w:noProof/>
            <w:webHidden/>
          </w:rPr>
          <w:tab/>
        </w:r>
        <w:r w:rsidR="009E613E">
          <w:rPr>
            <w:noProof/>
            <w:webHidden/>
          </w:rPr>
          <w:fldChar w:fldCharType="begin"/>
        </w:r>
        <w:r w:rsidR="009E613E">
          <w:rPr>
            <w:noProof/>
            <w:webHidden/>
          </w:rPr>
          <w:instrText xml:space="preserve"> PAGEREF _Toc101393059 \h </w:instrText>
        </w:r>
        <w:r w:rsidR="009E613E">
          <w:rPr>
            <w:noProof/>
            <w:webHidden/>
          </w:rPr>
        </w:r>
        <w:r w:rsidR="009E613E">
          <w:rPr>
            <w:noProof/>
            <w:webHidden/>
          </w:rPr>
          <w:fldChar w:fldCharType="separate"/>
        </w:r>
        <w:r w:rsidR="009E613E">
          <w:rPr>
            <w:noProof/>
            <w:webHidden/>
          </w:rPr>
          <w:t>49</w:t>
        </w:r>
        <w:r w:rsidR="009E613E">
          <w:rPr>
            <w:noProof/>
            <w:webHidden/>
          </w:rPr>
          <w:fldChar w:fldCharType="end"/>
        </w:r>
      </w:hyperlink>
    </w:p>
    <w:p w14:paraId="0695D10B" w14:textId="69B1E81F" w:rsidR="009E613E" w:rsidRDefault="006653E8">
      <w:pPr>
        <w:pStyle w:val="Tabladeilustraciones"/>
        <w:tabs>
          <w:tab w:val="right" w:leader="dot" w:pos="8544"/>
        </w:tabs>
        <w:rPr>
          <w:rFonts w:asciiTheme="minorHAnsi" w:eastAsiaTheme="minorEastAsia" w:hAnsiTheme="minorHAnsi"/>
          <w:noProof/>
          <w:sz w:val="22"/>
        </w:rPr>
      </w:pPr>
      <w:hyperlink w:anchor="_Toc101393060" w:history="1">
        <w:r w:rsidR="009E613E" w:rsidRPr="00A704DB">
          <w:rPr>
            <w:rStyle w:val="Hipervnculo"/>
            <w:noProof/>
          </w:rPr>
          <w:t>Figure 31. Confusion matrix for the elevation angles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60 \h </w:instrText>
        </w:r>
        <w:r w:rsidR="009E613E">
          <w:rPr>
            <w:noProof/>
            <w:webHidden/>
          </w:rPr>
        </w:r>
        <w:r w:rsidR="009E613E">
          <w:rPr>
            <w:noProof/>
            <w:webHidden/>
          </w:rPr>
          <w:fldChar w:fldCharType="separate"/>
        </w:r>
        <w:r w:rsidR="009E613E">
          <w:rPr>
            <w:noProof/>
            <w:webHidden/>
          </w:rPr>
          <w:t>50</w:t>
        </w:r>
        <w:r w:rsidR="009E613E">
          <w:rPr>
            <w:noProof/>
            <w:webHidden/>
          </w:rPr>
          <w:fldChar w:fldCharType="end"/>
        </w:r>
      </w:hyperlink>
    </w:p>
    <w:p w14:paraId="3C815229" w14:textId="3529D4D5" w:rsidR="009E613E" w:rsidRDefault="006653E8">
      <w:pPr>
        <w:pStyle w:val="Tabladeilustraciones"/>
        <w:tabs>
          <w:tab w:val="right" w:leader="dot" w:pos="8544"/>
        </w:tabs>
        <w:rPr>
          <w:rFonts w:asciiTheme="minorHAnsi" w:eastAsiaTheme="minorEastAsia" w:hAnsiTheme="minorHAnsi"/>
          <w:noProof/>
          <w:sz w:val="22"/>
        </w:rPr>
      </w:pPr>
      <w:hyperlink w:anchor="_Toc101393061" w:history="1">
        <w:r w:rsidR="009E613E" w:rsidRPr="00A704DB">
          <w:rPr>
            <w:rStyle w:val="Hipervnculo"/>
            <w:noProof/>
          </w:rPr>
          <w:t>Figure 32. Elevation angles versus a number of incorrectly predict elevation angles in the second receiving system.</w:t>
        </w:r>
        <w:r w:rsidR="009E613E">
          <w:rPr>
            <w:noProof/>
            <w:webHidden/>
          </w:rPr>
          <w:tab/>
        </w:r>
        <w:r w:rsidR="009E613E">
          <w:rPr>
            <w:noProof/>
            <w:webHidden/>
          </w:rPr>
          <w:fldChar w:fldCharType="begin"/>
        </w:r>
        <w:r w:rsidR="009E613E">
          <w:rPr>
            <w:noProof/>
            <w:webHidden/>
          </w:rPr>
          <w:instrText xml:space="preserve"> PAGEREF _Toc101393061 \h </w:instrText>
        </w:r>
        <w:r w:rsidR="009E613E">
          <w:rPr>
            <w:noProof/>
            <w:webHidden/>
          </w:rPr>
        </w:r>
        <w:r w:rsidR="009E613E">
          <w:rPr>
            <w:noProof/>
            <w:webHidden/>
          </w:rPr>
          <w:fldChar w:fldCharType="separate"/>
        </w:r>
        <w:r w:rsidR="009E613E">
          <w:rPr>
            <w:noProof/>
            <w:webHidden/>
          </w:rPr>
          <w:t>51</w:t>
        </w:r>
        <w:r w:rsidR="009E613E">
          <w:rPr>
            <w:noProof/>
            <w:webHidden/>
          </w:rPr>
          <w:fldChar w:fldCharType="end"/>
        </w:r>
      </w:hyperlink>
    </w:p>
    <w:p w14:paraId="4839CD74" w14:textId="37CB202C" w:rsidR="009E613E" w:rsidRDefault="006653E8">
      <w:pPr>
        <w:pStyle w:val="Tabladeilustraciones"/>
        <w:tabs>
          <w:tab w:val="right" w:leader="dot" w:pos="8544"/>
        </w:tabs>
        <w:rPr>
          <w:rFonts w:asciiTheme="minorHAnsi" w:eastAsiaTheme="minorEastAsia" w:hAnsiTheme="minorHAnsi"/>
          <w:noProof/>
          <w:sz w:val="22"/>
        </w:rPr>
      </w:pPr>
      <w:hyperlink w:anchor="_Toc101393062" w:history="1">
        <w:r w:rsidR="009E613E" w:rsidRPr="00A704DB">
          <w:rPr>
            <w:rStyle w:val="Hipervnculo"/>
            <w:noProof/>
          </w:rPr>
          <w:t>Figure 33. Azimuth angles versus a number of incorrectly predict elevation angles in the second receiving system.</w:t>
        </w:r>
        <w:r w:rsidR="009E613E">
          <w:rPr>
            <w:noProof/>
            <w:webHidden/>
          </w:rPr>
          <w:tab/>
        </w:r>
        <w:r w:rsidR="009E613E">
          <w:rPr>
            <w:noProof/>
            <w:webHidden/>
          </w:rPr>
          <w:fldChar w:fldCharType="begin"/>
        </w:r>
        <w:r w:rsidR="009E613E">
          <w:rPr>
            <w:noProof/>
            <w:webHidden/>
          </w:rPr>
          <w:instrText xml:space="preserve"> PAGEREF _Toc101393062 \h </w:instrText>
        </w:r>
        <w:r w:rsidR="009E613E">
          <w:rPr>
            <w:noProof/>
            <w:webHidden/>
          </w:rPr>
        </w:r>
        <w:r w:rsidR="009E613E">
          <w:rPr>
            <w:noProof/>
            <w:webHidden/>
          </w:rPr>
          <w:fldChar w:fldCharType="separate"/>
        </w:r>
        <w:r w:rsidR="009E613E">
          <w:rPr>
            <w:noProof/>
            <w:webHidden/>
          </w:rPr>
          <w:t>52</w:t>
        </w:r>
        <w:r w:rsidR="009E613E">
          <w:rPr>
            <w:noProof/>
            <w:webHidden/>
          </w:rPr>
          <w:fldChar w:fldCharType="end"/>
        </w:r>
      </w:hyperlink>
    </w:p>
    <w:p w14:paraId="6C8BBDD2" w14:textId="03BEC57A" w:rsidR="009E613E" w:rsidRDefault="006653E8">
      <w:pPr>
        <w:pStyle w:val="Tabladeilustraciones"/>
        <w:tabs>
          <w:tab w:val="right" w:leader="dot" w:pos="8544"/>
        </w:tabs>
        <w:rPr>
          <w:rFonts w:asciiTheme="minorHAnsi" w:eastAsiaTheme="minorEastAsia" w:hAnsiTheme="minorHAnsi"/>
          <w:noProof/>
          <w:sz w:val="22"/>
        </w:rPr>
      </w:pPr>
      <w:hyperlink w:anchor="_Toc101393063" w:history="1">
        <w:r w:rsidR="009E613E" w:rsidRPr="00A704DB">
          <w:rPr>
            <w:rStyle w:val="Hipervnculo"/>
            <w:noProof/>
          </w:rPr>
          <w:t>Figure 34. Confusion matrix for the elevation angles of the DT model trained with the data provided by the third receiving system.</w:t>
        </w:r>
        <w:r w:rsidR="009E613E">
          <w:rPr>
            <w:noProof/>
            <w:webHidden/>
          </w:rPr>
          <w:tab/>
        </w:r>
        <w:r w:rsidR="009E613E">
          <w:rPr>
            <w:noProof/>
            <w:webHidden/>
          </w:rPr>
          <w:fldChar w:fldCharType="begin"/>
        </w:r>
        <w:r w:rsidR="009E613E">
          <w:rPr>
            <w:noProof/>
            <w:webHidden/>
          </w:rPr>
          <w:instrText xml:space="preserve"> PAGEREF _Toc101393063 \h </w:instrText>
        </w:r>
        <w:r w:rsidR="009E613E">
          <w:rPr>
            <w:noProof/>
            <w:webHidden/>
          </w:rPr>
        </w:r>
        <w:r w:rsidR="009E613E">
          <w:rPr>
            <w:noProof/>
            <w:webHidden/>
          </w:rPr>
          <w:fldChar w:fldCharType="separate"/>
        </w:r>
        <w:r w:rsidR="009E613E">
          <w:rPr>
            <w:noProof/>
            <w:webHidden/>
          </w:rPr>
          <w:t>53</w:t>
        </w:r>
        <w:r w:rsidR="009E613E">
          <w:rPr>
            <w:noProof/>
            <w:webHidden/>
          </w:rPr>
          <w:fldChar w:fldCharType="end"/>
        </w:r>
      </w:hyperlink>
    </w:p>
    <w:p w14:paraId="47FE0398" w14:textId="61BC716A" w:rsidR="009E613E" w:rsidRDefault="006653E8">
      <w:pPr>
        <w:pStyle w:val="Tabladeilustraciones"/>
        <w:tabs>
          <w:tab w:val="right" w:leader="dot" w:pos="8544"/>
        </w:tabs>
        <w:rPr>
          <w:rFonts w:asciiTheme="minorHAnsi" w:eastAsiaTheme="minorEastAsia" w:hAnsiTheme="minorHAnsi"/>
          <w:noProof/>
          <w:sz w:val="22"/>
        </w:rPr>
      </w:pPr>
      <w:hyperlink w:anchor="_Toc101393064" w:history="1">
        <w:r w:rsidR="009E613E" w:rsidRPr="00A704DB">
          <w:rPr>
            <w:rStyle w:val="Hipervnculo"/>
            <w:noProof/>
          </w:rPr>
          <w:t>Figure 35. Elevation angles versus a number of incorrectly predict elevation angles in the third receiving system.</w:t>
        </w:r>
        <w:r w:rsidR="009E613E">
          <w:rPr>
            <w:noProof/>
            <w:webHidden/>
          </w:rPr>
          <w:tab/>
        </w:r>
        <w:r w:rsidR="009E613E">
          <w:rPr>
            <w:noProof/>
            <w:webHidden/>
          </w:rPr>
          <w:fldChar w:fldCharType="begin"/>
        </w:r>
        <w:r w:rsidR="009E613E">
          <w:rPr>
            <w:noProof/>
            <w:webHidden/>
          </w:rPr>
          <w:instrText xml:space="preserve"> PAGEREF _Toc101393064 \h </w:instrText>
        </w:r>
        <w:r w:rsidR="009E613E">
          <w:rPr>
            <w:noProof/>
            <w:webHidden/>
          </w:rPr>
        </w:r>
        <w:r w:rsidR="009E613E">
          <w:rPr>
            <w:noProof/>
            <w:webHidden/>
          </w:rPr>
          <w:fldChar w:fldCharType="separate"/>
        </w:r>
        <w:r w:rsidR="009E613E">
          <w:rPr>
            <w:noProof/>
            <w:webHidden/>
          </w:rPr>
          <w:t>54</w:t>
        </w:r>
        <w:r w:rsidR="009E613E">
          <w:rPr>
            <w:noProof/>
            <w:webHidden/>
          </w:rPr>
          <w:fldChar w:fldCharType="end"/>
        </w:r>
      </w:hyperlink>
    </w:p>
    <w:p w14:paraId="76DCC40B" w14:textId="30A84B15" w:rsidR="009E613E" w:rsidRDefault="006653E8">
      <w:pPr>
        <w:pStyle w:val="Tabladeilustraciones"/>
        <w:tabs>
          <w:tab w:val="right" w:leader="dot" w:pos="8544"/>
        </w:tabs>
        <w:rPr>
          <w:rFonts w:asciiTheme="minorHAnsi" w:eastAsiaTheme="minorEastAsia" w:hAnsiTheme="minorHAnsi"/>
          <w:noProof/>
          <w:sz w:val="22"/>
        </w:rPr>
      </w:pPr>
      <w:hyperlink w:anchor="_Toc101393065" w:history="1">
        <w:r w:rsidR="009E613E" w:rsidRPr="00A704DB">
          <w:rPr>
            <w:rStyle w:val="Hipervnculo"/>
            <w:noProof/>
          </w:rPr>
          <w:t>Figure 36. Azimuth angles versus a number of incorrectly predict elevation angles in the third receiving system.</w:t>
        </w:r>
        <w:r w:rsidR="009E613E">
          <w:rPr>
            <w:noProof/>
            <w:webHidden/>
          </w:rPr>
          <w:tab/>
        </w:r>
        <w:r w:rsidR="009E613E">
          <w:rPr>
            <w:noProof/>
            <w:webHidden/>
          </w:rPr>
          <w:fldChar w:fldCharType="begin"/>
        </w:r>
        <w:r w:rsidR="009E613E">
          <w:rPr>
            <w:noProof/>
            <w:webHidden/>
          </w:rPr>
          <w:instrText xml:space="preserve"> PAGEREF _Toc101393065 \h </w:instrText>
        </w:r>
        <w:r w:rsidR="009E613E">
          <w:rPr>
            <w:noProof/>
            <w:webHidden/>
          </w:rPr>
        </w:r>
        <w:r w:rsidR="009E613E">
          <w:rPr>
            <w:noProof/>
            <w:webHidden/>
          </w:rPr>
          <w:fldChar w:fldCharType="separate"/>
        </w:r>
        <w:r w:rsidR="009E613E">
          <w:rPr>
            <w:noProof/>
            <w:webHidden/>
          </w:rPr>
          <w:t>55</w:t>
        </w:r>
        <w:r w:rsidR="009E613E">
          <w:rPr>
            <w:noProof/>
            <w:webHidden/>
          </w:rPr>
          <w:fldChar w:fldCharType="end"/>
        </w:r>
      </w:hyperlink>
    </w:p>
    <w:p w14:paraId="0E59D46F" w14:textId="6F656590" w:rsidR="009E613E" w:rsidRDefault="006653E8">
      <w:pPr>
        <w:pStyle w:val="Tabladeilustraciones"/>
        <w:tabs>
          <w:tab w:val="right" w:leader="dot" w:pos="8544"/>
        </w:tabs>
        <w:rPr>
          <w:rFonts w:asciiTheme="minorHAnsi" w:eastAsiaTheme="minorEastAsia" w:hAnsiTheme="minorHAnsi"/>
          <w:noProof/>
          <w:sz w:val="22"/>
        </w:rPr>
      </w:pPr>
      <w:hyperlink w:anchor="_Toc101393066" w:history="1">
        <w:r w:rsidR="009E613E" w:rsidRPr="00A704DB">
          <w:rPr>
            <w:rStyle w:val="Hipervnculo"/>
            <w:noProof/>
          </w:rPr>
          <w:t>Figure 41. Confusion matrix for the elevation angles of the DT model trained with the data provided by the fourth receiving system.</w:t>
        </w:r>
        <w:r w:rsidR="009E613E">
          <w:rPr>
            <w:noProof/>
            <w:webHidden/>
          </w:rPr>
          <w:tab/>
        </w:r>
        <w:r w:rsidR="009E613E">
          <w:rPr>
            <w:noProof/>
            <w:webHidden/>
          </w:rPr>
          <w:fldChar w:fldCharType="begin"/>
        </w:r>
        <w:r w:rsidR="009E613E">
          <w:rPr>
            <w:noProof/>
            <w:webHidden/>
          </w:rPr>
          <w:instrText xml:space="preserve"> PAGEREF _Toc101393066 \h </w:instrText>
        </w:r>
        <w:r w:rsidR="009E613E">
          <w:rPr>
            <w:noProof/>
            <w:webHidden/>
          </w:rPr>
        </w:r>
        <w:r w:rsidR="009E613E">
          <w:rPr>
            <w:noProof/>
            <w:webHidden/>
          </w:rPr>
          <w:fldChar w:fldCharType="separate"/>
        </w:r>
        <w:r w:rsidR="009E613E">
          <w:rPr>
            <w:noProof/>
            <w:webHidden/>
          </w:rPr>
          <w:t>56</w:t>
        </w:r>
        <w:r w:rsidR="009E613E">
          <w:rPr>
            <w:noProof/>
            <w:webHidden/>
          </w:rPr>
          <w:fldChar w:fldCharType="end"/>
        </w:r>
      </w:hyperlink>
    </w:p>
    <w:p w14:paraId="2737524F" w14:textId="4096E81D" w:rsidR="009E613E" w:rsidRDefault="006653E8">
      <w:pPr>
        <w:pStyle w:val="Tabladeilustraciones"/>
        <w:tabs>
          <w:tab w:val="right" w:leader="dot" w:pos="8544"/>
        </w:tabs>
        <w:rPr>
          <w:rFonts w:asciiTheme="minorHAnsi" w:eastAsiaTheme="minorEastAsia" w:hAnsiTheme="minorHAnsi"/>
          <w:noProof/>
          <w:sz w:val="22"/>
        </w:rPr>
      </w:pPr>
      <w:hyperlink w:anchor="_Toc101393067" w:history="1">
        <w:r w:rsidR="009E613E" w:rsidRPr="00A704DB">
          <w:rPr>
            <w:rStyle w:val="Hipervnculo"/>
            <w:noProof/>
          </w:rPr>
          <w:t>Figure 38. Elevation angles versus a number of incorrectly predict elevation angles in the fourth receiving system.</w:t>
        </w:r>
        <w:r w:rsidR="009E613E">
          <w:rPr>
            <w:noProof/>
            <w:webHidden/>
          </w:rPr>
          <w:tab/>
        </w:r>
        <w:r w:rsidR="009E613E">
          <w:rPr>
            <w:noProof/>
            <w:webHidden/>
          </w:rPr>
          <w:fldChar w:fldCharType="begin"/>
        </w:r>
        <w:r w:rsidR="009E613E">
          <w:rPr>
            <w:noProof/>
            <w:webHidden/>
          </w:rPr>
          <w:instrText xml:space="preserve"> PAGEREF _Toc101393067 \h </w:instrText>
        </w:r>
        <w:r w:rsidR="009E613E">
          <w:rPr>
            <w:noProof/>
            <w:webHidden/>
          </w:rPr>
        </w:r>
        <w:r w:rsidR="009E613E">
          <w:rPr>
            <w:noProof/>
            <w:webHidden/>
          </w:rPr>
          <w:fldChar w:fldCharType="separate"/>
        </w:r>
        <w:r w:rsidR="009E613E">
          <w:rPr>
            <w:noProof/>
            <w:webHidden/>
          </w:rPr>
          <w:t>57</w:t>
        </w:r>
        <w:r w:rsidR="009E613E">
          <w:rPr>
            <w:noProof/>
            <w:webHidden/>
          </w:rPr>
          <w:fldChar w:fldCharType="end"/>
        </w:r>
      </w:hyperlink>
    </w:p>
    <w:p w14:paraId="105D6C15" w14:textId="190B95AE" w:rsidR="009E613E" w:rsidRDefault="006653E8">
      <w:pPr>
        <w:pStyle w:val="Tabladeilustraciones"/>
        <w:tabs>
          <w:tab w:val="right" w:leader="dot" w:pos="8544"/>
        </w:tabs>
        <w:rPr>
          <w:rFonts w:asciiTheme="minorHAnsi" w:eastAsiaTheme="minorEastAsia" w:hAnsiTheme="minorHAnsi"/>
          <w:noProof/>
          <w:sz w:val="22"/>
        </w:rPr>
      </w:pPr>
      <w:hyperlink w:anchor="_Toc101393068" w:history="1">
        <w:r w:rsidR="009E613E" w:rsidRPr="00A704DB">
          <w:rPr>
            <w:rStyle w:val="Hipervnculo"/>
            <w:noProof/>
          </w:rPr>
          <w:t>Figure 39. Azimuth angles versus a number of incorrectly predict elevation angles in the fourth receiving system.</w:t>
        </w:r>
        <w:r w:rsidR="009E613E">
          <w:rPr>
            <w:noProof/>
            <w:webHidden/>
          </w:rPr>
          <w:tab/>
        </w:r>
        <w:r w:rsidR="009E613E">
          <w:rPr>
            <w:noProof/>
            <w:webHidden/>
          </w:rPr>
          <w:fldChar w:fldCharType="begin"/>
        </w:r>
        <w:r w:rsidR="009E613E">
          <w:rPr>
            <w:noProof/>
            <w:webHidden/>
          </w:rPr>
          <w:instrText xml:space="preserve"> PAGEREF _Toc101393068 \h </w:instrText>
        </w:r>
        <w:r w:rsidR="009E613E">
          <w:rPr>
            <w:noProof/>
            <w:webHidden/>
          </w:rPr>
        </w:r>
        <w:r w:rsidR="009E613E">
          <w:rPr>
            <w:noProof/>
            <w:webHidden/>
          </w:rPr>
          <w:fldChar w:fldCharType="separate"/>
        </w:r>
        <w:r w:rsidR="009E613E">
          <w:rPr>
            <w:noProof/>
            <w:webHidden/>
          </w:rPr>
          <w:t>58</w:t>
        </w:r>
        <w:r w:rsidR="009E613E">
          <w:rPr>
            <w:noProof/>
            <w:webHidden/>
          </w:rPr>
          <w:fldChar w:fldCharType="end"/>
        </w:r>
      </w:hyperlink>
    </w:p>
    <w:p w14:paraId="2DE8E885" w14:textId="17AC6AE2"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Ttulo1"/>
      </w:pPr>
      <w:bookmarkStart w:id="2" w:name="_Toc102125626"/>
      <w:r>
        <w:lastRenderedPageBreak/>
        <w:t>LIST OF TABLES</w:t>
      </w:r>
      <w:bookmarkEnd w:id="2"/>
    </w:p>
    <w:p w14:paraId="6C444B3E" w14:textId="2D34479C" w:rsidR="009E613E" w:rsidRDefault="005B5944">
      <w:pPr>
        <w:pStyle w:val="Tabladeilustracion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101393069" w:history="1">
        <w:r w:rsidR="009E613E" w:rsidRPr="00273ECB">
          <w:rPr>
            <w:rStyle w:val="Hipervnculo"/>
            <w:noProof/>
          </w:rPr>
          <w:t>Table 1. Taxonomy of the proposed ML to DOA estimation.</w:t>
        </w:r>
        <w:r w:rsidR="009E613E">
          <w:rPr>
            <w:noProof/>
            <w:webHidden/>
          </w:rPr>
          <w:tab/>
        </w:r>
        <w:r w:rsidR="009E613E">
          <w:rPr>
            <w:noProof/>
            <w:webHidden/>
          </w:rPr>
          <w:fldChar w:fldCharType="begin"/>
        </w:r>
        <w:r w:rsidR="009E613E">
          <w:rPr>
            <w:noProof/>
            <w:webHidden/>
          </w:rPr>
          <w:instrText xml:space="preserve"> PAGEREF _Toc101393069 \h </w:instrText>
        </w:r>
        <w:r w:rsidR="009E613E">
          <w:rPr>
            <w:noProof/>
            <w:webHidden/>
          </w:rPr>
        </w:r>
        <w:r w:rsidR="009E613E">
          <w:rPr>
            <w:noProof/>
            <w:webHidden/>
          </w:rPr>
          <w:fldChar w:fldCharType="separate"/>
        </w:r>
        <w:r w:rsidR="009E613E">
          <w:rPr>
            <w:noProof/>
            <w:webHidden/>
          </w:rPr>
          <w:t>6</w:t>
        </w:r>
        <w:r w:rsidR="009E613E">
          <w:rPr>
            <w:noProof/>
            <w:webHidden/>
          </w:rPr>
          <w:fldChar w:fldCharType="end"/>
        </w:r>
      </w:hyperlink>
    </w:p>
    <w:p w14:paraId="13076CF5" w14:textId="6442673A" w:rsidR="009E613E" w:rsidRDefault="006653E8">
      <w:pPr>
        <w:pStyle w:val="Tabladeilustraciones"/>
        <w:tabs>
          <w:tab w:val="right" w:leader="dot" w:pos="8544"/>
        </w:tabs>
        <w:rPr>
          <w:rFonts w:asciiTheme="minorHAnsi" w:eastAsiaTheme="minorEastAsia" w:hAnsiTheme="minorHAnsi"/>
          <w:noProof/>
          <w:sz w:val="22"/>
        </w:rPr>
      </w:pPr>
      <w:hyperlink w:anchor="_Toc101393070" w:history="1">
        <w:r w:rsidR="009E613E" w:rsidRPr="00273ECB">
          <w:rPr>
            <w:rStyle w:val="Hipervnculo"/>
            <w:noProof/>
          </w:rPr>
          <w:t>Table 2. Comparison of powers received by four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0 \h </w:instrText>
        </w:r>
        <w:r w:rsidR="009E613E">
          <w:rPr>
            <w:noProof/>
            <w:webHidden/>
          </w:rPr>
        </w:r>
        <w:r w:rsidR="009E613E">
          <w:rPr>
            <w:noProof/>
            <w:webHidden/>
          </w:rPr>
          <w:fldChar w:fldCharType="separate"/>
        </w:r>
        <w:r w:rsidR="009E613E">
          <w:rPr>
            <w:noProof/>
            <w:webHidden/>
          </w:rPr>
          <w:t>34</w:t>
        </w:r>
        <w:r w:rsidR="009E613E">
          <w:rPr>
            <w:noProof/>
            <w:webHidden/>
          </w:rPr>
          <w:fldChar w:fldCharType="end"/>
        </w:r>
      </w:hyperlink>
    </w:p>
    <w:p w14:paraId="1EEBA7FB" w14:textId="5C8813B5" w:rsidR="009E613E" w:rsidRDefault="006653E8">
      <w:pPr>
        <w:pStyle w:val="Tabladeilustraciones"/>
        <w:tabs>
          <w:tab w:val="right" w:leader="dot" w:pos="8544"/>
        </w:tabs>
        <w:rPr>
          <w:rFonts w:asciiTheme="minorHAnsi" w:eastAsiaTheme="minorEastAsia" w:hAnsiTheme="minorHAnsi"/>
          <w:noProof/>
          <w:sz w:val="22"/>
        </w:rPr>
      </w:pPr>
      <w:hyperlink w:anchor="_Toc101393071" w:history="1">
        <w:r w:rsidR="009E613E" w:rsidRPr="00273ECB">
          <w:rPr>
            <w:rStyle w:val="Hipervnculo"/>
            <w:noProof/>
          </w:rPr>
          <w:t>Table 3. Comparison of powers received by five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1 \h </w:instrText>
        </w:r>
        <w:r w:rsidR="009E613E">
          <w:rPr>
            <w:noProof/>
            <w:webHidden/>
          </w:rPr>
        </w:r>
        <w:r w:rsidR="009E613E">
          <w:rPr>
            <w:noProof/>
            <w:webHidden/>
          </w:rPr>
          <w:fldChar w:fldCharType="separate"/>
        </w:r>
        <w:r w:rsidR="009E613E">
          <w:rPr>
            <w:noProof/>
            <w:webHidden/>
          </w:rPr>
          <w:t>38</w:t>
        </w:r>
        <w:r w:rsidR="009E613E">
          <w:rPr>
            <w:noProof/>
            <w:webHidden/>
          </w:rPr>
          <w:fldChar w:fldCharType="end"/>
        </w:r>
      </w:hyperlink>
    </w:p>
    <w:p w14:paraId="51980BC5" w14:textId="473D3039" w:rsidR="009E613E" w:rsidRDefault="006653E8">
      <w:pPr>
        <w:pStyle w:val="Tabladeilustraciones"/>
        <w:tabs>
          <w:tab w:val="right" w:leader="dot" w:pos="8544"/>
        </w:tabs>
        <w:rPr>
          <w:rFonts w:asciiTheme="minorHAnsi" w:eastAsiaTheme="minorEastAsia" w:hAnsiTheme="minorHAnsi"/>
          <w:noProof/>
          <w:sz w:val="22"/>
        </w:rPr>
      </w:pPr>
      <w:hyperlink w:anchor="_Toc101393072" w:history="1">
        <w:r w:rsidR="009E613E" w:rsidRPr="00273ECB">
          <w:rPr>
            <w:rStyle w:val="Hipervnculo"/>
            <w:noProof/>
          </w:rPr>
          <w:t>Table 4. Accuracy and MSE of the DT model with the data provided by the four proposed receiving systems.</w:t>
        </w:r>
        <w:r w:rsidR="009E613E">
          <w:rPr>
            <w:noProof/>
            <w:webHidden/>
          </w:rPr>
          <w:tab/>
        </w:r>
        <w:r w:rsidR="009E613E">
          <w:rPr>
            <w:noProof/>
            <w:webHidden/>
          </w:rPr>
          <w:fldChar w:fldCharType="begin"/>
        </w:r>
        <w:r w:rsidR="009E613E">
          <w:rPr>
            <w:noProof/>
            <w:webHidden/>
          </w:rPr>
          <w:instrText xml:space="preserve"> PAGEREF _Toc101393072 \h </w:instrText>
        </w:r>
        <w:r w:rsidR="009E613E">
          <w:rPr>
            <w:noProof/>
            <w:webHidden/>
          </w:rPr>
        </w:r>
        <w:r w:rsidR="009E613E">
          <w:rPr>
            <w:noProof/>
            <w:webHidden/>
          </w:rPr>
          <w:fldChar w:fldCharType="separate"/>
        </w:r>
        <w:r w:rsidR="009E613E">
          <w:rPr>
            <w:noProof/>
            <w:webHidden/>
          </w:rPr>
          <w:t>60</w:t>
        </w:r>
        <w:r w:rsidR="009E613E">
          <w:rPr>
            <w:noProof/>
            <w:webHidden/>
          </w:rPr>
          <w:fldChar w:fldCharType="end"/>
        </w:r>
      </w:hyperlink>
    </w:p>
    <w:p w14:paraId="310EBAE8" w14:textId="6EFC9DF2"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Ttulo1"/>
      </w:pPr>
      <w:bookmarkStart w:id="3" w:name="_Toc102125627"/>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5D838F01" w14:textId="77777777" w:rsidTr="009C7D3E">
        <w:trPr>
          <w:trHeight w:val="567"/>
        </w:trPr>
        <w:tc>
          <w:tcPr>
            <w:tcW w:w="2819" w:type="dxa"/>
          </w:tcPr>
          <w:p w14:paraId="475C6835" w14:textId="712F77BC"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C--------------------------</w:t>
            </w:r>
            <w:r w:rsidR="007E0EC1">
              <w:rPr>
                <w:rFonts w:cs="Times New Roman"/>
                <w:szCs w:val="24"/>
                <w:lang w:val="es-CU"/>
              </w:rPr>
              <w:t>--</w:t>
            </w:r>
          </w:p>
        </w:tc>
        <w:tc>
          <w:tcPr>
            <w:tcW w:w="5005" w:type="dxa"/>
          </w:tcPr>
          <w:p w14:paraId="3F1681E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Bagging Classifier</w:t>
            </w:r>
          </w:p>
        </w:tc>
      </w:tr>
      <w:tr w:rsidR="00AA4B6C" w:rsidRPr="00AA4B6C" w14:paraId="781065CA" w14:textId="77777777" w:rsidTr="009C7D3E">
        <w:trPr>
          <w:trHeight w:val="567"/>
        </w:trPr>
        <w:tc>
          <w:tcPr>
            <w:tcW w:w="2819" w:type="dxa"/>
          </w:tcPr>
          <w:p w14:paraId="1B1209C2" w14:textId="6033C908" w:rsidR="00AA4B6C" w:rsidRPr="006B532D" w:rsidRDefault="00AA4B6C" w:rsidP="006B532D">
            <w:pPr>
              <w:spacing w:after="0" w:line="240" w:lineRule="auto"/>
              <w:ind w:left="2160" w:hanging="2160"/>
              <w:jc w:val="left"/>
              <w:rPr>
                <w:rFonts w:cs="Times New Roman"/>
                <w:szCs w:val="24"/>
                <w:highlight w:val="yellow"/>
                <w:lang w:val="es-CU"/>
              </w:rPr>
            </w:pPr>
            <w:r w:rsidRPr="006B532D">
              <w:rPr>
                <w:rFonts w:cs="Times New Roman"/>
                <w:szCs w:val="24"/>
                <w:highlight w:val="yellow"/>
                <w:lang w:val="es-CU"/>
              </w:rPr>
              <w:t>BF---------------------------</w:t>
            </w:r>
            <w:r w:rsidR="007E0EC1" w:rsidRPr="006B532D">
              <w:rPr>
                <w:rFonts w:cs="Times New Roman"/>
                <w:szCs w:val="24"/>
                <w:highlight w:val="yellow"/>
                <w:lang w:val="es-CU"/>
              </w:rPr>
              <w:t>-</w:t>
            </w:r>
          </w:p>
        </w:tc>
        <w:tc>
          <w:tcPr>
            <w:tcW w:w="5005" w:type="dxa"/>
          </w:tcPr>
          <w:p w14:paraId="1E0D1CA3" w14:textId="77777777" w:rsidR="00AA4B6C" w:rsidRPr="006B532D" w:rsidRDefault="00AA4B6C" w:rsidP="00497C50">
            <w:pPr>
              <w:spacing w:after="0" w:line="240" w:lineRule="auto"/>
              <w:ind w:left="0" w:firstLine="0"/>
              <w:jc w:val="left"/>
              <w:rPr>
                <w:rFonts w:eastAsiaTheme="minorEastAsia" w:cs="Times New Roman"/>
                <w:szCs w:val="24"/>
                <w:highlight w:val="yellow"/>
              </w:rPr>
            </w:pPr>
            <w:r w:rsidRPr="006B532D">
              <w:rPr>
                <w:rFonts w:cs="Times New Roman"/>
                <w:szCs w:val="24"/>
                <w:highlight w:val="yellow"/>
              </w:rPr>
              <w:t>Beamforming</w:t>
            </w:r>
          </w:p>
        </w:tc>
      </w:tr>
      <w:tr w:rsidR="006B532D" w:rsidRPr="00AA4B6C" w14:paraId="46AAF4E0" w14:textId="77777777" w:rsidTr="009C7D3E">
        <w:trPr>
          <w:trHeight w:val="567"/>
        </w:trPr>
        <w:tc>
          <w:tcPr>
            <w:tcW w:w="2819" w:type="dxa"/>
          </w:tcPr>
          <w:p w14:paraId="3DD3A839" w14:textId="1BE67491" w:rsidR="006B532D" w:rsidRPr="006B532D" w:rsidRDefault="006B532D" w:rsidP="00497C50">
            <w:pPr>
              <w:spacing w:after="0" w:line="240" w:lineRule="auto"/>
              <w:ind w:left="0" w:firstLine="0"/>
              <w:jc w:val="left"/>
              <w:rPr>
                <w:rFonts w:cs="Times New Roman"/>
                <w:szCs w:val="24"/>
                <w:highlight w:val="yellow"/>
                <w:lang w:val="es-CU"/>
              </w:rPr>
            </w:pPr>
            <w:r>
              <w:rPr>
                <w:rFonts w:cs="Times New Roman"/>
                <w:szCs w:val="24"/>
                <w:highlight w:val="yellow"/>
                <w:lang w:val="es-CU"/>
              </w:rPr>
              <w:t>BS----------------------------</w:t>
            </w:r>
          </w:p>
        </w:tc>
        <w:tc>
          <w:tcPr>
            <w:tcW w:w="5005" w:type="dxa"/>
          </w:tcPr>
          <w:p w14:paraId="7BE977EF" w14:textId="5097BCFC" w:rsidR="006B532D" w:rsidRPr="006B532D" w:rsidRDefault="006B532D" w:rsidP="00497C50">
            <w:pPr>
              <w:spacing w:after="0" w:line="240" w:lineRule="auto"/>
              <w:ind w:left="0" w:firstLine="0"/>
              <w:jc w:val="left"/>
              <w:rPr>
                <w:rFonts w:cs="Times New Roman"/>
                <w:szCs w:val="24"/>
                <w:highlight w:val="yellow"/>
              </w:rPr>
            </w:pPr>
            <w:r w:rsidRPr="006B532D">
              <w:rPr>
                <w:highlight w:val="yellow"/>
              </w:rPr>
              <w:t>Base Station</w:t>
            </w:r>
          </w:p>
        </w:tc>
      </w:tr>
      <w:tr w:rsidR="00AA4B6C" w:rsidRPr="00AA4B6C" w14:paraId="3D2BD6DB" w14:textId="77777777" w:rsidTr="009C7D3E">
        <w:trPr>
          <w:trHeight w:val="567"/>
        </w:trPr>
        <w:tc>
          <w:tcPr>
            <w:tcW w:w="2819" w:type="dxa"/>
          </w:tcPr>
          <w:p w14:paraId="281DE8A6" w14:textId="7D1B570D" w:rsidR="00AA4B6C" w:rsidRPr="00AA4B6C" w:rsidRDefault="007A4029" w:rsidP="00497C50">
            <w:pPr>
              <w:spacing w:after="0" w:line="240" w:lineRule="auto"/>
              <w:ind w:left="0" w:firstLine="0"/>
              <w:jc w:val="left"/>
              <w:rPr>
                <w:rFonts w:cs="Times New Roman"/>
                <w:szCs w:val="24"/>
                <w:lang w:val="es-CU"/>
              </w:rPr>
            </w:pPr>
            <w:r>
              <w:rPr>
                <w:rFonts w:cs="Times New Roman"/>
                <w:szCs w:val="24"/>
                <w:lang w:val="es-CU"/>
              </w:rPr>
              <w:t>CR</w:t>
            </w:r>
            <w:r w:rsidR="00AA4B6C" w:rsidRPr="00AA4B6C">
              <w:rPr>
                <w:rFonts w:cs="Times New Roman"/>
                <w:szCs w:val="24"/>
                <w:lang w:val="es-CU"/>
              </w:rPr>
              <w:t>B-----------------------</w:t>
            </w:r>
            <w:r w:rsidR="007E0EC1">
              <w:rPr>
                <w:rFonts w:cs="Times New Roman"/>
                <w:szCs w:val="24"/>
                <w:lang w:val="es-CU"/>
              </w:rPr>
              <w:t>-</w:t>
            </w:r>
          </w:p>
        </w:tc>
        <w:tc>
          <w:tcPr>
            <w:tcW w:w="5005" w:type="dxa"/>
          </w:tcPr>
          <w:p w14:paraId="1E73024C" w14:textId="68F60EB2" w:rsidR="00AA4B6C" w:rsidRPr="00AA4B6C" w:rsidRDefault="007A4029" w:rsidP="00497C50">
            <w:pPr>
              <w:spacing w:after="0" w:line="240" w:lineRule="auto"/>
              <w:ind w:left="0" w:firstLine="0"/>
              <w:jc w:val="left"/>
              <w:rPr>
                <w:rFonts w:cs="Times New Roman"/>
                <w:szCs w:val="24"/>
              </w:rPr>
            </w:pPr>
            <w:r>
              <w:rPr>
                <w:rFonts w:cs="Times New Roman"/>
                <w:szCs w:val="24"/>
              </w:rPr>
              <w:t>Cramer-Rao</w:t>
            </w:r>
            <w:r w:rsidR="00AA4B6C" w:rsidRPr="00AA4B6C">
              <w:rPr>
                <w:rFonts w:cs="Times New Roman"/>
                <w:szCs w:val="24"/>
              </w:rPr>
              <w:t xml:space="preserve">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DOA------------------------</w:t>
            </w:r>
            <w:r w:rsidR="007E0EC1" w:rsidRPr="006B532D">
              <w:rPr>
                <w:rFonts w:cs="Times New Roman"/>
                <w:szCs w:val="24"/>
                <w:highlight w:val="yellow"/>
                <w:lang w:val="es-CU"/>
              </w:rPr>
              <w:t>--</w:t>
            </w:r>
          </w:p>
        </w:tc>
        <w:tc>
          <w:tcPr>
            <w:tcW w:w="5005" w:type="dxa"/>
          </w:tcPr>
          <w:p w14:paraId="7BE15BBB"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AA4B6C" w:rsidRPr="00AA4B6C" w14:paraId="19883DA5" w14:textId="77777777" w:rsidTr="009C7D3E">
        <w:trPr>
          <w:trHeight w:val="567"/>
        </w:trPr>
        <w:tc>
          <w:tcPr>
            <w:tcW w:w="2819" w:type="dxa"/>
          </w:tcPr>
          <w:p w14:paraId="28BC9275" w14:textId="67D57CD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EDT ------------------------</w:t>
            </w:r>
            <w:r w:rsidR="007E0EC1">
              <w:rPr>
                <w:rFonts w:cs="Times New Roman"/>
                <w:szCs w:val="24"/>
                <w:lang w:val="es-CU"/>
              </w:rPr>
              <w:t>-</w:t>
            </w:r>
          </w:p>
        </w:tc>
        <w:tc>
          <w:tcPr>
            <w:tcW w:w="5005" w:type="dxa"/>
          </w:tcPr>
          <w:p w14:paraId="654B6C5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lang w:val="es-CU"/>
              </w:rPr>
              <w:t>Extra Decision Tre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AA4B6C" w:rsidRPr="00AA4B6C" w14:paraId="338F38A0" w14:textId="77777777" w:rsidTr="009C7D3E">
        <w:trPr>
          <w:trHeight w:val="567"/>
        </w:trPr>
        <w:tc>
          <w:tcPr>
            <w:tcW w:w="2819" w:type="dxa"/>
          </w:tcPr>
          <w:p w14:paraId="038FE27A" w14:textId="68545301"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HBF-------------------------</w:t>
            </w:r>
            <w:r w:rsidR="007E0EC1" w:rsidRPr="006B532D">
              <w:rPr>
                <w:rFonts w:cs="Times New Roman"/>
                <w:szCs w:val="24"/>
                <w:highlight w:val="yellow"/>
                <w:lang w:val="es-CU"/>
              </w:rPr>
              <w:t>-</w:t>
            </w:r>
          </w:p>
        </w:tc>
        <w:tc>
          <w:tcPr>
            <w:tcW w:w="5005" w:type="dxa"/>
          </w:tcPr>
          <w:p w14:paraId="41F01CD7"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Holographic Beamforming</w:t>
            </w:r>
          </w:p>
        </w:tc>
      </w:tr>
      <w:tr w:rsidR="00AA4B6C" w:rsidRPr="00AA4B6C" w14:paraId="3CAA42EE" w14:textId="77777777" w:rsidTr="009C7D3E">
        <w:trPr>
          <w:trHeight w:val="567"/>
        </w:trPr>
        <w:tc>
          <w:tcPr>
            <w:tcW w:w="2819" w:type="dxa"/>
          </w:tcPr>
          <w:p w14:paraId="187C27C5" w14:textId="7A567E2A"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rPr>
              <w:t>IoT ------</w:t>
            </w:r>
            <w:r w:rsidR="007E0EC1" w:rsidRPr="006B532D">
              <w:rPr>
                <w:rFonts w:cs="Times New Roman"/>
                <w:szCs w:val="24"/>
                <w:highlight w:val="yellow"/>
              </w:rPr>
              <w:t>---------------------</w:t>
            </w:r>
          </w:p>
        </w:tc>
        <w:tc>
          <w:tcPr>
            <w:tcW w:w="5005" w:type="dxa"/>
          </w:tcPr>
          <w:p w14:paraId="6E0E7BA4"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Internet of Things</w:t>
            </w:r>
          </w:p>
        </w:tc>
      </w:tr>
      <w:tr w:rsidR="0076567C" w:rsidRPr="00AA4B6C" w14:paraId="46ECBE20" w14:textId="77777777" w:rsidTr="009C7D3E">
        <w:trPr>
          <w:trHeight w:val="567"/>
        </w:trPr>
        <w:tc>
          <w:tcPr>
            <w:tcW w:w="2819" w:type="dxa"/>
          </w:tcPr>
          <w:p w14:paraId="2072DC01" w14:textId="4CA45321" w:rsidR="0076567C" w:rsidRPr="006B532D" w:rsidRDefault="0076567C" w:rsidP="00497C50">
            <w:pPr>
              <w:spacing w:after="0" w:line="240" w:lineRule="auto"/>
              <w:ind w:left="0" w:firstLine="0"/>
              <w:jc w:val="left"/>
              <w:rPr>
                <w:rFonts w:cs="Times New Roman"/>
                <w:szCs w:val="24"/>
                <w:highlight w:val="yellow"/>
              </w:rPr>
            </w:pPr>
            <w:r w:rsidRPr="0076567C">
              <w:rPr>
                <w:rFonts w:cs="Times New Roman"/>
                <w:szCs w:val="24"/>
              </w:rPr>
              <w:t>LL----------------------------</w:t>
            </w:r>
          </w:p>
        </w:tc>
        <w:tc>
          <w:tcPr>
            <w:tcW w:w="5005" w:type="dxa"/>
          </w:tcPr>
          <w:p w14:paraId="716EE8FA" w14:textId="3B96D27C" w:rsidR="0076567C" w:rsidRPr="006B532D" w:rsidRDefault="00BA757A" w:rsidP="00497C50">
            <w:pPr>
              <w:spacing w:after="0" w:line="240" w:lineRule="auto"/>
              <w:ind w:left="0" w:firstLine="0"/>
              <w:jc w:val="left"/>
              <w:rPr>
                <w:rFonts w:cs="Times New Roman"/>
                <w:szCs w:val="24"/>
                <w:highlight w:val="yellow"/>
              </w:rPr>
            </w:pPr>
            <w:r>
              <w:t>Log-Likelihood</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644B02" w:rsidRPr="00AA4B6C" w14:paraId="20F98B1F" w14:textId="77777777" w:rsidTr="009C7D3E">
        <w:trPr>
          <w:trHeight w:val="567"/>
        </w:trPr>
        <w:tc>
          <w:tcPr>
            <w:tcW w:w="2819" w:type="dxa"/>
          </w:tcPr>
          <w:p w14:paraId="2428F380" w14:textId="4F0321C5" w:rsidR="00644B02" w:rsidRPr="00AA4B6C" w:rsidRDefault="00644B02" w:rsidP="00497C50">
            <w:pPr>
              <w:spacing w:after="0" w:line="240" w:lineRule="auto"/>
              <w:ind w:left="0" w:firstLine="0"/>
              <w:jc w:val="left"/>
              <w:rPr>
                <w:rFonts w:cs="Times New Roman"/>
                <w:szCs w:val="24"/>
                <w:lang w:val="es-CU"/>
              </w:rPr>
            </w:pPr>
            <w:r w:rsidRPr="0012708C">
              <w:t>MMA</w:t>
            </w:r>
            <w:r>
              <w:t>-------------------------</w:t>
            </w:r>
          </w:p>
        </w:tc>
        <w:tc>
          <w:tcPr>
            <w:tcW w:w="5005" w:type="dxa"/>
          </w:tcPr>
          <w:p w14:paraId="52123EA1" w14:textId="2EE4CB97" w:rsidR="00644B02" w:rsidRPr="00AA4B6C" w:rsidRDefault="00644B02" w:rsidP="00644B02">
            <w:pPr>
              <w:spacing w:after="0" w:line="240" w:lineRule="auto"/>
              <w:ind w:left="0" w:firstLine="0"/>
              <w:jc w:val="left"/>
              <w:rPr>
                <w:rFonts w:cs="Times New Roman"/>
                <w:szCs w:val="24"/>
              </w:rPr>
            </w:pPr>
            <w:r>
              <w:t>Multi-Mode A</w:t>
            </w:r>
            <w:r w:rsidRPr="00644B02">
              <w:t>ntenna</w:t>
            </w:r>
          </w:p>
        </w:tc>
      </w:tr>
      <w:tr w:rsidR="00C7148C" w:rsidRPr="00AA4B6C" w14:paraId="76CB32D5" w14:textId="77777777" w:rsidTr="009C7D3E">
        <w:trPr>
          <w:trHeight w:val="567"/>
        </w:trPr>
        <w:tc>
          <w:tcPr>
            <w:tcW w:w="2819" w:type="dxa"/>
          </w:tcPr>
          <w:p w14:paraId="3BD6244B" w14:textId="116E1221" w:rsidR="00C7148C" w:rsidRPr="00983F53" w:rsidRDefault="00C7148C" w:rsidP="00983F53">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M</w:t>
            </w:r>
            <w:r w:rsidR="00983F53" w:rsidRPr="00983F53">
              <w:rPr>
                <w:rFonts w:cs="Times New Roman"/>
                <w:szCs w:val="24"/>
                <w:highlight w:val="yellow"/>
                <w:lang w:val="es-CU"/>
              </w:rPr>
              <w:t>M</w:t>
            </w:r>
            <w:r w:rsidRPr="00983F53">
              <w:rPr>
                <w:rFonts w:cs="Times New Roman"/>
                <w:szCs w:val="24"/>
                <w:highlight w:val="yellow"/>
                <w:lang w:val="es-CU"/>
              </w:rPr>
              <w:t>P-------------------------</w:t>
            </w:r>
          </w:p>
        </w:tc>
        <w:tc>
          <w:tcPr>
            <w:tcW w:w="5005" w:type="dxa"/>
          </w:tcPr>
          <w:p w14:paraId="213B30C8" w14:textId="611E26B4" w:rsidR="00C7148C"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Multioutput-Multilabel Proposal</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lastRenderedPageBreak/>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C7148C" w:rsidRPr="00AA4B6C" w14:paraId="7724FFCD" w14:textId="77777777" w:rsidTr="009C7D3E">
        <w:trPr>
          <w:trHeight w:val="567"/>
        </w:trPr>
        <w:tc>
          <w:tcPr>
            <w:tcW w:w="2819" w:type="dxa"/>
          </w:tcPr>
          <w:p w14:paraId="2F0977DB" w14:textId="6BCCE073" w:rsidR="00C7148C" w:rsidRPr="00AA4B6C" w:rsidRDefault="00C7148C" w:rsidP="00497C50">
            <w:pPr>
              <w:spacing w:after="0" w:line="240" w:lineRule="auto"/>
              <w:ind w:left="0" w:firstLine="0"/>
              <w:jc w:val="left"/>
              <w:rPr>
                <w:rFonts w:cs="Times New Roman"/>
                <w:szCs w:val="24"/>
                <w:lang w:val="es-CU"/>
              </w:rPr>
            </w:pPr>
            <w:r>
              <w:rPr>
                <w:rFonts w:cs="Times New Roman"/>
                <w:szCs w:val="24"/>
                <w:lang w:val="es-CU"/>
              </w:rPr>
              <w:t>MSE--------------------------</w:t>
            </w:r>
          </w:p>
        </w:tc>
        <w:tc>
          <w:tcPr>
            <w:tcW w:w="5005" w:type="dxa"/>
          </w:tcPr>
          <w:p w14:paraId="1947EB92" w14:textId="77777777" w:rsidR="00C7148C" w:rsidRPr="00AA4B6C" w:rsidRDefault="00C7148C" w:rsidP="00497C50">
            <w:pPr>
              <w:spacing w:after="0" w:line="240" w:lineRule="auto"/>
              <w:ind w:left="0" w:firstLine="0"/>
              <w:jc w:val="left"/>
              <w:rPr>
                <w:rFonts w:cs="Times New Roman"/>
                <w:szCs w:val="24"/>
              </w:rPr>
            </w:pP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983F53" w:rsidRPr="00AA4B6C" w14:paraId="335A38D2" w14:textId="77777777" w:rsidTr="009C7D3E">
        <w:trPr>
          <w:trHeight w:val="567"/>
        </w:trPr>
        <w:tc>
          <w:tcPr>
            <w:tcW w:w="2819" w:type="dxa"/>
          </w:tcPr>
          <w:p w14:paraId="70F00C9C" w14:textId="18D43CA2" w:rsidR="00983F53" w:rsidRPr="00983F53" w:rsidRDefault="00983F53" w:rsidP="00497C50">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SP-----------------------------</w:t>
            </w:r>
          </w:p>
        </w:tc>
        <w:tc>
          <w:tcPr>
            <w:tcW w:w="5005" w:type="dxa"/>
          </w:tcPr>
          <w:p w14:paraId="4420A4AC" w14:textId="596C3EE1" w:rsidR="00983F53"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Separate Proposal</w:t>
            </w:r>
          </w:p>
        </w:tc>
      </w:tr>
      <w:tr w:rsidR="00AA4B6C" w:rsidRPr="00AA4B6C" w14:paraId="28C55CB9" w14:textId="77777777" w:rsidTr="009C7D3E">
        <w:trPr>
          <w:trHeight w:val="567"/>
        </w:trPr>
        <w:tc>
          <w:tcPr>
            <w:tcW w:w="2819" w:type="dxa"/>
          </w:tcPr>
          <w:p w14:paraId="6EF87EFE" w14:textId="0F0AC282" w:rsidR="00AA4B6C" w:rsidRPr="00EF7C77" w:rsidRDefault="00863AB0" w:rsidP="00863AB0">
            <w:pPr>
              <w:spacing w:after="0" w:line="240" w:lineRule="auto"/>
              <w:ind w:left="1440" w:hanging="1440"/>
              <w:jc w:val="left"/>
              <w:rPr>
                <w:rFonts w:cs="Times New Roman"/>
                <w:szCs w:val="24"/>
                <w:highlight w:val="yellow"/>
                <w:lang w:val="es-CU"/>
              </w:rPr>
            </w:pPr>
            <w:r>
              <w:rPr>
                <w:rFonts w:cs="Times New Roman"/>
                <w:szCs w:val="24"/>
                <w:highlight w:val="yellow"/>
                <w:lang w:val="es-CU"/>
              </w:rPr>
              <w:t>SPM</w:t>
            </w:r>
            <w:r w:rsidR="00AA4B6C" w:rsidRPr="00EF7C77">
              <w:rPr>
                <w:rFonts w:cs="Times New Roman"/>
                <w:szCs w:val="24"/>
                <w:highlight w:val="yellow"/>
                <w:lang w:val="es-CU"/>
              </w:rPr>
              <w:t>T-----------------------</w:t>
            </w:r>
            <w:r>
              <w:rPr>
                <w:rFonts w:cs="Times New Roman"/>
                <w:szCs w:val="24"/>
                <w:highlight w:val="yellow"/>
                <w:lang w:val="es-CU"/>
              </w:rPr>
              <w:t>-</w:t>
            </w:r>
          </w:p>
        </w:tc>
        <w:tc>
          <w:tcPr>
            <w:tcW w:w="5005" w:type="dxa"/>
          </w:tcPr>
          <w:p w14:paraId="4E2CD3C7" w14:textId="7F74D6BD" w:rsidR="00AA4B6C" w:rsidRPr="00EF7C77" w:rsidRDefault="00863AB0" w:rsidP="00863AB0">
            <w:pPr>
              <w:spacing w:after="0" w:line="240" w:lineRule="auto"/>
              <w:ind w:hanging="720"/>
              <w:jc w:val="left"/>
              <w:rPr>
                <w:rFonts w:cs="Times New Roman"/>
                <w:szCs w:val="24"/>
                <w:highlight w:val="yellow"/>
              </w:rPr>
            </w:pPr>
            <w:r>
              <w:rPr>
                <w:rFonts w:cs="Times New Roman"/>
                <w:szCs w:val="24"/>
                <w:highlight w:val="yellow"/>
              </w:rPr>
              <w:t>Single-Pole-M</w:t>
            </w:r>
            <w:r w:rsidR="00AA4B6C" w:rsidRPr="00EF7C77">
              <w:rPr>
                <w:rFonts w:cs="Times New Roman"/>
                <w:szCs w:val="24"/>
                <w:highlight w:val="yellow"/>
              </w:rPr>
              <w:t>-Throw</w:t>
            </w:r>
          </w:p>
        </w:tc>
      </w:tr>
      <w:tr w:rsidR="006B532D" w:rsidRPr="00AA4B6C" w14:paraId="1F9E0BAA" w14:textId="77777777" w:rsidTr="009C7D3E">
        <w:trPr>
          <w:trHeight w:val="567"/>
        </w:trPr>
        <w:tc>
          <w:tcPr>
            <w:tcW w:w="2819" w:type="dxa"/>
          </w:tcPr>
          <w:p w14:paraId="3E787D17" w14:textId="48BC2D81" w:rsidR="006B532D" w:rsidRPr="006B532D" w:rsidRDefault="006B532D"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6G----------------------------</w:t>
            </w:r>
          </w:p>
        </w:tc>
        <w:tc>
          <w:tcPr>
            <w:tcW w:w="5005" w:type="dxa"/>
          </w:tcPr>
          <w:p w14:paraId="2F63B831" w14:textId="31CCB56F" w:rsidR="006B532D" w:rsidRPr="006B532D" w:rsidRDefault="006B532D" w:rsidP="00497C50">
            <w:pPr>
              <w:spacing w:after="0" w:line="240" w:lineRule="auto"/>
              <w:ind w:left="0" w:firstLine="0"/>
              <w:jc w:val="left"/>
              <w:rPr>
                <w:rFonts w:cs="Times New Roman"/>
                <w:szCs w:val="24"/>
                <w:highlight w:val="yellow"/>
              </w:rPr>
            </w:pPr>
            <w:r w:rsidRPr="006B532D">
              <w:rPr>
                <w:rFonts w:cs="Times New Roman"/>
                <w:szCs w:val="24"/>
                <w:highlight w:val="yellow"/>
              </w:rPr>
              <w:t>Sixth Generation</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Ttulo1"/>
      </w:pPr>
      <w:r>
        <w:lastRenderedPageBreak/>
        <w:br w:type="page"/>
      </w:r>
      <w:bookmarkStart w:id="4" w:name="_Toc102125628"/>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8"/>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Ttulo1"/>
      </w:pPr>
      <w:bookmarkStart w:id="5" w:name="_Toc73011064"/>
      <w:bookmarkStart w:id="6" w:name="_Toc102125629"/>
      <w:r>
        <w:lastRenderedPageBreak/>
        <w:t xml:space="preserve">CHAPTER 1: </w:t>
      </w:r>
      <w:r w:rsidR="00AB5B0D">
        <w:t>INTRODUCTION</w:t>
      </w:r>
      <w:bookmarkEnd w:id="5"/>
      <w:bookmarkEnd w:id="6"/>
    </w:p>
    <w:p w14:paraId="3085D5B2" w14:textId="588A1544"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w:t>
      </w:r>
      <w:r w:rsidR="00926987">
        <w:t>,</w:t>
      </w:r>
      <w:r w:rsidR="00E90725">
        <w:t xml:space="preserve"> and military surveillance. </w:t>
      </w:r>
      <w:r w:rsidR="00E90725" w:rsidRPr="00E90725">
        <w:t>However, in recent years with the development of mobile networks, technologies</w:t>
      </w:r>
      <w:r w:rsidR="00926987">
        <w:t>,</w:t>
      </w:r>
      <w:r w:rsidR="00E90725" w:rsidRPr="00E90725">
        <w:t xml:space="preserve"> and devices DOA has obtained new applications and therefore greater importance.</w:t>
      </w:r>
    </w:p>
    <w:p w14:paraId="39E7E8A6" w14:textId="732B91AA" w:rsidR="00EF53C4" w:rsidRDefault="00D860B3" w:rsidP="00FD4FFB">
      <w:r w:rsidRPr="00B17DB7">
        <w:t>Mobile communication systems have been constantly evolving due to new applications and demands.</w:t>
      </w:r>
      <w:r w:rsidR="00EF53C4">
        <w:t xml:space="preserve"> </w:t>
      </w:r>
      <w:r w:rsidR="00EF53C4" w:rsidRPr="00EF53C4">
        <w:t xml:space="preserve">Studies on </w:t>
      </w:r>
      <w:r w:rsidR="006B532D" w:rsidRPr="006B532D">
        <w:rPr>
          <w:rFonts w:cs="Times New Roman"/>
          <w:szCs w:val="24"/>
        </w:rPr>
        <w:t>Sixth Generation</w:t>
      </w:r>
      <w:r w:rsidR="006B532D" w:rsidRPr="00EF53C4">
        <w:t xml:space="preserve"> </w:t>
      </w:r>
      <w:r w:rsidR="006B532D">
        <w:t>(</w:t>
      </w:r>
      <w:r w:rsidR="00EF53C4" w:rsidRPr="00EF53C4">
        <w:t>6G</w:t>
      </w:r>
      <w:r w:rsidR="006B532D">
        <w:t>)</w:t>
      </w:r>
      <w:r w:rsidR="00EF53C4" w:rsidRPr="00EF53C4">
        <w:t xml:space="preserve"> networks have begun with the aim of deploying </w:t>
      </w:r>
      <w:r w:rsidR="009B56D8">
        <w:t>6G</w:t>
      </w:r>
      <w:r w:rsidR="00EF53C4" w:rsidRPr="00EF53C4">
        <w:t xml:space="preserve"> by 2030</w:t>
      </w:r>
      <w:r w:rsidR="00EF53C4">
        <w:t xml:space="preserve">. One of the key technologies in 6G is expected to be Beamforming (BF), specifically Holographic Beamforming (HBF) </w:t>
      </w:r>
      <w:r w:rsidR="00311668">
        <w:fldChar w:fldCharType="begin"/>
      </w:r>
      <w:r w:rsidR="00584DA1">
        <w:instrText xml:space="preserve"> ADDIN ZOTERO_ITEM CSL_CITATION {"citationID":"CPhIN1mW","properties":{"formattedCitation":"[1]\\uc0\\u8211{}[4]","plainCitation":"[1]–[4]","noteIndex":0},"citationItems":[{"id":"phUbICAF/rlfXOllk","uris":["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phUbICAF/BMYxz1iK","uris":["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phUbICAF/9kqbbf3t","uris":["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phUbICAF/wRJlHF8W","uris":["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xml:space="preserve">.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IoT) terminals to direct the antenna beam of the radio </w:t>
      </w:r>
      <w:r w:rsidR="003868F0">
        <w:t>Base Station (</w:t>
      </w:r>
      <w:r w:rsidR="00EF53C4">
        <w:t>BS</w:t>
      </w:r>
      <w:r w:rsidR="003868F0">
        <w:t>)</w:t>
      </w:r>
      <w:r w:rsidR="00EF53C4">
        <w:t xml:space="preserve">. The resulting connection is faster and more reliable. </w:t>
      </w:r>
    </w:p>
    <w:p w14:paraId="1B89FA4E" w14:textId="3E0CADF0" w:rsidR="00EF53C4" w:rsidRDefault="00EF53C4" w:rsidP="00EF53C4">
      <w:r>
        <w:t>The location technique for BF in 6G should be autonomous, reconfigurable, adaptive, and fast responsive. It is impossible to manually adjust the BF direction due to the extensive enhancement of the capacity of communication networks.</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3A56E73A" w:rsidR="005F7673" w:rsidRDefault="005F7673" w:rsidP="005F7673">
      <w:pPr>
        <w:pStyle w:val="Descripcin"/>
      </w:pPr>
      <w:bookmarkStart w:id="7" w:name="_Toc101393030"/>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F12240">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5E0D16DE" w:rsidR="00EF53C4" w:rsidRDefault="00EF53C4" w:rsidP="00EF53C4">
      <w:r w:rsidRPr="00EF53C4">
        <w:t xml:space="preserve">On the other hand, the wide </w:t>
      </w:r>
      <w:r w:rsidR="003868F0">
        <w:t xml:space="preserve">number of </w:t>
      </w:r>
      <w:r w:rsidRPr="00EF53C4">
        <w:t>drone</w:t>
      </w:r>
      <w:r w:rsidR="003868F0">
        <w:t xml:space="preserve"> applications</w:t>
      </w:r>
      <w:r w:rsidRPr="00EF53C4">
        <w:t xml:space="preserve"> in agriculture, industry, transport, communication, surveillance, and environment and the devel</w:t>
      </w:r>
      <w:r w:rsidR="0052400A">
        <w:t>opment of IoT</w:t>
      </w:r>
      <w:r w:rsidR="009B56D8">
        <w:t xml:space="preserve"> means that the use of</w:t>
      </w:r>
      <w:r w:rsidR="003868F0">
        <w:t xml:space="preserve"> related</w:t>
      </w:r>
      <w:r w:rsidRPr="00EF53C4">
        <w:t xml:space="preserve"> devices is increasing</w:t>
      </w:r>
      <w:r w:rsidR="003868F0">
        <w:t xml:space="preserve"> considerably</w:t>
      </w:r>
      <w:r w:rsidR="00A31E2C">
        <w:t xml:space="preserve"> </w:t>
      </w:r>
      <w:r w:rsidR="00A31E2C">
        <w:fldChar w:fldCharType="begin"/>
      </w:r>
      <w:r w:rsidR="00584DA1">
        <w:instrText xml:space="preserve"> ADDIN ZOTERO_ITEM CSL_CITATION {"citationID":"pIhXI8lj","properties":{"formattedCitation":"[5]\\uc0\\u8211{}[7]","plainCitation":"[5]–[7]","noteIndex":0},"citationItems":[{"id":"phUbICAF/OLoK8X69","uris":["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phUbICAF/GMXfxXCj","uris":["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phUbICAF/PWSJH4iA","uris":["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w:t>
      </w:r>
      <w:r w:rsidR="009B56D8">
        <w:t xml:space="preserve"> can present a serious threat to</w:t>
      </w:r>
      <w:r>
        <w:t xml:space="preserve"> civilian environments or sensitive areas such as airports and military bases. For example, in January 2015 a drone crashed at the White House </w:t>
      </w:r>
      <w:r w:rsidR="009B7FB0">
        <w:fldChar w:fldCharType="begin"/>
      </w:r>
      <w:r w:rsidR="009B7FB0">
        <w:instrText xml:space="preserve"> ADDIN ZOTERO_ITEM CSL_CITATION {"citationID":"hYihMdKF","properties":{"formattedCitation":"[8]","plainCitation":"[8]","noteIndex":0},"citationItems":[{"id":3,"uris":["http://zotero.org/users/local/5wcO8KnL/items/Z4GQHUUM"],"itemData":{"id":3,"type":"webpage","abstract":"It's sold in stores.","container-title":"Time","language":"en","title":"Drone That Crashed at White House Was Quadcopter","URL":"https://time.com/3682307/white-house-drone-crash/","accessed":{"date-parts":[["2022",3,25]]}}}],"schema":"https://github.com/citation-style-language/schema/raw/master/csl-citation.json"} </w:instrText>
      </w:r>
      <w:r w:rsidR="009B7FB0">
        <w:fldChar w:fldCharType="separate"/>
      </w:r>
      <w:r w:rsidR="009B7FB0" w:rsidRPr="009B7FB0">
        <w:rPr>
          <w:rFonts w:cs="Times New Roman"/>
        </w:rPr>
        <w:t>[8]</w:t>
      </w:r>
      <w:r w:rsidR="009B7FB0">
        <w:fldChar w:fldCharType="end"/>
      </w:r>
      <w:r>
        <w:t>, compromising the security of the government building. On March 29th, 2016, a Lufthansa jet came within 200 feet and collided with a drone near Los Ang</w:t>
      </w:r>
      <w:r w:rsidR="00796C4C">
        <w:t>eles International Airport</w:t>
      </w:r>
      <w:r>
        <w:t xml:space="preserve"> </w:t>
      </w:r>
      <w:r w:rsidR="004A4662">
        <w:fldChar w:fldCharType="begin"/>
      </w:r>
      <w:r w:rsidR="00584DA1">
        <w:instrText xml:space="preserve"> ADDIN ZOTERO_ITEM CSL_CITATION {"citationID":"xF4e3zEx","properties":{"formattedCitation":"[9]","plainCitation":"[9]","noteIndex":0},"citationItems":[{"id":"phUbICAF/cdlEAZ7O","uris":["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9B7FB0" w:rsidRPr="009B7FB0">
        <w:rPr>
          <w:rFonts w:ascii="Calibri" w:hAnsi="Calibri" w:cs="Calibri"/>
        </w:rPr>
        <w:t>[9]</w:t>
      </w:r>
      <w:r w:rsidR="004A4662">
        <w:fldChar w:fldCharType="end"/>
      </w:r>
      <w:r>
        <w:t xml:space="preserve">. On October 12th, 2017, a Beech King Air A100 of Skyjet Aviation collided with a UAV as the former was approaching Jean Lesage Airport near Quebec City, Canada. The aircraft landed safely despite being hit on the wing </w:t>
      </w:r>
      <w:r w:rsidR="009B7FB0">
        <w:fldChar w:fldCharType="begin"/>
      </w:r>
      <w:r w:rsidR="009B7FB0">
        <w:instrText xml:space="preserve"> ADDIN ZOTERO_ITEM CSL_CITATION {"citationID":"bEMYsarn","properties":{"formattedCitation":"[10]","plainCitation":"[10]","noteIndex":0},"citationItems":[{"id":5,"uris":["http://zotero.org/users/local/5wcO8KnL/items/NYPID6VC"],"itemData":{"id":5,"type":"webpage","abstract":"In-flight collision with drone of a Sky Jet M.G. Inc., Beechcraft King Air A100 C-GJBV at Québec/Jean-Lesage International Airport, Quebec on 12 October 2017","language":"eng","note":"Last Modified: 2018-10-30","title":"Aviation transportation safety investigation report A17Q0162","URL":"https://www.tsb.gc.ca/eng/rapports-reports/aviation/2017/a17q0162/a17q0162.html","author":[{"family":"Government of Canada","given":"Transportation Safety Board of Canada"}],"accessed":{"date-parts":[["2022",3,25]]},"issued":{"date-parts":[["2018",2,14]]}}}],"schema":"https://github.com/citation-style-language/schema/raw/master/csl-citation.json"} </w:instrText>
      </w:r>
      <w:r w:rsidR="009B7FB0">
        <w:fldChar w:fldCharType="separate"/>
      </w:r>
      <w:r w:rsidR="009B7FB0" w:rsidRPr="009B7FB0">
        <w:rPr>
          <w:rFonts w:cs="Times New Roman"/>
        </w:rPr>
        <w:t>[10]</w:t>
      </w:r>
      <w:r w:rsidR="009B7FB0">
        <w:fldChar w:fldCharType="end"/>
      </w:r>
      <w:r>
        <w:t xml:space="preserve">. </w:t>
      </w:r>
    </w:p>
    <w:p w14:paraId="3B39048A" w14:textId="6EC93640" w:rsidR="00361E38" w:rsidRDefault="00163EE5" w:rsidP="00163EE5">
      <w:r>
        <w:t>Due to drones’ security risk facts, as discussed before</w:t>
      </w:r>
      <w:r w:rsidR="00EF53C4">
        <w:t xml:space="preserv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w:t>
      </w:r>
      <w:r w:rsidR="000003D6">
        <w:t>system. Fortunately, most</w:t>
      </w:r>
      <w:r w:rsidR="00EF53C4">
        <w:t xml:space="preserve"> drones transmit a signal to communicate to their controllers to send images, video, and telemetry reports. There</w:t>
      </w:r>
      <w:r>
        <w:t>fore, these signals are used by</w:t>
      </w:r>
      <w:r w:rsidR="00EF53C4">
        <w:t xml:space="preserve"> the DOA system to find the drone’s direction. </w:t>
      </w:r>
    </w:p>
    <w:p w14:paraId="15CBDAEC" w14:textId="48ECD709" w:rsidR="00361E38" w:rsidRDefault="00361E38" w:rsidP="00361E38">
      <w:r w:rsidRPr="00361E38">
        <w:lastRenderedPageBreak/>
        <w:t>Due to the importance of the DOA estimation explained above, in this work</w:t>
      </w:r>
      <w:r w:rsidR="006539A7">
        <w:t>,</w:t>
      </w:r>
      <w:r w:rsidRPr="00361E38">
        <w:t xml:space="preserve"> a new method is presented and analyzed to find the azimuth angle and elevation </w:t>
      </w:r>
      <w:r w:rsidR="00C32787">
        <w:t xml:space="preserve">angle </w:t>
      </w:r>
      <w:r w:rsidRPr="00361E38">
        <w:t xml:space="preserve">of a </w:t>
      </w:r>
      <w:r w:rsidR="000233CE">
        <w:t>signal from a receiving system.</w:t>
      </w:r>
    </w:p>
    <w:p w14:paraId="64CE5005" w14:textId="7C7043F6" w:rsidR="00384D98" w:rsidRDefault="00AB5B0D" w:rsidP="00C97E54">
      <w:pPr>
        <w:pStyle w:val="Ttulo2"/>
        <w:numPr>
          <w:ilvl w:val="0"/>
          <w:numId w:val="10"/>
        </w:numPr>
        <w:ind w:left="1474"/>
        <w:jc w:val="both"/>
      </w:pPr>
      <w:bookmarkStart w:id="8" w:name="_Toc102125630"/>
      <w:r>
        <w:t>RELATED WORK</w:t>
      </w:r>
      <w:bookmarkEnd w:id="8"/>
    </w:p>
    <w:p w14:paraId="59E0C7DA" w14:textId="576AFB85" w:rsidR="00384D98" w:rsidRPr="00920EF8" w:rsidRDefault="003E6D79" w:rsidP="003E6D79">
      <w:pPr>
        <w:rPr>
          <w:strike/>
        </w:rPr>
      </w:pPr>
      <w:r w:rsidRPr="003E6D79">
        <w:t xml:space="preserve">With the aim of knowing the DOA of a coming signal, different studies have been carried out. </w:t>
      </w:r>
      <w:r w:rsidR="00920EF8">
        <w:t>In general, the D</w:t>
      </w:r>
      <w:r w:rsidR="00C32787">
        <w:t>O</w:t>
      </w:r>
      <w:r w:rsidR="00920EF8">
        <w:t xml:space="preserve">A estimation techniques can be broadly classified into conventional beamforming techniques, Maximum Likelihood </w:t>
      </w:r>
      <w:r w:rsidR="00920EF8" w:rsidRPr="00920EF8">
        <w:t>Estimator (MLE)</w:t>
      </w:r>
      <w:r w:rsidR="009C407B">
        <w:t>, and Subspace-Based T</w:t>
      </w:r>
      <w:r w:rsidR="00920EF8">
        <w:t>echniques</w:t>
      </w:r>
      <w:r w:rsidR="009C407B">
        <w:t xml:space="preserve"> (SBT)</w:t>
      </w:r>
      <w:r w:rsidR="00920EF8">
        <w:t>. Howe</w:t>
      </w:r>
      <w:r w:rsidR="00D80D8C">
        <w:t>ver, there are recent works on Received Signal S</w:t>
      </w:r>
      <w:r w:rsidR="00920EF8">
        <w:t>trength (RSS)-based D</w:t>
      </w:r>
      <w:r w:rsidR="00C32787">
        <w:t>O</w:t>
      </w:r>
      <w:r w:rsidR="00920EF8">
        <w:t>A estimation</w:t>
      </w:r>
      <w:r w:rsidR="00C3056A">
        <w:t xml:space="preserve"> </w:t>
      </w:r>
      <w:r w:rsidR="00C3056A">
        <w:fldChar w:fldCharType="begin"/>
      </w:r>
      <w:r w:rsidR="00584DA1">
        <w:instrText xml:space="preserve"> ADDIN ZOTERO_ITEM CSL_CITATION {"citationID":"nUAHOLWU","properties":{"formattedCitation":"[11]","plainCitation":"[11]","noteIndex":0},"citationItems":[{"id":"phUbICAF/LfCNwhCB","uris":["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9B7FB0" w:rsidRPr="009B7FB0">
        <w:rPr>
          <w:rFonts w:cs="Times New Roman"/>
        </w:rPr>
        <w:t>[11]</w:t>
      </w:r>
      <w:r w:rsidR="00C3056A">
        <w:fldChar w:fldCharType="end"/>
      </w:r>
      <w:r w:rsidR="00920EF8">
        <w:t>.</w:t>
      </w:r>
      <w:r w:rsidR="00D80D8C">
        <w:t xml:space="preserve"> </w:t>
      </w:r>
      <w:r w:rsidR="00C32787" w:rsidRPr="00D80D8C">
        <w:t>Also,</w:t>
      </w:r>
      <w:r w:rsidR="00D80D8C" w:rsidRPr="00D80D8C">
        <w:t xml:space="preserve"> in recent years </w:t>
      </w:r>
      <w:r w:rsidR="00C32787">
        <w:t>Machine Learning (</w:t>
      </w:r>
      <w:r w:rsidR="00D80D8C" w:rsidRPr="00D80D8C">
        <w:t>M</w:t>
      </w:r>
      <w:r w:rsidR="00D80D8C">
        <w:t>L</w:t>
      </w:r>
      <w:r w:rsidR="00C32787">
        <w:t>)</w:t>
      </w:r>
      <w:r w:rsidR="00D80D8C" w:rsidRPr="00D80D8C">
        <w:t xml:space="preserve"> has been applied to these techniques. This section will give a brief summary of these techniques and their main works</w:t>
      </w:r>
      <w:r w:rsidR="00C32787">
        <w:t xml:space="preserve"> which introduces </w:t>
      </w:r>
      <w:r w:rsidR="00D80D8C" w:rsidRPr="00D80D8C">
        <w:t>ML to obtain better results in DOA</w:t>
      </w:r>
      <w:r w:rsidR="00D80D8C">
        <w:t xml:space="preserve">. </w:t>
      </w:r>
    </w:p>
    <w:p w14:paraId="09914E34" w14:textId="2F2DFD7C" w:rsidR="001C2BF9" w:rsidRDefault="00FB469A" w:rsidP="001C2BF9">
      <w:pPr>
        <w:pStyle w:val="Ttulo3"/>
      </w:pPr>
      <w:r>
        <w:t>Maximum L</w:t>
      </w:r>
      <w:r w:rsidR="001C2BF9">
        <w:t>ikelihood</w:t>
      </w:r>
      <w:r>
        <w:t xml:space="preserve"> E</w:t>
      </w:r>
      <w:r w:rsidR="00FD0161">
        <w:t>stimation</w:t>
      </w:r>
    </w:p>
    <w:p w14:paraId="7683A017" w14:textId="5A6B7D06" w:rsidR="007A4029" w:rsidRDefault="00FD0161" w:rsidP="0057287A">
      <w:r>
        <w:t xml:space="preserve">The MLE finds its estimates by maximizing the probability density function at the observed received signals with respect to the </w:t>
      </w:r>
      <w:r w:rsidR="00485819">
        <w:t>model’s</w:t>
      </w:r>
      <w:r>
        <w:t xml:space="preserve"> parameters</w:t>
      </w:r>
      <w:r w:rsidR="003E6D79">
        <w:t>.</w:t>
      </w:r>
      <w:r w:rsidR="005F4C5F">
        <w:t xml:space="preserve"> </w:t>
      </w:r>
      <w:r w:rsidR="005F4C5F" w:rsidRPr="005F4C5F">
        <w:t xml:space="preserve">MLEs can be classified into two proposals: </w:t>
      </w:r>
      <w:commentRangeStart w:id="9"/>
      <w:r w:rsidR="005F4C5F" w:rsidRPr="005F4C5F">
        <w:t xml:space="preserve">stochastic </w:t>
      </w:r>
      <w:commentRangeEnd w:id="9"/>
      <w:r w:rsidR="00370E5D">
        <w:rPr>
          <w:rStyle w:val="Refdecomentario"/>
        </w:rPr>
        <w:commentReference w:id="9"/>
      </w:r>
      <w:r w:rsidR="005F4C5F" w:rsidRPr="005F4C5F">
        <w:t xml:space="preserve">MLE and </w:t>
      </w:r>
      <w:commentRangeStart w:id="10"/>
      <w:r w:rsidR="005F4C5F" w:rsidRPr="005F4C5F">
        <w:t xml:space="preserve">deterministic </w:t>
      </w:r>
      <w:commentRangeEnd w:id="10"/>
      <w:r w:rsidR="00370E5D">
        <w:rPr>
          <w:rStyle w:val="Refdecomentario"/>
        </w:rPr>
        <w:commentReference w:id="10"/>
      </w:r>
      <w:r w:rsidR="005F4C5F" w:rsidRPr="005F4C5F">
        <w:t>MLE</w:t>
      </w:r>
      <w:r w:rsidR="005F4C5F">
        <w:t xml:space="preserve">. In the </w:t>
      </w:r>
      <w:r w:rsidR="007A4029">
        <w:t xml:space="preserve">stochastic MLE </w:t>
      </w:r>
      <w:r w:rsidR="005F4C5F">
        <w:fldChar w:fldCharType="begin"/>
      </w:r>
      <w:r w:rsidR="00D6436A">
        <w:instrText xml:space="preserve"> ADDIN ZOTERO_ITEM CSL_CITATION {"citationID":"yGisjhnq","properties":{"formattedCitation":"[12]\\uc0\\u8211{}[15]","plainCitation":"[12]–[15]","noteIndex":0},"citationItems":[{"id":13,"uris":["http://zotero.org/users/local/5wcO8KnL/items/2FWCZGGM"],"itemData":{"id":13,"type":"webpage","abstract":"Explore millions of resources from scholarly journals, books, newspapers, videos and more, on the ProQuest Platform.","language":"es","title":"A SIGNAL SUBSPACE APPROACH TO MULTIPLE EMITTER LOCATION AND SPECTRAL ESTIMATION - ProQuest","URL":"https://www.proquest.com/openview/ed9b03e77117e41780070bd1ceacea3b/1?pq-origsite=gscholar&amp;cbl=18750&amp;diss=y","accessed":{"date-parts":[["2022",5,3]]}},"label":"page"},{"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label":"page"},{"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schema":"https://github.com/citation-style-language/schema/raw/master/csl-citation.json"} </w:instrText>
      </w:r>
      <w:r w:rsidR="005F4C5F">
        <w:fldChar w:fldCharType="separate"/>
      </w:r>
      <w:r w:rsidR="00D6436A" w:rsidRPr="00D6436A">
        <w:rPr>
          <w:rFonts w:cs="Times New Roman"/>
          <w:szCs w:val="24"/>
        </w:rPr>
        <w:t>[12]–[15]</w:t>
      </w:r>
      <w:r w:rsidR="005F4C5F">
        <w:fldChar w:fldCharType="end"/>
      </w:r>
      <w:r w:rsidR="005F4C5F" w:rsidRPr="005F4C5F">
        <w:t xml:space="preserve">, the signals are assumed to be Gaussian whereas they are regarded as arbitrary and deterministic in </w:t>
      </w:r>
      <w:r w:rsidR="007A4029">
        <w:t xml:space="preserve">the deterministic ML method </w:t>
      </w:r>
      <w:r w:rsidR="007A4029">
        <w:fldChar w:fldCharType="begin"/>
      </w:r>
      <w:r w:rsidR="00785404">
        <w:instrText xml:space="preserve"> ADDIN ZOTERO_ITEM CSL_CITATION {"citationID":"9dYnYhfy","properties":{"formattedCitation":"[14]\\uc0\\u8211{}[17]","plainCitation":"[14]–[17]","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id":15,"uris":["http://zotero.org/users/local/5wcO8KnL/items/NFD6JM6P"],"itemData":{"id":15,"type":"article-journal","container-title":"IEEE Transactions on Acoustics, Speech, and Signal Processing","DOI":"10.1109/TASSP.1985.1164557","ISSN":"0096-3518","issue":"2","journalAbbreviation":"IEEE Trans. Acoust., Speech, Signal Process.","language":"en","page":"387-392","source":"DOI.org (Crossref)","title":"Detection of signals by information theoretic criteria","volume":"33","author":[{"family":"Wax","given":"M."},{"family":"Kailath","given":"T."}],"issued":{"date-parts":[["1985",4]]}},"label":"page"},{"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label":"page"}],"schema":"https://github.com/citation-style-language/schema/raw/master/csl-citation.json"} </w:instrText>
      </w:r>
      <w:r w:rsidR="007A4029">
        <w:fldChar w:fldCharType="separate"/>
      </w:r>
      <w:r w:rsidR="00785404" w:rsidRPr="00785404">
        <w:rPr>
          <w:rFonts w:cs="Times New Roman"/>
          <w:szCs w:val="24"/>
        </w:rPr>
        <w:t>[14]–[17]</w:t>
      </w:r>
      <w:r w:rsidR="007A4029">
        <w:fldChar w:fldCharType="end"/>
      </w:r>
      <w:r w:rsidR="005F4C5F" w:rsidRPr="005F4C5F">
        <w:t>.</w:t>
      </w:r>
      <w:r w:rsidR="007A4029">
        <w:t xml:space="preserve"> </w:t>
      </w:r>
      <w:r w:rsidR="007A4029" w:rsidRPr="007A4029">
        <w:t>The sensor noise is modeled as Gaussian in both methods, which is a reasonable assumption due to the central limit theor</w:t>
      </w:r>
      <w:r w:rsidR="007A4029">
        <w:t xml:space="preserve">em. The stochastic MLE </w:t>
      </w:r>
      <w:r w:rsidR="007A4029" w:rsidRPr="007A4029">
        <w:t>of the b</w:t>
      </w:r>
      <w:r w:rsidR="007A4029">
        <w:t>earings achieve</w:t>
      </w:r>
      <w:r w:rsidR="007768C1">
        <w:t>s</w:t>
      </w:r>
      <w:r w:rsidR="007A4029">
        <w:t xml:space="preserve"> the Cramer-Rao B</w:t>
      </w:r>
      <w:r w:rsidR="007A4029" w:rsidRPr="007A4029">
        <w:t>ound (CRB). On the other hand, this does</w:t>
      </w:r>
      <w:r w:rsidR="007A4029">
        <w:t xml:space="preserve"> not hold for deterministic MLE</w:t>
      </w:r>
      <w:r w:rsidR="007A4029" w:rsidRPr="007A4029">
        <w:t>.</w:t>
      </w:r>
      <w:r w:rsidR="0057287A">
        <w:t xml:space="preserve"> </w:t>
      </w:r>
    </w:p>
    <w:p w14:paraId="2335411F" w14:textId="2F74CBD5" w:rsidR="0012708C" w:rsidRDefault="0057287A" w:rsidP="00D6436A">
      <w:r>
        <w:t xml:space="preserve">In </w:t>
      </w:r>
      <w:r>
        <w:fldChar w:fldCharType="begin"/>
      </w:r>
      <w:r w:rsidR="007768C1">
        <w:instrText xml:space="preserve"> ADDIN ZOTERO_ITEM CSL_CITATION {"citationID":"gH0P7Rln","properties":{"formattedCitation":"[13]","plainCitation":"[13]","noteIndex":0},"citationItems":[{"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schema":"https://github.com/citation-style-language/schema/raw/master/csl-citation.json"} </w:instrText>
      </w:r>
      <w:r>
        <w:fldChar w:fldCharType="separate"/>
      </w:r>
      <w:r w:rsidR="007768C1" w:rsidRPr="007768C1">
        <w:rPr>
          <w:rFonts w:cs="Times New Roman"/>
        </w:rPr>
        <w:t>[13]</w:t>
      </w:r>
      <w:r>
        <w:fldChar w:fldCharType="end"/>
      </w:r>
      <w:r>
        <w:t>, the authors presented a method to derive a closed-form expression of the MSE of the DOA estimate based on the Taylor series expansion.</w:t>
      </w:r>
      <w:r w:rsidR="00433F67">
        <w:t xml:space="preserve"> In </w:t>
      </w:r>
      <w:r w:rsidR="00433F67">
        <w:fldChar w:fldCharType="begin"/>
      </w:r>
      <w:r w:rsidR="00433F67">
        <w:instrText xml:space="preserve"> ADDIN ZOTERO_ITEM CSL_CITATION {"citationID":"kEk4HOUz","properties":{"formattedCitation":"[14]","plainCitation":"[14]","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433F67">
        <w:fldChar w:fldCharType="separate"/>
      </w:r>
      <w:r w:rsidR="00433F67" w:rsidRPr="00433F67">
        <w:rPr>
          <w:rFonts w:cs="Times New Roman"/>
        </w:rPr>
        <w:t>[14]</w:t>
      </w:r>
      <w:r w:rsidR="00433F67">
        <w:fldChar w:fldCharType="end"/>
      </w:r>
      <w:r w:rsidR="00C6116B">
        <w:t xml:space="preserve"> A new deterministic MLE is derived. Its implementation is based on an iterative procedure that includes a</w:t>
      </w:r>
      <w:r w:rsidR="00D81C87">
        <w:t xml:space="preserve"> stepwise concentration of the Log-L</w:t>
      </w:r>
      <w:r w:rsidR="00C6116B">
        <w:t>ikelihood (LL)</w:t>
      </w:r>
      <w:r w:rsidR="00F03E30">
        <w:t xml:space="preserve"> </w:t>
      </w:r>
      <w:r w:rsidR="00C6116B">
        <w:lastRenderedPageBreak/>
        <w:t>function with respect to the signal and noise nuisance parameters. In addition, new closed-form expressions for the deterministic and stochastic direction estimation CRBs are derived for the considered nonuniform model.</w:t>
      </w:r>
      <w:r w:rsidR="000233CE">
        <w:t xml:space="preserve"> </w:t>
      </w:r>
      <w:r w:rsidR="0083458A">
        <w:t xml:space="preserve">In </w:t>
      </w:r>
      <w:r w:rsidR="0083458A">
        <w:fldChar w:fldCharType="begin"/>
      </w:r>
      <w:r w:rsidR="00584DA1">
        <w:instrText xml:space="preserve"> ADDIN ZOTERO_ITEM CSL_CITATION {"citationID":"V24AaEh9","properties":{"formattedCitation":"[18]","plainCitation":"[18]","noteIndex":0},"citationItems":[{"id":"phUbICAF/dvUZ4JsT","uris":["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785404" w:rsidRPr="00785404">
        <w:rPr>
          <w:rFonts w:ascii="Calibri" w:hAnsi="Calibri" w:cs="Calibri"/>
        </w:rPr>
        <w:t>[18]</w:t>
      </w:r>
      <w:r w:rsidR="0083458A">
        <w:fldChar w:fldCharType="end"/>
      </w:r>
      <w:r w:rsidR="0083458A">
        <w:t xml:space="preserve">, is derived a deterministic </w:t>
      </w:r>
      <w:r w:rsidR="00FB469A">
        <w:t>MLE</w:t>
      </w:r>
      <w:r w:rsidR="0083458A">
        <w:t xml:space="preserve"> of multiple sources observed </w:t>
      </w:r>
      <w:r w:rsidR="00F03E30">
        <w:t>from</w:t>
      </w:r>
      <w:r w:rsidR="0083458A">
        <w:t xml:space="preserve"> the background of non</w:t>
      </w:r>
      <w:r w:rsidR="00182B85">
        <w:t>-</w:t>
      </w:r>
      <w:r w:rsidR="0083458A">
        <w:t xml:space="preserve">uniform white noise with an arbitrary diagonal covariance matrix. </w:t>
      </w:r>
      <w:r w:rsidR="001C2BF9">
        <w:t>In</w:t>
      </w:r>
      <w:r w:rsidR="00D6436A">
        <w:t xml:space="preserve"> </w:t>
      </w:r>
      <w:r w:rsidR="00D6436A">
        <w:fldChar w:fldCharType="begin"/>
      </w:r>
      <w:r w:rsidR="00D6436A">
        <w:instrText xml:space="preserve"> ADDIN ZOTERO_ITEM CSL_CITATION {"citationID":"cBQdrP3Z","properties":{"formattedCitation":"[15]","plainCitation":"[15]","noteIndex":0},"citationItems":[{"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D6436A">
        <w:fldChar w:fldCharType="separate"/>
      </w:r>
      <w:r w:rsidR="00D6436A" w:rsidRPr="00D6436A">
        <w:rPr>
          <w:rFonts w:cs="Times New Roman"/>
        </w:rPr>
        <w:t>[15]</w:t>
      </w:r>
      <w:r w:rsidR="00D6436A">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 xml:space="preserve">atio (SNR) and a small number of array snapshots </w:t>
      </w:r>
      <w:r w:rsidR="003945A6">
        <w:t>are</w:t>
      </w:r>
      <w:r w:rsidR="00900860" w:rsidRPr="00900860">
        <w:t xml:space="preserve"> investigated</w:t>
      </w:r>
      <w:r w:rsidR="00C87A1A">
        <w:t xml:space="preserve">. In addition, </w:t>
      </w:r>
      <w:r w:rsidR="00C87A1A" w:rsidRPr="00C87A1A">
        <w:t xml:space="preserve">a global error analysis is presented that can be used to predict the threshold behavior of the </w:t>
      </w:r>
      <w:r w:rsidR="00FB469A">
        <w:t>MLE</w:t>
      </w:r>
      <w:r w:rsidR="00C87A1A" w:rsidRPr="00C87A1A">
        <w:t xml:space="preserve"> with high accuracy.</w:t>
      </w:r>
      <w:r w:rsidR="00D6436A">
        <w:t xml:space="preserve"> Both the deterministic and stochastic MLE are treated for the single-source and multisource estimation problems.</w:t>
      </w:r>
      <w:r w:rsidR="00785404">
        <w:t xml:space="preserve"> In </w:t>
      </w:r>
      <w:r w:rsidR="00785404">
        <w:fldChar w:fldCharType="begin"/>
      </w:r>
      <w:r w:rsidR="00785404">
        <w:instrText xml:space="preserve"> ADDIN ZOTERO_ITEM CSL_CITATION {"citationID":"WzBTxDPo","properties":{"formattedCitation":"[17]","plainCitation":"[17]","noteIndex":0},"citationItems":[{"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schema":"https://github.com/citation-style-language/schema/raw/master/csl-citation.json"} </w:instrText>
      </w:r>
      <w:r w:rsidR="00785404">
        <w:fldChar w:fldCharType="separate"/>
      </w:r>
      <w:r w:rsidR="00785404" w:rsidRPr="00785404">
        <w:rPr>
          <w:rFonts w:cs="Times New Roman"/>
        </w:rPr>
        <w:t>[17]</w:t>
      </w:r>
      <w:r w:rsidR="00785404">
        <w:fldChar w:fldCharType="end"/>
      </w:r>
      <w:r w:rsidR="00785404">
        <w:t xml:space="preserve">, the authors proposed a deterministic MLE </w:t>
      </w:r>
      <w:r w:rsidR="00785404" w:rsidRPr="00785404">
        <w:t>for known waveform sources with different unknown time delays and Doppler shifts</w:t>
      </w:r>
      <w:r w:rsidR="00785404">
        <w:t xml:space="preserve">. </w:t>
      </w:r>
      <w:r w:rsidR="00785404" w:rsidRPr="00785404">
        <w:t>Simulation results show that the proposed method can achieve a performance close to CRB at high SNR and with a large number of snapshots.</w:t>
      </w:r>
      <w:r w:rsidR="0012708C">
        <w:t xml:space="preserve"> In </w:t>
      </w:r>
      <w:r w:rsidR="0012708C">
        <w:fldChar w:fldCharType="begin"/>
      </w:r>
      <w:r w:rsidR="0012708C">
        <w:instrText xml:space="preserve"> ADDIN ZOTERO_ITEM CSL_CITATION {"citationID":"cOyFYelV","properties":{"formattedCitation":"[19]","plainCitation":"[19]","noteIndex":0},"citationItems":[{"id":20,"uris":["http://zotero.org/users/local/5wcO8KnL/items/R3U27EHP"],"itemData":{"id":20,"type":"paper-conference","container-title":"2017 14th Workshop on Positioning, Navigation and Communications (WPNC)","DOI":"10.1109/WPNC.2017.8250056","event":"2017 14th Workshop on Positioning, Navigation and Communications (WPNC)","event-place":"Bremen","ISBN":"978-1-5386-3089-1","page":"1-6","publisher":"IEEE","publisher-place":"Bremen","source":"DOI.org (Crossref)","title":"Power-based direction-of-arrival estimation using a single multi-mode antenna","URL":"http://ieeexplore.ieee.org/document/8250056/","author":[{"family":"Pohlmann","given":"Robert"},{"family":"Zhang","given":"Siwei"},{"family":"Jost","given":"Thomas"},{"family":"Dammann","given":"Armin"}],"accessed":{"date-parts":[["2022",5,9]]},"issued":{"date-parts":[["2017",10]]}}}],"schema":"https://github.com/citation-style-language/schema/raw/master/csl-citation.json"} </w:instrText>
      </w:r>
      <w:r w:rsidR="0012708C">
        <w:fldChar w:fldCharType="separate"/>
      </w:r>
      <w:r w:rsidR="0012708C" w:rsidRPr="0012708C">
        <w:rPr>
          <w:rFonts w:cs="Times New Roman"/>
        </w:rPr>
        <w:t>[19]</w:t>
      </w:r>
      <w:r w:rsidR="0012708C">
        <w:fldChar w:fldCharType="end"/>
      </w:r>
      <w:r w:rsidR="0012708C">
        <w:t xml:space="preserve">, </w:t>
      </w:r>
      <w:r w:rsidR="0012708C" w:rsidRPr="0012708C">
        <w:t xml:space="preserve">a power-based maximum likelihood </w:t>
      </w:r>
      <w:r w:rsidR="00644B02">
        <w:t>azimuth and elevation angle</w:t>
      </w:r>
      <w:r w:rsidR="0012708C" w:rsidRPr="0012708C">
        <w:t xml:space="preserve"> estimation scheme has been introduced on the basis of a suitable model for the </w:t>
      </w:r>
      <w:r w:rsidR="00644B02">
        <w:t>Multi-Mode A</w:t>
      </w:r>
      <w:r w:rsidR="00644B02" w:rsidRPr="00644B02">
        <w:t>ntenna</w:t>
      </w:r>
      <w:r w:rsidR="00644B02">
        <w:t xml:space="preserve"> (</w:t>
      </w:r>
      <w:r w:rsidR="0012708C" w:rsidRPr="0012708C">
        <w:t>MMA</w:t>
      </w:r>
      <w:r w:rsidR="00644B02">
        <w:t>)</w:t>
      </w:r>
      <w:r w:rsidR="0012708C" w:rsidRPr="0012708C">
        <w:t xml:space="preserve"> pr</w:t>
      </w:r>
      <w:r w:rsidR="00644B02">
        <w:t xml:space="preserve">esented in </w:t>
      </w:r>
      <w:r w:rsidR="00644B02">
        <w:fldChar w:fldCharType="begin"/>
      </w:r>
      <w:r w:rsidR="00644B02">
        <w:instrText xml:space="preserve"> ADDIN ZOTERO_ITEM CSL_CITATION {"citationID":"kqrDG5FE","properties":{"formattedCitation":"[20]","plainCitation":"[20]","noteIndex":0},"citationItems":[{"id":22,"uris":["http://zotero.org/users/local/5wcO8KnL/items/B5I6ENKP"],"itemData":{"id":22,"type":"article-journal","container-title":"IEEE Transactions on Antennas and Propagation","DOI":"10.1109/TAP.2016.2537388","ISSN":"0018-926X, 1558-2221","issue":"7","journalAbbreviation":"IEEE Trans. Antennas Propagat.","page":"2689-2697","source":"DOI.org (Crossref)","title":"Compact Multimode Multielement Antenna for Indoor UWB Massive MIMO","volume":"64","author":[{"family":"Manteuffel","given":"D."},{"family":"Martens","given":"R."}],"issued":{"date-parts":[["2016",7]]}}}],"schema":"https://github.com/citation-style-language/schema/raw/master/csl-citation.json"} </w:instrText>
      </w:r>
      <w:r w:rsidR="00644B02">
        <w:fldChar w:fldCharType="separate"/>
      </w:r>
      <w:r w:rsidR="00644B02" w:rsidRPr="00644B02">
        <w:rPr>
          <w:rFonts w:cs="Times New Roman"/>
        </w:rPr>
        <w:t>[20]</w:t>
      </w:r>
      <w:r w:rsidR="00644B02">
        <w:fldChar w:fldCharType="end"/>
      </w:r>
      <w:r w:rsidR="00644B02">
        <w:t>.</w:t>
      </w:r>
      <w:r w:rsidR="00B25871">
        <w:t xml:space="preserve"> </w:t>
      </w:r>
      <w:r w:rsidR="00584DA1">
        <w:t xml:space="preserve">In </w:t>
      </w:r>
      <w:r w:rsidR="00584DA1">
        <w:fldChar w:fldCharType="begin"/>
      </w:r>
      <w:r w:rsidR="00584DA1">
        <w:instrText xml:space="preserve"> ADDIN ZOTERO_ITEM CSL_CITATION {"citationID":"Ovg8TBoX","properties":{"formattedCitation":"[21]","plainCitation":"[21]","noteIndex":0},"citationItems":[{"id":23,"uris":["http://zotero.org/users/local/5wcO8KnL/items/K66BU7AL"],"itemData":{"id":23,"type":"article-journal","container-title":"IEEE Transactions on Vehicular Technology","DOI":"10.1109/TVT.2018.2794322","ISSN":"0018-9545, 1939-9359","issue":"5","journalAbbreviation":"IEEE Trans. Veh. Technol.","page":"4248-4261","source":"DOI.org (Crossref)","title":"Joint Azimuth, Elevation, and Delay Estimation for 3-D Indoor Localization","volume":"67","author":[{"family":"Wen","given":"Fei"},{"family":"Liu","given":"Peilin"},{"family":"Wei","given":"Haichao"},{"family":"Zhang","given":"Yi"},{"family":"Qiu","given":"Robert C."}],"issued":{"date-parts":[["2018",5]]}}}],"schema":"https://github.com/citation-style-language/schema/raw/master/csl-citation.json"} </w:instrText>
      </w:r>
      <w:r w:rsidR="00584DA1">
        <w:fldChar w:fldCharType="separate"/>
      </w:r>
      <w:r w:rsidR="00584DA1" w:rsidRPr="00584DA1">
        <w:rPr>
          <w:rFonts w:cs="Times New Roman"/>
        </w:rPr>
        <w:t>[21]</w:t>
      </w:r>
      <w:r w:rsidR="00584DA1">
        <w:fldChar w:fldCharType="end"/>
      </w:r>
      <w:r w:rsidR="00B25871" w:rsidRPr="00B25871">
        <w:t xml:space="preserve">, the authors proposed an MLE to joint azimuth, elevation, and </w:t>
      </w:r>
      <w:r w:rsidR="00584DA1">
        <w:t>Time D</w:t>
      </w:r>
      <w:r w:rsidR="00584DA1" w:rsidRPr="00584DA1">
        <w:t>elay</w:t>
      </w:r>
      <w:r w:rsidR="00584DA1">
        <w:t xml:space="preserve"> (</w:t>
      </w:r>
      <w:r w:rsidR="00B25871" w:rsidRPr="00B25871">
        <w:t>TD</w:t>
      </w:r>
      <w:r w:rsidR="00584DA1">
        <w:t>)</w:t>
      </w:r>
      <w:r w:rsidR="00B25871" w:rsidRPr="00B25871">
        <w:t xml:space="preserve"> estimation of multiple reflections of a known signal.</w:t>
      </w:r>
      <w:r w:rsidR="00584DA1">
        <w:t xml:space="preserve"> Additionally, the authors presented closed-form CRB</w:t>
      </w:r>
      <w:r w:rsidR="00584DA1" w:rsidRPr="00584DA1">
        <w:t xml:space="preserve"> for joint DOA and TD </w:t>
      </w:r>
      <w:commentRangeStart w:id="11"/>
      <w:r w:rsidR="00584DA1" w:rsidRPr="00584DA1">
        <w:t>estimation</w:t>
      </w:r>
      <w:commentRangeEnd w:id="11"/>
      <w:r w:rsidR="00584DA1">
        <w:rPr>
          <w:rStyle w:val="Refdecomentario"/>
        </w:rPr>
        <w:commentReference w:id="11"/>
      </w:r>
      <w:r w:rsidR="00584DA1">
        <w:t xml:space="preserve">. </w:t>
      </w:r>
    </w:p>
    <w:p w14:paraId="24F72A8C" w14:textId="0107F223" w:rsidR="001C2BF9" w:rsidRPr="00C87A1A" w:rsidRDefault="00485819" w:rsidP="00D6436A">
      <w:r>
        <w:t xml:space="preserve"> </w:t>
      </w:r>
      <w:r w:rsidRPr="00485819">
        <w:t>The problem with MLEs is the high computational cost involved</w:t>
      </w:r>
      <w:r w:rsidR="003945A6">
        <w:t xml:space="preserve"> </w:t>
      </w:r>
      <w:r w:rsidR="003945A6">
        <w:fldChar w:fldCharType="begin"/>
      </w:r>
      <w:r w:rsidR="00584DA1">
        <w:instrText xml:space="preserve"> ADDIN ZOTERO_ITEM CSL_CITATION {"citationID":"C1XfDEOg","properties":{"formattedCitation":"[22]","plainCitation":"[22]","noteIndex":0},"citationItems":[{"id":9,"uris":["http://zotero.org/users/local/5wcO8KnL/items/N93UZ8D4"],"itemData":{"id":9,"type":"article-journal","container-title":"IEEE Transactions on Acoustics, Speech, and Signal Processing","DOI":"10.1109/29.57542","ISSN":"00963518","issue":"7","journalAbbreviation":"IEEE Trans. Acoust., Speech, Signal Processing","page":"1132-1143","source":"DOI.org (Crossref)","title":"Maximum likelihood methods for direction-of-arrival estimation","volume":"38","author":[{"family":"Stoica","given":"P."},{"family":"Sharman","given":"K.C."}],"issued":{"date-parts":[["1990",7]]}}}],"schema":"https://github.com/citation-style-language/schema/raw/master/csl-citation.json"} </w:instrText>
      </w:r>
      <w:r w:rsidR="003945A6">
        <w:fldChar w:fldCharType="separate"/>
      </w:r>
      <w:r w:rsidR="00584DA1" w:rsidRPr="00584DA1">
        <w:rPr>
          <w:rFonts w:cs="Times New Roman"/>
        </w:rPr>
        <w:t>[22]</w:t>
      </w:r>
      <w:r w:rsidR="003945A6">
        <w:fldChar w:fldCharType="end"/>
      </w:r>
      <w:r w:rsidRPr="00485819">
        <w:t xml:space="preserve"> since they have to solve a nonlinear multidimensional optimization problem and for which there is no guarantee of global convergence.</w:t>
      </w:r>
    </w:p>
    <w:p w14:paraId="1BCB783A" w14:textId="7CF8B026" w:rsidR="00126287" w:rsidRPr="003E6D79" w:rsidRDefault="009C407B" w:rsidP="00844C51">
      <w:pPr>
        <w:pStyle w:val="Ttulo3"/>
        <w:rPr>
          <w:strike/>
        </w:rPr>
      </w:pPr>
      <w:r>
        <w:t>Subspace-Based Techniques</w:t>
      </w:r>
    </w:p>
    <w:p w14:paraId="4351A696" w14:textId="3899F713" w:rsidR="002B64C4" w:rsidRDefault="002B64C4" w:rsidP="002B64C4">
      <w:pPr>
        <w:pStyle w:val="Ttulo3"/>
      </w:pPr>
      <w:r>
        <w:t>Sparse Signal R</w:t>
      </w:r>
      <w:r w:rsidRPr="0084095F">
        <w:t>econstruction</w:t>
      </w:r>
    </w:p>
    <w:p w14:paraId="5FA38151" w14:textId="5E8E1AD1" w:rsidR="00111F06" w:rsidRDefault="00246A64" w:rsidP="00AF21E4">
      <w:r>
        <w:t>The SSR</w:t>
      </w:r>
      <w:r w:rsidR="0016151A">
        <w:t xml:space="preserve"> technique has been used in DOA estimation</w:t>
      </w:r>
      <w:r w:rsidR="001C2BF9">
        <w:t xml:space="preserve"> </w:t>
      </w:r>
      <w:r w:rsidR="006B04E0">
        <w:fldChar w:fldCharType="begin"/>
      </w:r>
      <w:r w:rsidR="00584DA1">
        <w:instrText xml:space="preserve"> ADDIN ZOTERO_ITEM CSL_CITATION {"citationID":"PNxAuVMC","properties":{"formattedCitation":"[23]\\uc0\\u8211{}[30]","plainCitation":"[23]–[30]","noteIndex":0},"citationItems":[{"id":"phUbICAF/9Iw6GBMm","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phUbICAF/ap71TIqe","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phUbICAF/g19Sma5k","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phUbICAF/RsvK2Na5","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phUbICAF/HZKIyYk1","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phUbICAF/pXh6fdyZ","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phUbICAF/hrVfqCjW","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phUbICAF/cS2Cteku","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584DA1" w:rsidRPr="00584DA1">
        <w:rPr>
          <w:rFonts w:ascii="Calibri" w:hAnsi="Calibri" w:cs="Calibri"/>
          <w:szCs w:val="24"/>
        </w:rPr>
        <w:t>[23]–[30]</w:t>
      </w:r>
      <w:r w:rsidR="006B04E0">
        <w:fldChar w:fldCharType="end"/>
      </w:r>
      <w:r w:rsidR="002E2CBB">
        <w:t xml:space="preserve">, </w:t>
      </w:r>
      <w:r w:rsidR="002E2CBB" w:rsidRPr="002E2CBB">
        <w:t xml:space="preserve">which exploits the property that the spatial spectrum of the point source signals is </w:t>
      </w:r>
      <w:r w:rsidR="007E5170" w:rsidRPr="002E2CBB">
        <w:t>sparse</w:t>
      </w:r>
      <w:r w:rsidR="002E2CBB" w:rsidRPr="002E2CBB">
        <w:t xml:space="preserve"> when t</w:t>
      </w:r>
      <w:r w:rsidR="002E2CBB">
        <w:t>he number of signals is limited</w:t>
      </w:r>
      <w:r w:rsidR="00BB7A47">
        <w:t xml:space="preserve">. The key is to use appropriate non-quadratic regularizing </w:t>
      </w:r>
      <w:r w:rsidR="00BB7A47" w:rsidRPr="00577BBE">
        <w:rPr>
          <w:highlight w:val="green"/>
        </w:rPr>
        <w:t>functional</w:t>
      </w:r>
      <w:r w:rsidR="00BB7A47">
        <w:t xml:space="preserve">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775B930A" w:rsidR="00AF21E4" w:rsidRDefault="00525FB9" w:rsidP="00AF21E4">
      <w:commentRangeStart w:id="12"/>
      <w:r>
        <w:lastRenderedPageBreak/>
        <w:t xml:space="preserve">In </w:t>
      </w:r>
      <w:r>
        <w:fldChar w:fldCharType="begin"/>
      </w:r>
      <w:r w:rsidR="00584DA1">
        <w:instrText xml:space="preserve"> ADDIN ZOTERO_ITEM CSL_CITATION {"citationID":"xZ2Q7PKc","properties":{"formattedCitation":"[23]","plainCitation":"[23]","noteIndex":0},"citationItems":[{"id":"phUbICAF/9Iw6GBMm","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584DA1" w:rsidRPr="00584DA1">
        <w:rPr>
          <w:rFonts w:ascii="Calibri" w:hAnsi="Calibri" w:cs="Calibri"/>
        </w:rPr>
        <w:t>[23]</w:t>
      </w:r>
      <w:r>
        <w:fldChar w:fldCharType="end"/>
      </w:r>
      <w:r>
        <w:t xml:space="preserve">, </w:t>
      </w:r>
      <w:r w:rsidR="00BA5D4D">
        <w:t xml:space="preserve">is </w:t>
      </w:r>
      <w:r w:rsidR="00BA5D4D" w:rsidRPr="00BA5D4D">
        <w:t>design</w:t>
      </w:r>
      <w:r w:rsidR="007E5170">
        <w:t>ed</w:t>
      </w:r>
      <w:r w:rsidR="00BA5D4D" w:rsidRPr="00BA5D4D">
        <w:t xml:space="preserve">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orce the sparsity.</w:t>
      </w:r>
      <w:r w:rsidR="0017081E">
        <w:t xml:space="preserve"> The authors in </w:t>
      </w:r>
      <w:r w:rsidR="0017081E">
        <w:fldChar w:fldCharType="begin"/>
      </w:r>
      <w:r w:rsidR="00584DA1">
        <w:instrText xml:space="preserve"> ADDIN ZOTERO_ITEM CSL_CITATION {"citationID":"GqwOGcC7","properties":{"formattedCitation":"[24]","plainCitation":"[24]","noteIndex":0},"citationItems":[{"id":"phUbICAF/ap71TIqe","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584DA1" w:rsidRPr="00584DA1">
        <w:rPr>
          <w:rFonts w:ascii="Calibri" w:hAnsi="Calibri" w:cs="Calibri"/>
        </w:rPr>
        <w:t>[24]</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r w:rsidR="001620ED">
        <w:t>nalty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584DA1">
        <w:instrText xml:space="preserve"> ADDIN ZOTERO_ITEM CSL_CITATION {"citationID":"AH0ce6lZ","properties":{"formattedCitation":"[25]","plainCitation":"[25]","noteIndex":0},"citationItems":[{"id":"phUbICAF/g19Sma5k","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584DA1" w:rsidRPr="00584DA1">
        <w:rPr>
          <w:rFonts w:ascii="Calibri" w:hAnsi="Calibri" w:cs="Calibri"/>
        </w:rPr>
        <w:t>[25]</w:t>
      </w:r>
      <w:r w:rsidR="00F637E8">
        <w:fldChar w:fldCharType="end"/>
      </w:r>
      <w:r>
        <w:t>.</w:t>
      </w:r>
      <w:r w:rsidR="003A369F">
        <w:t xml:space="preserve"> </w:t>
      </w:r>
      <w:r w:rsidR="003A369F" w:rsidRPr="00B52960">
        <w:t xml:space="preserve">In </w:t>
      </w:r>
      <w:r w:rsidR="003A369F" w:rsidRPr="00B52960">
        <w:fldChar w:fldCharType="begin"/>
      </w:r>
      <w:r w:rsidR="00584DA1">
        <w:instrText xml:space="preserve"> ADDIN ZOTERO_ITEM CSL_CITATION {"citationID":"lCUTAmNA","properties":{"formattedCitation":"[26]","plainCitation":"[26]","noteIndex":0},"citationItems":[{"id":"phUbICAF/RsvK2Na5","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rsidRPr="00B52960">
        <w:fldChar w:fldCharType="separate"/>
      </w:r>
      <w:r w:rsidR="00584DA1" w:rsidRPr="00584DA1">
        <w:rPr>
          <w:rFonts w:ascii="Calibri" w:hAnsi="Calibri" w:cs="Calibri"/>
        </w:rPr>
        <w:t>[26]</w:t>
      </w:r>
      <w:r w:rsidR="003A369F" w:rsidRPr="00B52960">
        <w:fldChar w:fldCharType="end"/>
      </w:r>
      <w:r w:rsidR="003A369F" w:rsidRPr="00B52960">
        <w:t xml:space="preserve">, </w:t>
      </w:r>
      <w:r w:rsidR="00B52960" w:rsidRPr="00B52960">
        <w:t xml:space="preserve">the authors </w:t>
      </w:r>
      <w:r w:rsidR="003A369F" w:rsidRPr="00B52960">
        <w:t xml:space="preserve">treated the DOA </w:t>
      </w:r>
      <w:r w:rsidR="00B52960">
        <w:t xml:space="preserve">target </w:t>
      </w:r>
      <w:r w:rsidR="003A369F" w:rsidRPr="00B52960">
        <w:t xml:space="preserve">as a sparse vector in a discr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B52960">
        <w:t xml:space="preserve">-norm minimization with the Dantzig selector </w:t>
      </w:r>
      <w:r w:rsidR="003A369F" w:rsidRPr="00B52960">
        <w:fldChar w:fldCharType="begin"/>
      </w:r>
      <w:r w:rsidR="00584DA1">
        <w:instrText xml:space="preserve"> ADDIN ZOTERO_ITEM CSL_CITATION {"citationID":"RDbxEmsS","properties":{"formattedCitation":"[31]","plainCitation":"[31]","noteIndex":0},"citationItems":[{"id":"phUbICAF/PIm38y52","uris":["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rsidRPr="00B52960">
        <w:fldChar w:fldCharType="separate"/>
      </w:r>
      <w:r w:rsidR="00584DA1" w:rsidRPr="00584DA1">
        <w:rPr>
          <w:rFonts w:ascii="Calibri" w:hAnsi="Calibri" w:cs="Calibri"/>
        </w:rPr>
        <w:t>[31]</w:t>
      </w:r>
      <w:r w:rsidR="003A369F" w:rsidRPr="00B52960">
        <w:fldChar w:fldCharType="end"/>
      </w:r>
      <w:r w:rsidR="003A369F" w:rsidRPr="00B52960">
        <w:t xml:space="preserve"> as a proxy </w:t>
      </w:r>
      <w:r w:rsidR="00B52960" w:rsidRPr="00B52960">
        <w:t>of</w:t>
      </w:r>
      <w:r w:rsidR="003A369F" w:rsidRPr="00B52960">
        <w:t xml:space="preserve"> a combinatorial optimization problem to obtain multiple DOA of sources.</w:t>
      </w:r>
      <w:r>
        <w:t xml:space="preserve"> The literature </w:t>
      </w:r>
      <w:r>
        <w:fldChar w:fldCharType="begin"/>
      </w:r>
      <w:r w:rsidR="00584DA1">
        <w:instrText xml:space="preserve"> ADDIN ZOTERO_ITEM CSL_CITATION {"citationID":"ZNboe2KO","properties":{"formattedCitation":"[27]","plainCitation":"[27]","noteIndex":0},"citationItems":[{"id":"phUbICAF/HZKIyYk1","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584DA1" w:rsidRPr="00584DA1">
        <w:rPr>
          <w:rFonts w:ascii="Calibri" w:hAnsi="Calibri" w:cs="Calibri"/>
        </w:rPr>
        <w:t>[27]</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w:t>
      </w:r>
      <w:r w:rsidR="007E5170">
        <w:t>sing</w:t>
      </w:r>
      <w:r>
        <w:t xml:space="preserve"> the property of noise subspace.</w:t>
      </w:r>
      <w:r w:rsidR="003A369F">
        <w:t xml:space="preserve"> </w:t>
      </w:r>
      <w:commentRangeEnd w:id="12"/>
      <w:r w:rsidR="003A369F">
        <w:rPr>
          <w:rStyle w:val="Refdecomentario"/>
        </w:rPr>
        <w:commentReference w:id="12"/>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144EAB28" w:rsidR="009C3829" w:rsidRDefault="00D23CFE" w:rsidP="00D23CFE">
      <w:r>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 xml:space="preserve">-SVD-like method under unknown </w:t>
      </w:r>
      <w:r w:rsidRPr="00577BBE">
        <w:rPr>
          <w:highlight w:val="green"/>
        </w:rPr>
        <w:t>MC</w:t>
      </w:r>
      <w:r>
        <w:t xml:space="preserve"> for Uniform Linear Arrays (ULAs) has been proposed</w:t>
      </w:r>
      <w:r w:rsidR="00C10C23">
        <w:t xml:space="preserve"> </w:t>
      </w:r>
      <w:r>
        <w:t xml:space="preserve">in </w:t>
      </w:r>
      <w:r>
        <w:fldChar w:fldCharType="begin"/>
      </w:r>
      <w:r w:rsidR="00584DA1">
        <w:instrText xml:space="preserve"> ADDIN ZOTERO_ITEM CSL_CITATION {"citationID":"gZ87ghmY","properties":{"formattedCitation":"[28]","plainCitation":"[28]","noteIndex":0},"citationItems":[{"id":"phUbICAF/pXh6fdyZ","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584DA1" w:rsidRPr="00584DA1">
        <w:rPr>
          <w:rFonts w:ascii="Calibri" w:hAnsi="Calibri" w:cs="Calibri"/>
        </w:rPr>
        <w:t>[28]</w:t>
      </w:r>
      <w:r>
        <w:fldChar w:fldCharType="end"/>
      </w:r>
      <w:r>
        <w:t xml:space="preserve">, which takes advantage of the banded symmetric Toeplitz structure of </w:t>
      </w:r>
      <w:r w:rsidRPr="00577BBE">
        <w:rPr>
          <w:highlight w:val="green"/>
        </w:rPr>
        <w:t>MCM</w:t>
      </w:r>
      <w:r>
        <w:t xml:space="preserve">, but this method sacrifices the array aperture so that some array output data is not being used. </w:t>
      </w:r>
      <w:r w:rsidR="00535BA9">
        <w:t xml:space="preserve">In </w:t>
      </w:r>
      <w:r w:rsidR="00AF21E4">
        <w:fldChar w:fldCharType="begin"/>
      </w:r>
      <w:r w:rsidR="00584DA1">
        <w:instrText xml:space="preserve"> ADDIN ZOTERO_ITEM CSL_CITATION {"citationID":"TLSdHGHV","properties":{"formattedCitation":"[29]","plainCitation":"[29]","noteIndex":0},"citationItems":[{"id":"phUbICAF/hrVfqCjW","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584DA1" w:rsidRPr="00584DA1">
        <w:rPr>
          <w:rFonts w:ascii="Calibri" w:hAnsi="Calibri" w:cs="Calibri"/>
        </w:rPr>
        <w:t>[29]</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orks are only valid for </w:t>
      </w:r>
      <w:r w:rsidR="00E83B6C" w:rsidRPr="00577BBE">
        <w:rPr>
          <w:highlight w:val="green"/>
        </w:rPr>
        <w:t>ULA</w:t>
      </w:r>
      <w:r w:rsidR="00E83B6C" w:rsidRPr="00E83B6C">
        <w:t xml:space="preserve"> and only aim to find the azimuth angle</w:t>
      </w:r>
      <w:r w:rsidR="00E83B6C">
        <w:t>.</w:t>
      </w:r>
      <w:r w:rsidR="00FD5DD5">
        <w:t xml:space="preserve"> </w:t>
      </w:r>
      <w:r w:rsidR="00FD5DD5" w:rsidRPr="00577BBE">
        <w:rPr>
          <w:highlight w:val="green"/>
        </w:rPr>
        <w:t xml:space="preserve">In </w:t>
      </w:r>
      <w:r w:rsidR="00FD5DD5" w:rsidRPr="00577BBE">
        <w:rPr>
          <w:highlight w:val="green"/>
        </w:rPr>
        <w:fldChar w:fldCharType="begin"/>
      </w:r>
      <w:r w:rsidR="00584DA1">
        <w:rPr>
          <w:highlight w:val="green"/>
        </w:rPr>
        <w:instrText xml:space="preserve"> ADDIN ZOTERO_ITEM CSL_CITATION {"citationID":"tk19Wmt2","properties":{"formattedCitation":"[30]","plainCitation":"[30]","noteIndex":0},"citationItems":[{"id":"phUbICAF/cS2Cteku","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rsidRPr="00577BBE">
        <w:rPr>
          <w:highlight w:val="green"/>
        </w:rPr>
        <w:fldChar w:fldCharType="separate"/>
      </w:r>
      <w:r w:rsidR="00584DA1" w:rsidRPr="00584DA1">
        <w:rPr>
          <w:rFonts w:ascii="Calibri" w:hAnsi="Calibri" w:cs="Calibri"/>
          <w:highlight w:val="green"/>
        </w:rPr>
        <w:t>[30]</w:t>
      </w:r>
      <w:r w:rsidR="00FD5DD5" w:rsidRPr="00577BBE">
        <w:rPr>
          <w:highlight w:val="green"/>
        </w:rPr>
        <w:fldChar w:fldCharType="end"/>
      </w:r>
      <w:r w:rsidR="00FD5DD5" w:rsidRPr="00577BBE">
        <w:rPr>
          <w:highlight w:val="green"/>
        </w:rPr>
        <w:t xml:space="preserve">, the algorithm of minimum </w:t>
      </w:r>
      <m:oMath>
        <m:sSub>
          <m:sSubPr>
            <m:ctrlPr>
              <w:rPr>
                <w:rFonts w:ascii="Cambria Math" w:hAnsi="Cambria Math"/>
                <w:i/>
                <w:highlight w:val="green"/>
              </w:rPr>
            </m:ctrlPr>
          </m:sSubPr>
          <m:e>
            <m:r>
              <m:rPr>
                <m:scr m:val="script"/>
              </m:rPr>
              <w:rPr>
                <w:rFonts w:ascii="Cambria Math" w:hAnsi="Cambria Math"/>
                <w:highlight w:val="green"/>
              </w:rPr>
              <m:t>l</m:t>
            </m:r>
          </m:e>
          <m:sub>
            <m:r>
              <w:rPr>
                <w:rFonts w:ascii="Cambria Math" w:hAnsi="Cambria Math"/>
                <w:highlight w:val="green"/>
              </w:rPr>
              <m:t>1</m:t>
            </m:r>
          </m:sub>
        </m:sSub>
      </m:oMath>
      <w:r w:rsidR="00FD5DD5" w:rsidRPr="00577BBE">
        <w:rPr>
          <w:highlight w:val="green"/>
        </w:rPr>
        <w:t>-norm reconstruction is used and the correspond</w:t>
      </w:r>
      <w:r w:rsidR="007A4029">
        <w:rPr>
          <w:highlight w:val="green"/>
        </w:rPr>
        <w:t>ing the CRB</w:t>
      </w:r>
      <w:r w:rsidR="00FD5DD5" w:rsidRPr="00577BBE">
        <w:rPr>
          <w:highlight w:val="green"/>
        </w:rPr>
        <w:t xml:space="preserve"> to the proposed estimation scheme is also derived.</w:t>
      </w:r>
      <w:r w:rsidR="00FD5DD5">
        <w:t xml:space="preserve"> In addition, the major concern in SSR technique lies in the computational complexity.</w:t>
      </w:r>
    </w:p>
    <w:p w14:paraId="504F5708" w14:textId="2DA049BD" w:rsidR="001A0F11" w:rsidRDefault="001A0F11" w:rsidP="001A0F11">
      <w:pPr>
        <w:pStyle w:val="Ttulo3"/>
      </w:pPr>
      <w:r>
        <w:t>Machine Learning</w:t>
      </w:r>
    </w:p>
    <w:p w14:paraId="72DA97AB" w14:textId="6C095C71" w:rsidR="00F87436" w:rsidRDefault="00246A64" w:rsidP="00863B21">
      <w:commentRangeStart w:id="13"/>
      <w:r>
        <w:t>ML</w:t>
      </w:r>
      <w:r w:rsidR="001A0F11">
        <w:t xml:space="preserve"> is presented as a promisin</w:t>
      </w:r>
      <w:r w:rsidR="00F87436">
        <w:t>g technology to be used for DOA</w:t>
      </w:r>
      <w:commentRangeEnd w:id="13"/>
      <w:r w:rsidR="009913FB">
        <w:rPr>
          <w:rStyle w:val="Refdecomentario"/>
        </w:rPr>
        <w:commentReference w:id="13"/>
      </w:r>
      <w:r w:rsidR="001A0F11">
        <w:t>.</w:t>
      </w:r>
      <w:r w:rsidR="00863B21">
        <w:t xml:space="preserve"> </w:t>
      </w:r>
      <w:r>
        <w:t>ML</w:t>
      </w:r>
      <w:r w:rsidR="00863B21">
        <w:t>-</w:t>
      </w:r>
      <w:r w:rsidR="00F87436">
        <w:t xml:space="preserve">based methods are data-driven and therefore they can be more robust than other methods due to </w:t>
      </w:r>
      <w:r w:rsidR="00863B21">
        <w:t>they</w:t>
      </w:r>
      <w:r w:rsidR="00F87436">
        <w:t xml:space="preserve"> adapt better to array</w:t>
      </w:r>
      <w:r w:rsidR="00EA4D2D">
        <w:t xml:space="preserve"> geometry</w:t>
      </w:r>
      <w:r w:rsidR="00F87436">
        <w:t xml:space="preserve"> imperfections</w:t>
      </w:r>
      <w:r w:rsidR="00EA4D2D">
        <w:t xml:space="preserve"> and sensor imperfections. </w:t>
      </w:r>
      <w:r w:rsidR="00EA4D2D">
        <w:lastRenderedPageBreak/>
        <w:t xml:space="preserve">They also do not depend of the array geometry shape </w:t>
      </w:r>
      <w:r w:rsidR="00BB6A82">
        <w:fldChar w:fldCharType="begin"/>
      </w:r>
      <w:r w:rsidR="00584DA1">
        <w:instrText xml:space="preserve"> ADDIN ZOTERO_ITEM CSL_CITATION {"citationID":"PuDQ8gws","properties":{"formattedCitation":"[32]","plainCitation":"[32]","noteIndex":0},"citationItems":[{"id":"phUbICAF/UielHgyU","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584DA1" w:rsidRPr="00584DA1">
        <w:rPr>
          <w:rFonts w:ascii="Calibri" w:hAnsi="Calibri" w:cs="Calibri"/>
        </w:rPr>
        <w:t>[32]</w:t>
      </w:r>
      <w:r w:rsidR="00BB6A82">
        <w:fldChar w:fldCharType="end"/>
      </w:r>
      <w:r w:rsidR="00EA4D2D">
        <w:t xml:space="preserve">. </w:t>
      </w:r>
      <w:r w:rsidR="004B2A57">
        <w:t>In addition, ML</w:t>
      </w:r>
      <w:r w:rsidR="00F87436">
        <w:t xml:space="preserve"> offers low-cost implementation and simplicity. </w:t>
      </w:r>
    </w:p>
    <w:p w14:paraId="4F03DD2D" w14:textId="23D47F4F" w:rsidR="001B0F07" w:rsidRDefault="00B4564B" w:rsidP="00DD523E">
      <w:r>
        <w:t xml:space="preserve">The authors in </w:t>
      </w:r>
      <w:r>
        <w:fldChar w:fldCharType="begin"/>
      </w:r>
      <w:r w:rsidR="00584DA1">
        <w:instrText xml:space="preserve"> ADDIN ZOTERO_ITEM CSL_CITATION {"citationID":"6N0WwNDN","properties":{"formattedCitation":"[33]\\uc0\\u8211{}[37]","plainCitation":"[33]–[37]","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label":"page"},{"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label":"page"},{"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label":"page"},{"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label":"page"},{"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label":"page"}],"schema":"https://github.com/citation-style-language/schema/raw/master/csl-citation.json"} </w:instrText>
      </w:r>
      <w:r>
        <w:fldChar w:fldCharType="separate"/>
      </w:r>
      <w:r w:rsidR="00584DA1" w:rsidRPr="00584DA1">
        <w:rPr>
          <w:rFonts w:ascii="Calibri" w:hAnsi="Calibri" w:cs="Calibri"/>
          <w:szCs w:val="24"/>
        </w:rPr>
        <w:t>[33]–[37]</w:t>
      </w:r>
      <w:r>
        <w:fldChar w:fldCharType="end"/>
      </w:r>
      <w:r w:rsidR="008C5486">
        <w:t xml:space="preserve"> </w:t>
      </w:r>
      <w:r>
        <w:t xml:space="preserve">used </w:t>
      </w:r>
      <w:r w:rsidR="00577BBE">
        <w:t xml:space="preserve">a </w:t>
      </w:r>
      <w:r>
        <w:t xml:space="preserve">Neuronal Network (NN) for </w:t>
      </w:r>
      <w:r w:rsidR="008C5486">
        <w:t xml:space="preserve">DOA estimation. </w:t>
      </w:r>
      <w:r w:rsidR="00931FD1">
        <w:t xml:space="preserve">The authors in </w:t>
      </w:r>
      <w:r w:rsidR="00931FD1">
        <w:fldChar w:fldCharType="begin"/>
      </w:r>
      <w:r w:rsidR="00584DA1">
        <w:instrText xml:space="preserve"> ADDIN ZOTERO_ITEM CSL_CITATION {"citationID":"akrAyjA5","properties":{"formattedCitation":"[33]","plainCitation":"[33]","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rsidR="00931FD1">
        <w:fldChar w:fldCharType="separate"/>
      </w:r>
      <w:r w:rsidR="00584DA1" w:rsidRPr="00584DA1">
        <w:rPr>
          <w:rFonts w:ascii="Calibri" w:hAnsi="Calibri" w:cs="Calibri"/>
        </w:rPr>
        <w:t>[33]</w:t>
      </w:r>
      <w:r w:rsidR="00931FD1">
        <w:fldChar w:fldCharType="end"/>
      </w:r>
      <w:r w:rsidR="00931FD1">
        <w:t xml:space="preserve">, proposed a DOA estimation method using a Complex-Valued Neural Network (CVNN) for </w:t>
      </w:r>
      <w:r w:rsidR="007131DE">
        <w:t>ultra wideband</w:t>
      </w:r>
      <w:r w:rsidR="00931FD1">
        <w:t xml:space="preserve"> systems.</w:t>
      </w:r>
      <w:r w:rsidR="00B76715">
        <w:t xml:space="preserve"> In </w:t>
      </w:r>
      <w:r w:rsidR="00B76715">
        <w:fldChar w:fldCharType="begin"/>
      </w:r>
      <w:r w:rsidR="00584DA1">
        <w:instrText xml:space="preserve"> ADDIN ZOTERO_ITEM CSL_CITATION {"citationID":"8aIEXVv8","properties":{"formattedCitation":"[34]","plainCitation":"[34]","noteIndex":0},"citationItems":[{"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rsidR="00B76715">
        <w:fldChar w:fldCharType="separate"/>
      </w:r>
      <w:r w:rsidR="00584DA1" w:rsidRPr="00584DA1">
        <w:rPr>
          <w:rFonts w:ascii="Calibri" w:hAnsi="Calibri" w:cs="Calibri"/>
        </w:rPr>
        <w:t>[34]</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931FD1">
        <w:t xml:space="preserve"> </w:t>
      </w:r>
      <w:r w:rsidR="004B6007" w:rsidRPr="003E6D79">
        <w:rPr>
          <w:highlight w:val="yellow"/>
        </w:rPr>
        <w:t xml:space="preserve">In </w:t>
      </w:r>
      <w:r w:rsidR="004B6007" w:rsidRPr="003E6D79">
        <w:rPr>
          <w:highlight w:val="yellow"/>
        </w:rPr>
        <w:fldChar w:fldCharType="begin"/>
      </w:r>
      <w:r w:rsidR="00584DA1">
        <w:rPr>
          <w:highlight w:val="yellow"/>
        </w:rPr>
        <w:instrText xml:space="preserve"> ADDIN ZOTERO_ITEM CSL_CITATION {"citationID":"d8eqTjEk","properties":{"formattedCitation":"[35]","plainCitation":"[35]","noteIndex":0},"citationItems":[{"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rsidR="004B6007" w:rsidRPr="003E6D79">
        <w:rPr>
          <w:highlight w:val="yellow"/>
        </w:rPr>
        <w:fldChar w:fldCharType="separate"/>
      </w:r>
      <w:r w:rsidR="00584DA1" w:rsidRPr="00584DA1">
        <w:rPr>
          <w:rFonts w:ascii="Calibri" w:hAnsi="Calibri" w:cs="Calibri"/>
        </w:rPr>
        <w:t>[35]</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to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584DA1">
        <w:rPr>
          <w:highlight w:val="yellow"/>
        </w:rPr>
        <w:instrText xml:space="preserve"> ADDIN ZOTERO_ITEM CSL_CITATION {"citationID":"iYBUqzSM","properties":{"formattedCitation":"[36]","plainCitation":"[36]","noteIndex":0},"citationItems":[{"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rsidR="001B0F07" w:rsidRPr="001D0E48">
        <w:rPr>
          <w:highlight w:val="yellow"/>
        </w:rPr>
        <w:fldChar w:fldCharType="separate"/>
      </w:r>
      <w:r w:rsidR="00584DA1" w:rsidRPr="00584DA1">
        <w:rPr>
          <w:rFonts w:ascii="Calibri" w:hAnsi="Calibri" w:cs="Calibri"/>
          <w:highlight w:val="yellow"/>
        </w:rPr>
        <w:t>[36]</w:t>
      </w:r>
      <w:r w:rsidR="001B0F07" w:rsidRPr="001D0E48">
        <w:rPr>
          <w:highlight w:val="yellow"/>
        </w:rPr>
        <w:fldChar w:fldCharType="end"/>
      </w:r>
      <w:r w:rsidR="001B0F07" w:rsidRPr="001D0E48">
        <w:rPr>
          <w:highlight w:val="yellow"/>
        </w:rPr>
        <w:t xml:space="preserve">, focused on scenarios where the number 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584DA1">
        <w:rPr>
          <w:highlight w:val="yellow"/>
        </w:rPr>
        <w:instrText xml:space="preserve"> ADDIN ZOTERO_ITEM CSL_CITATION {"citationID":"8IpLHHXU","properties":{"formattedCitation":"[37]","plainCitation":"[37]","noteIndex":0},"citationItems":[{"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584DA1" w:rsidRPr="00584DA1">
        <w:rPr>
          <w:rFonts w:ascii="Calibri" w:hAnsi="Calibri" w:cs="Calibri"/>
        </w:rPr>
        <w:t>[37]</w:t>
      </w:r>
      <w:r w:rsidR="00583BE0" w:rsidRPr="001D0E48">
        <w:rPr>
          <w:highlight w:val="yellow"/>
        </w:rPr>
        <w:fldChar w:fldCharType="end"/>
      </w:r>
      <w:r w:rsidR="00583BE0" w:rsidRPr="001D0E48">
        <w:rPr>
          <w:highlight w:val="yellow"/>
        </w:rPr>
        <w:t xml:space="preserve">, the authors explored the problem of DOA </w:t>
      </w:r>
      <w:r w:rsidRPr="001D0E48">
        <w:rPr>
          <w:highlight w:val="yellow"/>
        </w:rPr>
        <w:t>estimation</w:t>
      </w:r>
      <w:r w:rsidR="00583BE0" w:rsidRPr="001D0E48">
        <w:rPr>
          <w:highlight w:val="yellow"/>
        </w:rPr>
        <w:t xml:space="preserve"> for two closely spaced sources. Their </w:t>
      </w:r>
      <w:r w:rsidR="00931FD1" w:rsidRPr="001D0E48">
        <w:rPr>
          <w:highlight w:val="yellow"/>
        </w:rPr>
        <w:t>NNs</w:t>
      </w:r>
      <w:r w:rsidR="00583BE0" w:rsidRPr="001D0E48">
        <w:rPr>
          <w:highlight w:val="yellow"/>
        </w:rPr>
        <w:t xml:space="preserve"> comprise two parts, one for the SNR classification network and other for the DOA estimation network.</w:t>
      </w:r>
      <w:r w:rsidR="0015533D">
        <w:t xml:space="preserve"> </w:t>
      </w:r>
      <w:r w:rsidR="0015533D" w:rsidRPr="00163EE5">
        <w:t xml:space="preserve">In </w:t>
      </w:r>
      <w:r w:rsidR="0015533D" w:rsidRPr="00163EE5">
        <w:fldChar w:fldCharType="begin"/>
      </w:r>
      <w:r w:rsidR="00584DA1">
        <w:instrText xml:space="preserve"> ADDIN ZOTERO_ITEM CSL_CITATION {"citationID":"Ztm3AG6A","properties":{"formattedCitation":"[38]","plainCitation":"[38]","noteIndex":0},"citationItems":[{"id":"phUbICAF/wdeZmRQG","uris":["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rsidRPr="00163EE5">
        <w:fldChar w:fldCharType="separate"/>
      </w:r>
      <w:r w:rsidR="00584DA1" w:rsidRPr="00584DA1">
        <w:rPr>
          <w:rFonts w:cs="Times New Roman"/>
        </w:rPr>
        <w:t>[38]</w:t>
      </w:r>
      <w:r w:rsidR="0015533D" w:rsidRPr="00163EE5">
        <w:fldChar w:fldCharType="end"/>
      </w:r>
      <w:r w:rsidR="0015533D" w:rsidRPr="00163EE5">
        <w:t xml:space="preserve"> </w:t>
      </w:r>
      <w:r w:rsidR="00577BBE" w:rsidRPr="00163EE5">
        <w:t>the authors</w:t>
      </w:r>
      <w:r w:rsidR="0015533D" w:rsidRPr="00163EE5">
        <w:t xml:space="preserve"> integrate a </w:t>
      </w:r>
      <w:r w:rsidR="00577BBE" w:rsidRPr="00163EE5">
        <w:t>Multiple Input Multiple Output (</w:t>
      </w:r>
      <w:r w:rsidR="0015533D" w:rsidRPr="00163EE5">
        <w:t>MIMO</w:t>
      </w:r>
      <w:r w:rsidR="00577BBE" w:rsidRPr="00163EE5">
        <w:t>)</w:t>
      </w:r>
      <w:r w:rsidR="00163EE5">
        <w:t xml:space="preserve"> system with</w:t>
      </w:r>
      <w:r w:rsidR="00163EE5" w:rsidRPr="00163EE5">
        <w:t xml:space="preserve"> deep learning for</w:t>
      </w:r>
      <w:r w:rsidR="0015533D" w:rsidRPr="00163EE5">
        <w:t xml:space="preserve"> channel estimation and find the DOA of a source.</w:t>
      </w:r>
      <w:r w:rsidR="0015533D" w:rsidRPr="0015533D">
        <w:t xml:space="preserv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584DA1">
        <w:instrText xml:space="preserve"> ADDIN ZOTERO_ITEM CSL_CITATION {"citationID":"uBZRPiZG","properties":{"formattedCitation":"[39]","plainCitation":"[39]","noteIndex":0},"citationItems":[{"id":"phUbICAF/4DbamV8f","uris":["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rsidR="008760B0">
        <w:fldChar w:fldCharType="separate"/>
      </w:r>
      <w:r w:rsidR="00584DA1" w:rsidRPr="00584DA1">
        <w:rPr>
          <w:rFonts w:cs="Times New Roman"/>
        </w:rPr>
        <w:t>[39]</w:t>
      </w:r>
      <w:r w:rsidR="008760B0">
        <w:fldChar w:fldCharType="end"/>
      </w:r>
      <w:r w:rsidR="00DD523E">
        <w:t xml:space="preserve"> the authors propose a new DOA method based on an ML model to estimate the azimuth angle of a signal. The system employs only four antennas to find the direction of eight possible signal provenance angles. With this system was obtained a dataset named as </w:t>
      </w:r>
      <w:r w:rsidR="00DD523E" w:rsidRPr="00DD523E">
        <w:rPr>
          <w:i/>
        </w:rPr>
        <w:t>Dround Data New</w:t>
      </w:r>
      <w:r w:rsidR="00DD523E">
        <w:t>, which contains well-known signals transmission powers for the eight angles. The authors trained and validated the dataset with a DNN model.</w:t>
      </w:r>
      <w:r w:rsidR="00583BE0">
        <w:t xml:space="preserve"> </w:t>
      </w:r>
    </w:p>
    <w:p w14:paraId="1037A577" w14:textId="40CD8764" w:rsidR="00D73291" w:rsidRDefault="00576AF2" w:rsidP="00F72FDE">
      <w:r>
        <w:t>I</w:t>
      </w:r>
      <w:r w:rsidR="008C5486">
        <w:t xml:space="preserve">n </w:t>
      </w:r>
      <w:r w:rsidR="008C5486">
        <w:fldChar w:fldCharType="begin"/>
      </w:r>
      <w:r w:rsidR="00584DA1">
        <w:instrText xml:space="preserve"> ADDIN ZOTERO_ITEM CSL_CITATION {"citationID":"i4rZpG37","properties":{"formattedCitation":"[40]\\uc0\\u8211{}[45]","plainCitation":"[40]–[45]","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584DA1" w:rsidRPr="00584DA1">
        <w:rPr>
          <w:rFonts w:ascii="Calibri" w:hAnsi="Calibri" w:cs="Calibri"/>
          <w:szCs w:val="24"/>
        </w:rPr>
        <w:t>[40]–[45]</w:t>
      </w:r>
      <w:r w:rsidR="008C5486">
        <w:fldChar w:fldCharType="end"/>
      </w:r>
      <w:r w:rsidR="008C5486">
        <w:t>,</w:t>
      </w:r>
      <w:r>
        <w:t xml:space="preserve"> the authors proposed a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584DA1">
        <w:rPr>
          <w:highlight w:val="yellow"/>
        </w:rPr>
        <w:instrText xml:space="preserve"> ADDIN ZOTERO_ITEM CSL_CITATION {"citationID":"qs7k8p4N","properties":{"formattedCitation":"[40]","plainCitation":"[40]","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584DA1" w:rsidRPr="00584DA1">
        <w:rPr>
          <w:rFonts w:ascii="Calibri" w:hAnsi="Calibri" w:cs="Calibri"/>
          <w:highlight w:val="yellow"/>
        </w:rPr>
        <w:t>[40]</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584DA1">
        <w:rPr>
          <w:highlight w:val="yellow"/>
        </w:rPr>
        <w:instrText xml:space="preserve"> ADDIN ZOTERO_ITEM CSL_CITATION {"citationID":"Pxc6veEx","properties":{"formattedCitation":"[41]","plainCitation":"[41]","noteIndex":0},"citationItems":[{"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584DA1" w:rsidRPr="00584DA1">
        <w:rPr>
          <w:rFonts w:ascii="Calibri" w:hAnsi="Calibri" w:cs="Calibri"/>
        </w:rPr>
        <w:t>[41]</w:t>
      </w:r>
      <w:r w:rsidR="009665CD" w:rsidRPr="00C00E1C">
        <w:rPr>
          <w:highlight w:val="yellow"/>
        </w:rPr>
        <w:fldChar w:fldCharType="end"/>
      </w:r>
      <w:r w:rsidR="009665CD" w:rsidRPr="00C00E1C">
        <w:rPr>
          <w:highlight w:val="yellow"/>
        </w:rPr>
        <w:t xml:space="preserve"> the problem of </w:t>
      </w:r>
      <w:r w:rsidR="009665CD" w:rsidRPr="00C00E1C">
        <w:rPr>
          <w:highlight w:val="yellow"/>
        </w:rPr>
        <w:lastRenderedPageBreak/>
        <w:t>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584DA1">
        <w:instrText xml:space="preserve"> ADDIN ZOTERO_ITEM CSL_CITATION {"citationID":"Bcwz5r40","properties":{"formattedCitation":"[43]","plainCitation":"[43]","noteIndex":0},"citationItems":[{"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584DA1" w:rsidRPr="00584DA1">
        <w:rPr>
          <w:rFonts w:ascii="Calibri" w:hAnsi="Calibri" w:cs="Calibri"/>
        </w:rPr>
        <w:t>[43]</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584DA1">
        <w:instrText xml:space="preserve"> ADDIN ZOTERO_ITEM CSL_CITATION {"citationID":"wHe66HiY","properties":{"formattedCitation":"[44]","plainCitation":"[44]","noteIndex":0},"citationItems":[{"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584DA1" w:rsidRPr="00584DA1">
        <w:rPr>
          <w:rFonts w:ascii="Calibri" w:hAnsi="Calibri" w:cs="Calibri"/>
        </w:rPr>
        <w:t>[44]</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584DA1">
        <w:instrText xml:space="preserve"> ADDIN ZOTERO_ITEM CSL_CITATION {"citationID":"1IQ4xzo7","properties":{"formattedCitation":"[45]","plainCitation":"[45]","noteIndex":0},"citationItems":[{"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584DA1" w:rsidRPr="00584DA1">
        <w:rPr>
          <w:rFonts w:ascii="Calibri" w:hAnsi="Calibri" w:cs="Calibri"/>
        </w:rPr>
        <w:t>[45]</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584DA1">
        <w:instrText xml:space="preserve"> ADDIN ZOTERO_ITEM CSL_CITATION {"citationID":"2bvFF0jz","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584DA1" w:rsidRPr="00584DA1">
        <w:rPr>
          <w:rFonts w:cs="Times New Roman"/>
        </w:rPr>
        <w:t>[42]</w:t>
      </w:r>
      <w:r w:rsidR="00F72FDE">
        <w:fldChar w:fldCharType="end"/>
      </w:r>
      <w:r w:rsidR="00F72FDE">
        <w:t>.</w:t>
      </w:r>
      <w:r w:rsidR="00BD4B75">
        <w:t xml:space="preserve"> I</w:t>
      </w:r>
      <w:r w:rsidR="00BD4B75" w:rsidRPr="00BD4B75">
        <w:t>n this last work</w:t>
      </w:r>
      <w:r w:rsidR="00163EE5">
        <w:t>,</w:t>
      </w:r>
      <w:r w:rsidR="00BD4B75" w:rsidRPr="00BD4B75">
        <w:t xml:space="preserve"> the azimuth and elevation angles of one or more incident sources in a ULA are found. However, there is still a lot of work to do on this issue since the angle resolution is still very low</w:t>
      </w:r>
      <w:r w:rsidR="0093683E">
        <w:t>.</w:t>
      </w:r>
    </w:p>
    <w:p w14:paraId="6E8A534B" w14:textId="62AADCCD" w:rsidR="00CB7CD0" w:rsidRDefault="00CB7CD0" w:rsidP="00CB7CD0">
      <w:pPr>
        <w:pStyle w:val="Descripcin"/>
        <w:keepNext/>
      </w:pPr>
      <w:bookmarkStart w:id="14" w:name="_Toc101393069"/>
      <w:r>
        <w:t xml:space="preserve">Table </w:t>
      </w:r>
      <w:fldSimple w:instr=" SEQ Table \* ARABIC ">
        <w:r w:rsidR="00DF093C">
          <w:rPr>
            <w:noProof/>
          </w:rPr>
          <w:t>1</w:t>
        </w:r>
      </w:fldSimple>
      <w:r w:rsidR="008B65F7">
        <w:t xml:space="preserve">. </w:t>
      </w:r>
      <w:r w:rsidRPr="00A66145">
        <w:t xml:space="preserve">Taxonomy of the proposed </w:t>
      </w:r>
      <w:r>
        <w:t>ML to DOA estimation.</w:t>
      </w:r>
      <w:bookmarkEnd w:id="14"/>
    </w:p>
    <w:tbl>
      <w:tblPr>
        <w:tblStyle w:val="Tabladecuadrcula1clara"/>
        <w:tblW w:w="7848" w:type="dxa"/>
        <w:tblInd w:w="694" w:type="dxa"/>
        <w:tblLook w:val="04A0" w:firstRow="1" w:lastRow="0" w:firstColumn="1" w:lastColumn="0" w:noHBand="0" w:noVBand="1"/>
      </w:tblPr>
      <w:tblGrid>
        <w:gridCol w:w="1624"/>
        <w:gridCol w:w="990"/>
        <w:gridCol w:w="1096"/>
        <w:gridCol w:w="870"/>
        <w:gridCol w:w="936"/>
        <w:gridCol w:w="1363"/>
        <w:gridCol w:w="1150"/>
      </w:tblGrid>
      <w:tr w:rsidR="00300CBB" w14:paraId="1020F4A7" w14:textId="77777777" w:rsidTr="00B06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0C911C31" w14:textId="71FE9EF8" w:rsidR="00CB7CD0" w:rsidRPr="009913FB" w:rsidRDefault="00CB7CD0" w:rsidP="00CB7CD0">
            <w:pPr>
              <w:ind w:left="0" w:firstLine="0"/>
              <w:rPr>
                <w:b w:val="0"/>
              </w:rPr>
            </w:pPr>
            <w:commentRangeStart w:id="15"/>
            <w:r w:rsidRPr="009913FB">
              <w:rPr>
                <w:b w:val="0"/>
              </w:rPr>
              <w:t>r</w:t>
            </w:r>
            <w:commentRangeStart w:id="16"/>
            <w:r w:rsidRPr="009913FB">
              <w:rPr>
                <w:b w:val="0"/>
              </w:rPr>
              <w:t>eference</w:t>
            </w:r>
            <w:commentRangeEnd w:id="16"/>
            <w:r w:rsidR="00D23488">
              <w:rPr>
                <w:rStyle w:val="Refdecomentario"/>
                <w:b w:val="0"/>
                <w:bCs w:val="0"/>
              </w:rPr>
              <w:commentReference w:id="16"/>
            </w:r>
            <w:commentRangeEnd w:id="15"/>
            <w:r w:rsidR="00D23488">
              <w:rPr>
                <w:rStyle w:val="Refdecomentario"/>
                <w:b w:val="0"/>
                <w:bCs w:val="0"/>
              </w:rPr>
              <w:commentReference w:id="15"/>
            </w:r>
          </w:p>
        </w:tc>
        <w:tc>
          <w:tcPr>
            <w:tcW w:w="1047" w:type="dxa"/>
          </w:tcPr>
          <w:p w14:paraId="35F34224" w14:textId="506FB0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azimuth</w:t>
            </w:r>
          </w:p>
        </w:tc>
        <w:tc>
          <w:tcPr>
            <w:tcW w:w="1131" w:type="dxa"/>
          </w:tcPr>
          <w:p w14:paraId="503D3DB6" w14:textId="27A2AA24"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elevation</w:t>
            </w:r>
          </w:p>
        </w:tc>
        <w:tc>
          <w:tcPr>
            <w:tcW w:w="881" w:type="dxa"/>
          </w:tcPr>
          <w:p w14:paraId="587558C4" w14:textId="2B102067"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single-source</w:t>
            </w:r>
          </w:p>
        </w:tc>
        <w:tc>
          <w:tcPr>
            <w:tcW w:w="936" w:type="dxa"/>
          </w:tcPr>
          <w:p w14:paraId="28DB3564" w14:textId="780113E1"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multi-source</w:t>
            </w:r>
            <w:r w:rsidR="008B65F7" w:rsidRPr="009913FB">
              <w:rPr>
                <w:b w:val="0"/>
              </w:rPr>
              <w:t>s</w:t>
            </w:r>
          </w:p>
        </w:tc>
        <w:tc>
          <w:tcPr>
            <w:tcW w:w="1479" w:type="dxa"/>
          </w:tcPr>
          <w:p w14:paraId="7C9BFD2A" w14:textId="60BDF4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narrowband</w:t>
            </w:r>
          </w:p>
        </w:tc>
        <w:tc>
          <w:tcPr>
            <w:tcW w:w="1208" w:type="dxa"/>
          </w:tcPr>
          <w:p w14:paraId="074C2B2C" w14:textId="24342B78"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wideband</w:t>
            </w:r>
          </w:p>
        </w:tc>
      </w:tr>
      <w:tr w:rsidR="00B06CC9" w14:paraId="7DB50010"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58010B5" w14:textId="7A2BDC02" w:rsidR="004334DC" w:rsidRDefault="004334DC" w:rsidP="009665CD">
            <w:pPr>
              <w:ind w:left="0" w:firstLine="0"/>
            </w:pPr>
            <w:r>
              <w:fldChar w:fldCharType="begin"/>
            </w:r>
            <w:r w:rsidR="00584DA1">
              <w:instrText xml:space="preserve"> ADDIN ZOTERO_ITEM CSL_CITATION {"citationID":"GudBcqkl","properties":{"formattedCitation":"[32]","plainCitation":"[32]","noteIndex":0},"citationItems":[{"id":"phUbICAF/UielHgyU","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00584DA1" w:rsidRPr="00584DA1">
              <w:rPr>
                <w:rFonts w:cs="Times New Roman"/>
              </w:rPr>
              <w:t>[32]</w:t>
            </w:r>
            <w:r>
              <w:fldChar w:fldCharType="end"/>
            </w:r>
          </w:p>
        </w:tc>
        <w:tc>
          <w:tcPr>
            <w:tcW w:w="1047" w:type="dxa"/>
          </w:tcPr>
          <w:p w14:paraId="7D0DEC8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1A3721A1" w14:textId="6BA5F95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011CE4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622EA0F" w14:textId="7817886D"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47A15BF" w14:textId="355935F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AA10120"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5FE1E20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4EF2D30" w14:textId="51C35ADF" w:rsidR="004334DC" w:rsidRDefault="004334DC" w:rsidP="009665CD">
            <w:pPr>
              <w:ind w:left="0" w:firstLine="0"/>
            </w:pPr>
            <w:r>
              <w:fldChar w:fldCharType="begin"/>
            </w:r>
            <w:r w:rsidR="00584DA1">
              <w:instrText xml:space="preserve"> ADDIN ZOTERO_ITEM CSL_CITATION {"citationID":"WM95I2Iz","properties":{"formattedCitation":"[33]","plainCitation":"[33]","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fldChar w:fldCharType="separate"/>
            </w:r>
            <w:r w:rsidR="00584DA1" w:rsidRPr="00584DA1">
              <w:rPr>
                <w:rFonts w:cs="Times New Roman"/>
              </w:rPr>
              <w:t>[33]</w:t>
            </w:r>
            <w:r>
              <w:fldChar w:fldCharType="end"/>
            </w:r>
          </w:p>
        </w:tc>
        <w:tc>
          <w:tcPr>
            <w:tcW w:w="1047" w:type="dxa"/>
          </w:tcPr>
          <w:p w14:paraId="66A54C73" w14:textId="01E6FDA3"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6E72B297" w14:textId="11DF3234" w:rsidR="004334DC" w:rsidRDefault="00C20071"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413A2A6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F790894" w14:textId="3F4813FE"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14B163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089F3C88" w14:textId="46330E7F"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4334DC" w14:paraId="44758EB8"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CEC1E21" w14:textId="5A892F3D" w:rsidR="004334DC" w:rsidRDefault="004334DC" w:rsidP="009665CD">
            <w:pPr>
              <w:ind w:left="0" w:firstLine="0"/>
            </w:pPr>
            <w:r>
              <w:fldChar w:fldCharType="begin"/>
            </w:r>
            <w:r w:rsidR="00584DA1">
              <w:instrText xml:space="preserve"> ADDIN ZOTERO_ITEM CSL_CITATION {"citationID":"Vcyn7bZ6","properties":{"formattedCitation":"[34]","plainCitation":"[34]","noteIndex":0},"citationItems":[{"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fldChar w:fldCharType="separate"/>
            </w:r>
            <w:r w:rsidR="00584DA1" w:rsidRPr="00584DA1">
              <w:rPr>
                <w:rFonts w:cs="Times New Roman"/>
              </w:rPr>
              <w:t>[34]</w:t>
            </w:r>
            <w:r>
              <w:fldChar w:fldCharType="end"/>
            </w:r>
          </w:p>
        </w:tc>
        <w:tc>
          <w:tcPr>
            <w:tcW w:w="1047" w:type="dxa"/>
          </w:tcPr>
          <w:p w14:paraId="294C96EE" w14:textId="7CCF006A" w:rsidR="004334DC" w:rsidRDefault="00FA14A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7A46F21D"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EC33195" w14:textId="6F487EE6"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151DC18"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6C75830C" w14:textId="7C1160A9"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33146C9"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180BC7B"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211E939" w14:textId="74FF9213" w:rsidR="008B65F7" w:rsidRDefault="008B65F7" w:rsidP="009665CD">
            <w:pPr>
              <w:ind w:left="0" w:firstLine="0"/>
            </w:pPr>
            <w:r>
              <w:fldChar w:fldCharType="begin"/>
            </w:r>
            <w:r w:rsidR="00584DA1">
              <w:instrText xml:space="preserve"> ADDIN ZOTERO_ITEM CSL_CITATION {"citationID":"aoAkV0Qp","properties":{"formattedCitation":"[35]","plainCitation":"[35]","noteIndex":0},"citationItems":[{"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fldChar w:fldCharType="separate"/>
            </w:r>
            <w:r w:rsidR="00584DA1" w:rsidRPr="00584DA1">
              <w:rPr>
                <w:rFonts w:cs="Times New Roman"/>
              </w:rPr>
              <w:t>[35]</w:t>
            </w:r>
            <w:r>
              <w:fldChar w:fldCharType="end"/>
            </w:r>
          </w:p>
        </w:tc>
        <w:tc>
          <w:tcPr>
            <w:tcW w:w="1047" w:type="dxa"/>
          </w:tcPr>
          <w:p w14:paraId="142D1BD5" w14:textId="13A775BC"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219171FA" w14:textId="76F18F6B" w:rsidR="008B65F7" w:rsidRDefault="00906D7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63CE551E"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7DA43CCE" w14:textId="2C0ACAE2"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20BDB408" w14:textId="177C4BC1"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8B060DD"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6F1DD2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B5670F3" w14:textId="3BD3FB18" w:rsidR="00CB7CD0" w:rsidRDefault="008B65F7" w:rsidP="009665CD">
            <w:pPr>
              <w:ind w:left="0" w:firstLine="0"/>
            </w:pPr>
            <w:r>
              <w:fldChar w:fldCharType="begin"/>
            </w:r>
            <w:r w:rsidR="00584DA1">
              <w:instrText xml:space="preserve"> ADDIN ZOTERO_ITEM CSL_CITATION {"citationID":"AtQFvK8o","properties":{"formattedCitation":"[36]","plainCitation":"[36]","noteIndex":0},"citationItems":[{"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fldChar w:fldCharType="separate"/>
            </w:r>
            <w:r w:rsidR="00584DA1" w:rsidRPr="00584DA1">
              <w:rPr>
                <w:rFonts w:cs="Times New Roman"/>
              </w:rPr>
              <w:t>[36]</w:t>
            </w:r>
            <w:r>
              <w:fldChar w:fldCharType="end"/>
            </w:r>
          </w:p>
        </w:tc>
        <w:tc>
          <w:tcPr>
            <w:tcW w:w="1047" w:type="dxa"/>
          </w:tcPr>
          <w:p w14:paraId="1E3802A8" w14:textId="0CFF4968"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65CA9B7B"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28BB9D38"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408B3786" w14:textId="384F9DC3"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7DDE2C7" w14:textId="7E661F31"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5651B0A0"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59859AD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000E4B3" w14:textId="2913BED5" w:rsidR="00466B8E" w:rsidRDefault="00466B8E" w:rsidP="009665CD">
            <w:pPr>
              <w:ind w:left="0" w:firstLine="0"/>
            </w:pPr>
            <w:r>
              <w:fldChar w:fldCharType="begin"/>
            </w:r>
            <w:r w:rsidR="00584DA1">
              <w:instrText xml:space="preserve"> ADDIN ZOTERO_ITEM CSL_CITATION {"citationID":"f3QLOatq","properties":{"formattedCitation":"[37]","plainCitation":"[37]","noteIndex":0},"citationItems":[{"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00584DA1" w:rsidRPr="00584DA1">
              <w:rPr>
                <w:rFonts w:cs="Times New Roman"/>
              </w:rPr>
              <w:t>[37]</w:t>
            </w:r>
            <w:r>
              <w:fldChar w:fldCharType="end"/>
            </w:r>
          </w:p>
        </w:tc>
        <w:tc>
          <w:tcPr>
            <w:tcW w:w="1047" w:type="dxa"/>
          </w:tcPr>
          <w:p w14:paraId="2D526FDC" w14:textId="48A72B3B"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E9A13AD"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7F1BC00"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FC611E8" w14:textId="594E478A"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CA9DD2D" w14:textId="7E44E40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B96F6C5"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9C8DA9E"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7BD80F3" w14:textId="22F8A52C" w:rsidR="00CB7CD0" w:rsidRDefault="00AF2406" w:rsidP="009665CD">
            <w:pPr>
              <w:ind w:left="0" w:firstLine="0"/>
            </w:pPr>
            <w:r>
              <w:fldChar w:fldCharType="begin"/>
            </w:r>
            <w:r w:rsidR="00584DA1">
              <w:instrText xml:space="preserve"> ADDIN ZOTERO_ITEM CSL_CITATION {"citationID":"9fWB9qfm","properties":{"formattedCitation":"[38]","plainCitation":"[38]","noteIndex":0},"citationItems":[{"id":"phUbICAF/wdeZmRQG","uris":["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00584DA1" w:rsidRPr="00584DA1">
              <w:rPr>
                <w:rFonts w:cs="Times New Roman"/>
              </w:rPr>
              <w:t>[38]</w:t>
            </w:r>
            <w:r>
              <w:fldChar w:fldCharType="end"/>
            </w:r>
          </w:p>
        </w:tc>
        <w:tc>
          <w:tcPr>
            <w:tcW w:w="1047" w:type="dxa"/>
          </w:tcPr>
          <w:p w14:paraId="1C08C013" w14:textId="1E7F5754" w:rsidR="00CB7CD0" w:rsidRDefault="00AF2406"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16BD4B8F"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77085854" w14:textId="6B06B555"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1631953D"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07370F6B" w14:textId="21CBA8A8"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66572F92"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8760B0" w14:paraId="47C3847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81AC0E8" w14:textId="687060BA" w:rsidR="008760B0" w:rsidRDefault="008760B0" w:rsidP="009665CD">
            <w:pPr>
              <w:ind w:left="0" w:firstLine="0"/>
            </w:pPr>
            <w:r>
              <w:fldChar w:fldCharType="begin"/>
            </w:r>
            <w:r w:rsidR="00584DA1">
              <w:instrText xml:space="preserve"> ADDIN ZOTERO_ITEM CSL_CITATION {"citationID":"kbNsznVb","properties":{"formattedCitation":"[39]","plainCitation":"[39]","noteIndex":0},"citationItems":[{"id":"phUbICAF/4DbamV8f","uris":["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fldChar w:fldCharType="separate"/>
            </w:r>
            <w:r w:rsidR="00584DA1" w:rsidRPr="00584DA1">
              <w:rPr>
                <w:rFonts w:cs="Times New Roman"/>
              </w:rPr>
              <w:t>[39]</w:t>
            </w:r>
            <w:r>
              <w:fldChar w:fldCharType="end"/>
            </w:r>
          </w:p>
        </w:tc>
        <w:tc>
          <w:tcPr>
            <w:tcW w:w="1047" w:type="dxa"/>
          </w:tcPr>
          <w:p w14:paraId="65676B4E" w14:textId="3C7EDBC4"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B8C862C"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690422F8" w14:textId="146E6916"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5EBE6DE4"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4A8AAFF3" w14:textId="34016D88"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58CDB3D"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r>
      <w:tr w:rsidR="00C147E3" w14:paraId="1A039B8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67054A6" w14:textId="7487BBA9" w:rsidR="00C147E3" w:rsidRDefault="00C147E3" w:rsidP="009665CD">
            <w:pPr>
              <w:ind w:left="0" w:firstLine="0"/>
            </w:pPr>
            <w:r>
              <w:lastRenderedPageBreak/>
              <w:fldChar w:fldCharType="begin"/>
            </w:r>
            <w:r w:rsidR="00584DA1">
              <w:instrText xml:space="preserve"> ADDIN ZOTERO_ITEM CSL_CITATION {"citationID":"Fqn7kGCH","properties":{"formattedCitation":"[40]","plainCitation":"[40]","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00584DA1" w:rsidRPr="00584DA1">
              <w:rPr>
                <w:rFonts w:cs="Times New Roman"/>
              </w:rPr>
              <w:t>[40]</w:t>
            </w:r>
            <w:r>
              <w:fldChar w:fldCharType="end"/>
            </w:r>
          </w:p>
        </w:tc>
        <w:tc>
          <w:tcPr>
            <w:tcW w:w="1047" w:type="dxa"/>
          </w:tcPr>
          <w:p w14:paraId="1E6C1828"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3E784AF" w14:textId="22D95B32"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3D9F25C" w14:textId="32ADFB4E" w:rsidR="00C147E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6B338385" w14:textId="595C8548"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24965D3" w14:textId="6189A35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4D427B1"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r>
      <w:tr w:rsidR="00175B03" w14:paraId="0856C1BF"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E3140E6" w14:textId="013C860F" w:rsidR="00175B03" w:rsidRDefault="00F92AE5" w:rsidP="009665CD">
            <w:pPr>
              <w:ind w:left="0" w:firstLine="0"/>
            </w:pPr>
            <w:r>
              <w:fldChar w:fldCharType="begin"/>
            </w:r>
            <w:r w:rsidR="00584DA1">
              <w:instrText xml:space="preserve"> ADDIN ZOTERO_ITEM CSL_CITATION {"citationID":"nuuMHtKs","properties":{"formattedCitation":"[41]","plainCitation":"[41]","noteIndex":0},"citationItems":[{"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00584DA1" w:rsidRPr="00584DA1">
              <w:rPr>
                <w:rFonts w:cs="Times New Roman"/>
              </w:rPr>
              <w:t>[41]</w:t>
            </w:r>
            <w:r>
              <w:fldChar w:fldCharType="end"/>
            </w:r>
          </w:p>
        </w:tc>
        <w:tc>
          <w:tcPr>
            <w:tcW w:w="1047" w:type="dxa"/>
          </w:tcPr>
          <w:p w14:paraId="12936DCE"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CE83ECB" w14:textId="691ADED5"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4BDCC1C" w14:textId="1A2B5F95" w:rsidR="00175B0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04C2A42" w14:textId="65546963"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FE08E2" w14:textId="751B5E91"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10A796F4"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6F134D0C"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D12ECB3" w14:textId="4530E818" w:rsidR="00B06CC9" w:rsidRDefault="00F72FDE" w:rsidP="009665CD">
            <w:pPr>
              <w:ind w:left="0" w:firstLine="0"/>
            </w:pPr>
            <w:r>
              <w:fldChar w:fldCharType="begin"/>
            </w:r>
            <w:r w:rsidR="00584DA1">
              <w:instrText xml:space="preserve"> ADDIN ZOTERO_ITEM CSL_CITATION {"citationID":"kLU6e7dC","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00584DA1" w:rsidRPr="00584DA1">
              <w:rPr>
                <w:rFonts w:cs="Times New Roman"/>
              </w:rPr>
              <w:t>[42]</w:t>
            </w:r>
            <w:r>
              <w:fldChar w:fldCharType="end"/>
            </w:r>
          </w:p>
        </w:tc>
        <w:tc>
          <w:tcPr>
            <w:tcW w:w="1047" w:type="dxa"/>
          </w:tcPr>
          <w:p w14:paraId="7A0F5F92" w14:textId="2B2EAFC4"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3AD26E5B" w14:textId="45B777FC"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5E07EE3" w14:textId="279181F4"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00709E8A" w14:textId="5F1B3443"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7B7EBFF6" w14:textId="7C8FA95E"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8974A89" w14:textId="77777777"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A73C40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8473AE5" w14:textId="5E3474AF" w:rsidR="00300CBB" w:rsidRDefault="00300CBB" w:rsidP="009665CD">
            <w:pPr>
              <w:ind w:left="0" w:firstLine="0"/>
            </w:pPr>
            <w:r>
              <w:fldChar w:fldCharType="begin"/>
            </w:r>
            <w:r w:rsidR="00584DA1">
              <w:instrText xml:space="preserve"> ADDIN ZOTERO_ITEM CSL_CITATION {"citationID":"hjCniXJS","properties":{"formattedCitation":"[43]","plainCitation":"[43]","noteIndex":0},"citationItems":[{"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00584DA1" w:rsidRPr="00584DA1">
              <w:rPr>
                <w:rFonts w:cs="Times New Roman"/>
              </w:rPr>
              <w:t>[43]</w:t>
            </w:r>
            <w:r>
              <w:fldChar w:fldCharType="end"/>
            </w:r>
          </w:p>
        </w:tc>
        <w:tc>
          <w:tcPr>
            <w:tcW w:w="1047" w:type="dxa"/>
          </w:tcPr>
          <w:p w14:paraId="1FAB3FF4"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07C1488A" w14:textId="3FBE11B6"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1D0881E5"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A6BE4A9" w14:textId="6E8F82DC"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830299F" w14:textId="2CE8D525"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AB986C2"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r>
      <w:tr w:rsidR="00960364" w14:paraId="15F65CC4"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516CC2D" w14:textId="02B8E045" w:rsidR="00960364" w:rsidRDefault="00B06CC9" w:rsidP="009665CD">
            <w:pPr>
              <w:ind w:left="0" w:firstLine="0"/>
            </w:pPr>
            <w:r>
              <w:fldChar w:fldCharType="begin"/>
            </w:r>
            <w:r w:rsidR="00584DA1">
              <w:instrText xml:space="preserve"> ADDIN ZOTERO_ITEM CSL_CITATION {"citationID":"ZU3O7RwO","properties":{"formattedCitation":"[44]","plainCitation":"[44]","noteIndex":0},"citationItems":[{"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00584DA1" w:rsidRPr="00584DA1">
              <w:rPr>
                <w:rFonts w:cs="Times New Roman"/>
              </w:rPr>
              <w:t>[44]</w:t>
            </w:r>
            <w:r>
              <w:fldChar w:fldCharType="end"/>
            </w:r>
          </w:p>
        </w:tc>
        <w:tc>
          <w:tcPr>
            <w:tcW w:w="1047" w:type="dxa"/>
          </w:tcPr>
          <w:p w14:paraId="66A3B229"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0F6CA9A" w14:textId="1CAE248B"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06C74B84"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26A8CB11" w14:textId="606137A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8302EC" w14:textId="399FC1B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113F6F8"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2F6908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977AC6C" w14:textId="5FB661A0" w:rsidR="00CB7CD0" w:rsidRDefault="00BD237E" w:rsidP="009665CD">
            <w:pPr>
              <w:ind w:left="0" w:firstLine="0"/>
            </w:pPr>
            <w:r>
              <w:fldChar w:fldCharType="begin"/>
            </w:r>
            <w:r w:rsidR="00584DA1">
              <w:instrText xml:space="preserve"> ADDIN ZOTERO_ITEM CSL_CITATION {"citationID":"y5bqnaD0","properties":{"formattedCitation":"[45]","plainCitation":"[45]","noteIndex":0},"citationItems":[{"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00584DA1" w:rsidRPr="00584DA1">
              <w:rPr>
                <w:rFonts w:cs="Times New Roman"/>
              </w:rPr>
              <w:t>[45]</w:t>
            </w:r>
            <w:r>
              <w:fldChar w:fldCharType="end"/>
            </w:r>
          </w:p>
        </w:tc>
        <w:tc>
          <w:tcPr>
            <w:tcW w:w="1047" w:type="dxa"/>
          </w:tcPr>
          <w:p w14:paraId="2F1EA0F3" w14:textId="677EE0DB"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5114B77"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4388EF1E" w14:textId="1CC775FC"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74A3866"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75628D79"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60DA54DD" w14:textId="5EB5E854"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6D569F06" w14:textId="0F83DD0F" w:rsidR="005F15EE"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verall ML techniques can offer better DOA methods than those mentioned above. ML has been used mainly to improve azimuth angle or elevation angle resolution and computing speed. In addition, various studies have been carried out to find the address of multiple sources</w:t>
      </w:r>
      <w:r w:rsidR="00401EC1">
        <w:t xml:space="preserve">. Figure 2 summarizes the DOA scenarios where </w:t>
      </w:r>
      <w:r w:rsidR="00D23488">
        <w:t>ML</w:t>
      </w:r>
      <w:r w:rsidR="00401EC1">
        <w:t xml:space="preserve"> techniques have been </w:t>
      </w:r>
      <w:r w:rsidR="00D23488">
        <w:t>used</w:t>
      </w:r>
      <w:r w:rsidR="00401EC1">
        <w:t xml:space="preserve">. However, </w:t>
      </w:r>
      <w:r w:rsidR="00517C56">
        <w:t xml:space="preserve">the study of the ML-based </w:t>
      </w:r>
      <w:r w:rsidRPr="005F15EE">
        <w:t xml:space="preserve">DOA </w:t>
      </w:r>
      <w:r w:rsidR="00517C56">
        <w:t xml:space="preserve">complete response approach </w:t>
      </w:r>
      <w:r w:rsidRPr="005F15EE">
        <w:t>(knowledge of azimuth and elevation angle) has</w:t>
      </w:r>
      <w:r w:rsidR="00517C56">
        <w:t xml:space="preserve"> not been deeply studied</w:t>
      </w:r>
      <w:r w:rsidRPr="005F15EE">
        <w:t>.</w:t>
      </w:r>
      <w:r w:rsidR="00517C56">
        <w:t xml:space="preserve"> The reason behind </w:t>
      </w:r>
      <w:r w:rsidR="00163EE5">
        <w:t xml:space="preserve">this </w:t>
      </w:r>
      <w:r w:rsidR="00517C56">
        <w:t xml:space="preserve">is the </w:t>
      </w:r>
      <w:r w:rsidR="008931E9">
        <w:t>big</w:t>
      </w:r>
      <w:r w:rsidR="00517C56">
        <w:t xml:space="preserve"> size of the training data which is not suppor</w:t>
      </w:r>
      <w:r w:rsidR="008931E9">
        <w:t>ted by all models, like NN</w:t>
      </w:r>
      <w:r w:rsidR="00401EC1">
        <w:t xml:space="preserve"> </w:t>
      </w:r>
      <w:r w:rsidR="00401EC1">
        <w:fldChar w:fldCharType="begin"/>
      </w:r>
      <w:r w:rsidR="00584DA1">
        <w:instrText xml:space="preserve"> ADDIN ZOTERO_ITEM CSL_CITATION {"citationID":"IGkqH8kn","properties":{"formattedCitation":"[46]","plainCitation":"[46]","noteIndex":0},"citationItems":[{"id":"phUbICAF/z4wIxk28","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rsidR="00401EC1">
        <w:fldChar w:fldCharType="separate"/>
      </w:r>
      <w:r w:rsidR="00584DA1" w:rsidRPr="00584DA1">
        <w:rPr>
          <w:rFonts w:cs="Times New Roman"/>
        </w:rPr>
        <w:t>[46]</w:t>
      </w:r>
      <w:r w:rsidR="00401EC1">
        <w:fldChar w:fldCharType="end"/>
      </w:r>
      <w:r w:rsidR="00517C56">
        <w:t>.</w:t>
      </w:r>
      <w:r w:rsidR="008931E9">
        <w:t xml:space="preserve"> </w:t>
      </w:r>
      <w:r w:rsidRPr="005F15EE">
        <w:t xml:space="preserve">However, the estimation of both the elevation and the azimuth angles is crucial and has many applications in various fields </w:t>
      </w:r>
      <w:r w:rsidR="00163EE5">
        <w:t xml:space="preserve">of engineering. For instance, </w:t>
      </w:r>
      <w:r w:rsidRPr="005F15EE">
        <w:t>complete DOA information it is possible to improve the coverage of transmission in wireless communications by avoiding interferences and enhancing the system capacity</w:t>
      </w:r>
      <w:r w:rsidR="00517C56">
        <w:t xml:space="preserve"> </w:t>
      </w:r>
      <w:r w:rsidR="00517C56">
        <w:fldChar w:fldCharType="begin"/>
      </w:r>
      <w:r w:rsidR="00584DA1">
        <w:instrText xml:space="preserve"> ADDIN ZOTERO_ITEM CSL_CITATION {"citationID":"w2ohEn9i","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584DA1" w:rsidRPr="00584DA1">
        <w:rPr>
          <w:rFonts w:cs="Times New Roman"/>
        </w:rPr>
        <w:t>[42]</w:t>
      </w:r>
      <w:r w:rsidR="00517C56">
        <w:fldChar w:fldCharType="end"/>
      </w:r>
      <w:r>
        <w:t xml:space="preserve">. </w:t>
      </w:r>
      <w:r w:rsidRPr="005F15EE">
        <w:t xml:space="preserve">More specifically, the knowledge of the azimuth and elevation angle would bring a better exploitation of the BF technology </w:t>
      </w:r>
      <w:r w:rsidR="008931E9">
        <w:t>in the Next-Generation</w:t>
      </w:r>
      <w:r w:rsidRPr="005F15EE">
        <w:t xml:space="preserve"> mobile networks.</w:t>
      </w:r>
    </w:p>
    <w:p w14:paraId="4F03D056" w14:textId="77777777" w:rsidR="00DD523E" w:rsidRDefault="00DD523E" w:rsidP="00DD523E">
      <w:pPr>
        <w:keepNext/>
        <w:ind w:left="0" w:firstLine="0"/>
      </w:pPr>
      <w:r>
        <w:rPr>
          <w:noProof/>
        </w:rPr>
        <w:lastRenderedPageBreak/>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906395"/>
                    </a:xfrm>
                    <a:prstGeom prst="rect">
                      <a:avLst/>
                    </a:prstGeom>
                  </pic:spPr>
                </pic:pic>
              </a:graphicData>
            </a:graphic>
          </wp:inline>
        </w:drawing>
      </w:r>
    </w:p>
    <w:p w14:paraId="436C163A" w14:textId="1021091E" w:rsidR="00401EC1" w:rsidRDefault="00DD523E" w:rsidP="00DD523E">
      <w:pPr>
        <w:pStyle w:val="Descripcin"/>
      </w:pPr>
      <w:bookmarkStart w:id="17" w:name="_Toc101393031"/>
      <w:commentRangeStart w:id="18"/>
      <w:r>
        <w:t xml:space="preserve">Figure </w:t>
      </w:r>
      <w:fldSimple w:instr=" SEQ Figure \* ARABIC ">
        <w:r w:rsidR="00F12240">
          <w:rPr>
            <w:noProof/>
          </w:rPr>
          <w:t>2</w:t>
        </w:r>
      </w:fldSimple>
      <w:r>
        <w:t xml:space="preserve">. </w:t>
      </w:r>
      <w:r w:rsidRPr="008D2F2F">
        <w:t xml:space="preserve">Overview of </w:t>
      </w:r>
      <w:r>
        <w:t xml:space="preserve">applications of ML in DOA </w:t>
      </w:r>
      <w:r>
        <w:fldChar w:fldCharType="begin"/>
      </w:r>
      <w:r w:rsidR="00584DA1">
        <w:instrText xml:space="preserve"> ADDIN ZOTERO_ITEM CSL_CITATION {"citationID":"G12gzYly","properties":{"formattedCitation":"[46]","plainCitation":"[46]","noteIndex":0},"citationItems":[{"id":"phUbICAF/z4wIxk28","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584DA1" w:rsidRPr="00584DA1">
        <w:rPr>
          <w:rFonts w:cs="Times New Roman"/>
        </w:rPr>
        <w:t>[46]</w:t>
      </w:r>
      <w:r>
        <w:fldChar w:fldCharType="end"/>
      </w:r>
      <w:r>
        <w:t>.</w:t>
      </w:r>
      <w:commentRangeEnd w:id="18"/>
      <w:r w:rsidR="00D23488">
        <w:rPr>
          <w:rStyle w:val="Refdecomentario"/>
          <w:i w:val="0"/>
          <w:iCs w:val="0"/>
          <w:color w:val="auto"/>
        </w:rPr>
        <w:commentReference w:id="18"/>
      </w:r>
      <w:bookmarkEnd w:id="17"/>
    </w:p>
    <w:p w14:paraId="1E4DE327" w14:textId="77777777" w:rsidR="00D37979" w:rsidRDefault="00D37979" w:rsidP="00D37979">
      <w:pPr>
        <w:pStyle w:val="Ttulo2"/>
        <w:numPr>
          <w:ilvl w:val="0"/>
          <w:numId w:val="10"/>
        </w:numPr>
        <w:ind w:left="1474"/>
        <w:jc w:val="both"/>
      </w:pPr>
      <w:bookmarkStart w:id="19" w:name="_Toc102125631"/>
      <w:r>
        <w:t>CLASSIFICATION MODEL</w:t>
      </w:r>
      <w:bookmarkEnd w:id="19"/>
    </w:p>
    <w:p w14:paraId="2D1013F4" w14:textId="3FB2316B" w:rsidR="00D37979" w:rsidRDefault="00D37979" w:rsidP="00D37979">
      <w:r>
        <w:t xml:space="preserve">In this subsection a brief review of the ML model and the ensemble methods used in this work is given. </w:t>
      </w:r>
      <w:r w:rsidRPr="00FF3F74">
        <w:t xml:space="preserve">This work uses the </w:t>
      </w:r>
      <w:r w:rsidRPr="004C7073">
        <w:rPr>
          <w:i/>
        </w:rPr>
        <w:t>Scikit-Learn</w:t>
      </w:r>
      <w:r w:rsidRPr="008F11DD">
        <w:t xml:space="preserve"> </w:t>
      </w:r>
      <w:r>
        <w:t>(</w:t>
      </w:r>
      <w:r w:rsidRPr="008F11DD">
        <w:rPr>
          <w:i/>
        </w:rPr>
        <w:t>sklearn</w:t>
      </w:r>
      <w:r>
        <w:rPr>
          <w:i/>
        </w:rPr>
        <w:t>)</w:t>
      </w:r>
      <w:r w:rsidRPr="008F11DD">
        <w:t xml:space="preserve"> </w:t>
      </w:r>
      <w:r w:rsidRPr="00FF3F74">
        <w:t xml:space="preserve">library </w:t>
      </w:r>
      <w:r>
        <w:fldChar w:fldCharType="begin"/>
      </w:r>
      <w:r w:rsidR="00584DA1">
        <w:instrText xml:space="preserve"> ADDIN ZOTERO_ITEM CSL_CITATION {"citationID":"sBrqGJq6","properties":{"formattedCitation":"[47]","plainCitation":"[47]","noteIndex":0},"citationItems":[{"id":"phUbICAF/VXidnhIZ","uris":["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fldChar w:fldCharType="separate"/>
      </w:r>
      <w:r w:rsidR="00584DA1" w:rsidRPr="00584DA1">
        <w:rPr>
          <w:rFonts w:ascii="Calibri" w:hAnsi="Calibri" w:cs="Calibri"/>
        </w:rPr>
        <w:t>[47]</w:t>
      </w:r>
      <w:r>
        <w:fldChar w:fldCharType="end"/>
      </w:r>
      <w:r>
        <w:t xml:space="preserve"> </w:t>
      </w:r>
      <w:r w:rsidRPr="00FF3F74">
        <w:t>for ML models and their best performance.</w:t>
      </w:r>
    </w:p>
    <w:p w14:paraId="5CDA47BD" w14:textId="77777777" w:rsidR="00D37979" w:rsidRDefault="00D37979" w:rsidP="00D37979">
      <w:pPr>
        <w:pStyle w:val="Ttulo3"/>
      </w:pPr>
      <w:r w:rsidRPr="00833A21">
        <w:t>Support Vector Classification (SVC):</w:t>
      </w:r>
    </w:p>
    <w:p w14:paraId="3CFEFE2B" w14:textId="7629C2DF" w:rsidR="00D37979" w:rsidRDefault="00D37979" w:rsidP="00D37979">
      <w:r>
        <w:t xml:space="preserve">SVC tries to find the best hyperplane to separate different classes by maximizing the distance between sample points and the hyperplane. The SVC model </w:t>
      </w:r>
      <w:r>
        <w:fldChar w:fldCharType="begin"/>
      </w:r>
      <w:r w:rsidR="00584DA1">
        <w:instrText xml:space="preserve"> ADDIN ZOTERO_ITEM CSL_CITATION {"citationID":"X4qBSKMF","properties":{"formattedCitation":"[48]","plainCitation":"[48]","noteIndex":0},"citationItems":[{"id":"phUbICAF/ZzuifeOY","uris":["http://zotero.org/users/local/K0ok0GCB/items/2N9P84IR"],"itemData":{"id":140,"type":"webpage","title":"1.4. Support Vector Machines — scikit-learn 0.24.2 documentation","URL":"https://scikit-learn.org/stable/modules/svm.html","accessed":{"date-parts":[["2021",5,12]]}}}],"schema":"https://github.com/citation-style-language/schema/raw/master/csl-citation.json"} </w:instrText>
      </w:r>
      <w:r>
        <w:fldChar w:fldCharType="separate"/>
      </w:r>
      <w:r w:rsidR="00584DA1" w:rsidRPr="00584DA1">
        <w:rPr>
          <w:rFonts w:ascii="Calibri" w:hAnsi="Calibri" w:cs="Calibri"/>
        </w:rPr>
        <w:t>[48]</w:t>
      </w:r>
      <w:r>
        <w:fldChar w:fldCharType="end"/>
      </w:r>
      <w:r>
        <w:t xml:space="preserve"> takes as input the following parameters:</w:t>
      </w:r>
    </w:p>
    <w:p w14:paraId="1D698FAA" w14:textId="77777777" w:rsidR="00D37979" w:rsidRPr="0086609E" w:rsidRDefault="00D37979" w:rsidP="00D37979">
      <w:pPr>
        <w:pStyle w:val="Prrafodelista"/>
      </w:pPr>
      <w:r w:rsidRPr="0086609E">
        <w:rPr>
          <w:i/>
        </w:rPr>
        <w:t>kernel</w:t>
      </w:r>
      <w:r w:rsidRPr="0086609E">
        <w:t xml:space="preserve">: Selects the type of hyperplane used to separate the data. It must be one of linear, </w:t>
      </w:r>
      <w:r w:rsidRPr="0086609E">
        <w:rPr>
          <w:i/>
        </w:rPr>
        <w:t>poly</w:t>
      </w:r>
      <w:r w:rsidRPr="0086609E">
        <w:t xml:space="preserve">, </w:t>
      </w:r>
      <w:r w:rsidRPr="0086609E">
        <w:rPr>
          <w:i/>
        </w:rPr>
        <w:t>rbf</w:t>
      </w:r>
      <w:r w:rsidRPr="0086609E">
        <w:t xml:space="preserve">, </w:t>
      </w:r>
      <w:r w:rsidRPr="0086609E">
        <w:rPr>
          <w:i/>
        </w:rPr>
        <w:t>sigmoid</w:t>
      </w:r>
      <w:r w:rsidRPr="0086609E">
        <w:t xml:space="preserve">, </w:t>
      </w:r>
      <w:r w:rsidRPr="0086609E">
        <w:rPr>
          <w:i/>
        </w:rPr>
        <w:t>precomputed</w:t>
      </w:r>
      <w:r w:rsidRPr="0086609E">
        <w:t xml:space="preserve"> or a callable.</w:t>
      </w:r>
    </w:p>
    <w:p w14:paraId="75B930A4" w14:textId="77777777" w:rsidR="00D37979" w:rsidRPr="0086609E" w:rsidRDefault="00D37979" w:rsidP="00D37979">
      <w:pPr>
        <w:pStyle w:val="Prrafodelista"/>
      </w:pPr>
      <w:r w:rsidRPr="0086609E">
        <w:rPr>
          <w:i/>
        </w:rPr>
        <w:t>C</w:t>
      </w:r>
      <w:r w:rsidRPr="0086609E">
        <w:t>: Is the penalty parameter of the error term. It controls the tradeoff between smooth decision boundary and classifying the training points correctly.</w:t>
      </w:r>
    </w:p>
    <w:p w14:paraId="5C8BF325" w14:textId="77777777" w:rsidR="00D37979" w:rsidRPr="00833A21" w:rsidRDefault="00D37979" w:rsidP="00D37979">
      <w:pPr>
        <w:pStyle w:val="Prrafodelista"/>
      </w:pPr>
      <w:r w:rsidRPr="0086609E">
        <w:rPr>
          <w:i/>
        </w:rPr>
        <w:lastRenderedPageBreak/>
        <w:t>gamma</w:t>
      </w:r>
      <w:r w:rsidRPr="0086609E">
        <w:t xml:space="preserve">: Kernel coefficient for </w:t>
      </w:r>
      <w:r w:rsidRPr="0086609E">
        <w:rPr>
          <w:i/>
        </w:rPr>
        <w:t>rbf</w:t>
      </w:r>
      <w:r w:rsidRPr="0086609E">
        <w:t xml:space="preserve">, </w:t>
      </w:r>
      <w:r w:rsidRPr="0086609E">
        <w:rPr>
          <w:i/>
        </w:rPr>
        <w:t>poly</w:t>
      </w:r>
      <w:r w:rsidRPr="0086609E">
        <w:t xml:space="preserve"> and </w:t>
      </w:r>
      <w:r w:rsidRPr="0086609E">
        <w:rPr>
          <w:i/>
        </w:rPr>
        <w:t>sigmoid</w:t>
      </w:r>
      <w:r w:rsidRPr="0086609E">
        <w:t>.</w:t>
      </w:r>
    </w:p>
    <w:p w14:paraId="7FFBBE1C" w14:textId="77777777" w:rsidR="00D37979" w:rsidRDefault="00D37979" w:rsidP="00D37979">
      <w:pPr>
        <w:pStyle w:val="Ttulo3"/>
      </w:pPr>
      <w:commentRangeStart w:id="20"/>
      <w:r>
        <w:t>Decision Trees</w:t>
      </w:r>
      <w:commentRangeEnd w:id="20"/>
      <w:r>
        <w:rPr>
          <w:rStyle w:val="Refdecomentario"/>
          <w:rFonts w:asciiTheme="minorHAnsi" w:eastAsiaTheme="minorHAnsi" w:hAnsiTheme="minorHAnsi" w:cstheme="minorBidi"/>
        </w:rPr>
        <w:commentReference w:id="20"/>
      </w:r>
      <w:r>
        <w:t xml:space="preserve"> (DT):</w:t>
      </w:r>
    </w:p>
    <w:p w14:paraId="77B9390C" w14:textId="0203590C" w:rsidR="00D37979" w:rsidRDefault="00D37979" w:rsidP="00D37979">
      <w:r>
        <w:t xml:space="preserve">DT models are one of the simplest and yet most successful forms of ML models </w:t>
      </w:r>
      <w:r>
        <w:fldChar w:fldCharType="begin"/>
      </w:r>
      <w:r w:rsidR="00584DA1">
        <w:instrText xml:space="preserve"> ADDIN ZOTERO_ITEM CSL_CITATION {"citationID":"MXcZIbHU","properties":{"formattedCitation":"[49]","plainCitation":"[49]","noteIndex":0},"citationItems":[{"id":"phUbICAF/b97L3Q4m","uris":["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584DA1" w:rsidRPr="00584DA1">
        <w:rPr>
          <w:rFonts w:ascii="Calibri" w:hAnsi="Calibri" w:cs="Calibri"/>
        </w:rPr>
        <w:t>[49]</w:t>
      </w:r>
      <w:r>
        <w:fldChar w:fldCharType="end"/>
      </w:r>
      <w:r>
        <w:t xml:space="preserve">. </w:t>
      </w:r>
      <w:r w:rsidRPr="005F3258">
        <w:t>The goal of D</w:t>
      </w:r>
      <w:r>
        <w:t>T is</w:t>
      </w:r>
      <w:r w:rsidRPr="005F3258">
        <w:t xml:space="preserve"> to create a model that predicts the value of a target variable by learning simple rules inferred from the data features.</w:t>
      </w:r>
      <w:r>
        <w:t xml:space="preserve"> </w:t>
      </w:r>
      <w:r w:rsidRPr="009E491D">
        <w:t xml:space="preserve">The </w:t>
      </w:r>
      <w:r>
        <w:t>DT</w:t>
      </w:r>
      <w:r w:rsidRPr="009E491D">
        <w:t xml:space="preserve"> model</w:t>
      </w:r>
      <w:r>
        <w:t>s</w:t>
      </w:r>
      <w:r w:rsidRPr="009E491D">
        <w:t xml:space="preserve"> bu</w:t>
      </w:r>
      <w:r>
        <w:t>ild</w:t>
      </w:r>
      <w:r w:rsidRPr="009E491D">
        <w:t xml:space="preserve"> a tree during training that is the one applied when making the prediction.</w:t>
      </w:r>
      <w:r w:rsidRPr="00AD6E79">
        <w:t xml:space="preserve"> The input and output value</w:t>
      </w:r>
      <w:r>
        <w:t>s can be discrete or continues. T</w:t>
      </w:r>
      <w:r w:rsidRPr="004C7073">
        <w:t xml:space="preserve">he </w:t>
      </w:r>
      <w:r w:rsidRPr="008F11DD">
        <w:rPr>
          <w:i/>
        </w:rPr>
        <w:t>DecisionTreeClassifier</w:t>
      </w:r>
      <w:r w:rsidRPr="004C7073">
        <w:t xml:space="preserve"> class</w:t>
      </w:r>
      <w:r>
        <w:t xml:space="preserve">, </w:t>
      </w:r>
      <w:r w:rsidRPr="008F11DD">
        <w:t>from the</w:t>
      </w:r>
      <w:r>
        <w:t xml:space="preserve"> </w:t>
      </w:r>
      <w:r w:rsidRPr="004C7073">
        <w:rPr>
          <w:i/>
        </w:rPr>
        <w:t>Scikit-Learn</w:t>
      </w:r>
      <w:r w:rsidRPr="008F11DD">
        <w:t xml:space="preserve"> </w:t>
      </w:r>
      <w:r>
        <w:t>(</w:t>
      </w:r>
      <w:r w:rsidRPr="008F11DD">
        <w:rPr>
          <w:i/>
        </w:rPr>
        <w:t>sklearn</w:t>
      </w:r>
      <w:r>
        <w:rPr>
          <w:i/>
        </w:rPr>
        <w:t>)</w:t>
      </w:r>
      <w:r w:rsidRPr="008F11DD">
        <w:t xml:space="preserve"> library</w:t>
      </w:r>
      <w:r>
        <w:t>,</w:t>
      </w:r>
      <w:r w:rsidRPr="004C7073">
        <w:t xml:space="preserve"> supports multi-output problems</w:t>
      </w:r>
      <w:r>
        <w:t xml:space="preserve"> </w:t>
      </w:r>
      <w:r>
        <w:fldChar w:fldCharType="begin"/>
      </w:r>
      <w:r w:rsidR="00584DA1">
        <w:instrText xml:space="preserve"> ADDIN ZOTERO_ITEM CSL_CITATION {"citationID":"6Oy6YSaS","properties":{"formattedCitation":"[50]","plainCitation":"[50]","noteIndex":0},"citationItems":[{"id":"phUbICAF/ePnqpEiI","uris":["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fldChar w:fldCharType="separate"/>
      </w:r>
      <w:r w:rsidR="00584DA1" w:rsidRPr="00584DA1">
        <w:rPr>
          <w:rFonts w:ascii="Calibri" w:hAnsi="Calibri" w:cs="Calibri"/>
        </w:rPr>
        <w:t>[50]</w:t>
      </w:r>
      <w:r>
        <w:fldChar w:fldCharType="end"/>
      </w:r>
      <w:r w:rsidRPr="004C7073">
        <w:t xml:space="preserve"> and</w:t>
      </w:r>
      <w:r>
        <w:t>;</w:t>
      </w:r>
      <w:r w:rsidRPr="004C7073">
        <w:t xml:space="preserve"> therefore</w:t>
      </w:r>
      <w:r>
        <w:t>,</w:t>
      </w:r>
      <w:r w:rsidRPr="004C7073">
        <w:t xml:space="preserve"> </w:t>
      </w:r>
      <w:r>
        <w:t xml:space="preserve">this model can be used </w:t>
      </w:r>
      <w:r w:rsidRPr="004C7073">
        <w:t>in the two proposals explained</w:t>
      </w:r>
      <w:r>
        <w:t xml:space="preserve"> in the last section. </w:t>
      </w:r>
      <w:r w:rsidRPr="00AB59CB">
        <w:t xml:space="preserve">In this work, the </w:t>
      </w:r>
      <w:r w:rsidRPr="008F11DD">
        <w:rPr>
          <w:i/>
        </w:rPr>
        <w:t>DecisionTreeClassifier</w:t>
      </w:r>
      <w:r>
        <w:t xml:space="preserve"> </w:t>
      </w:r>
      <w:r w:rsidRPr="008F11DD">
        <w:t xml:space="preserve">class </w:t>
      </w:r>
      <w:r w:rsidRPr="00AB59CB">
        <w:t>takes as input the following parameters:</w:t>
      </w:r>
    </w:p>
    <w:p w14:paraId="17CE6B63" w14:textId="77777777" w:rsidR="00D37979" w:rsidRPr="00C51AE3" w:rsidRDefault="00D37979" w:rsidP="00D37979">
      <w:pPr>
        <w:pStyle w:val="Prrafodelista"/>
      </w:pPr>
      <w:r w:rsidRPr="00C51AE3">
        <w:rPr>
          <w:i/>
        </w:rPr>
        <w:t>max_depth</w:t>
      </w:r>
      <w:r w:rsidRPr="00C51AE3">
        <w:t>: This indicates how deep the tree can be.</w:t>
      </w:r>
    </w:p>
    <w:p w14:paraId="64FA6956" w14:textId="77777777" w:rsidR="00D37979" w:rsidRDefault="00D37979" w:rsidP="00D37979">
      <w:pPr>
        <w:pStyle w:val="Ttulo3"/>
      </w:pPr>
      <w:r>
        <w:t>Extra Decision Trees (EDT):</w:t>
      </w:r>
    </w:p>
    <w:p w14:paraId="75A8072B" w14:textId="49C40283" w:rsidR="00D37979" w:rsidRPr="00B3311A" w:rsidRDefault="00D37979" w:rsidP="00D37979">
      <w:r w:rsidRPr="00B3311A">
        <w:t>Extra-trees differ from classic decision trees in the way they are built.</w:t>
      </w:r>
      <w:r>
        <w:t xml:space="preserve"> </w:t>
      </w:r>
      <w:r>
        <w:rPr>
          <w:i/>
        </w:rPr>
        <w:t>Extra</w:t>
      </w:r>
      <w:r w:rsidRPr="008F11DD">
        <w:rPr>
          <w:i/>
        </w:rPr>
        <w:t>TreeClassifier</w:t>
      </w:r>
      <w:r w:rsidRPr="00B3311A">
        <w:t xml:space="preserve"> </w:t>
      </w:r>
      <w:r>
        <w:fldChar w:fldCharType="begin"/>
      </w:r>
      <w:r w:rsidR="00584DA1">
        <w:instrText xml:space="preserve"> ADDIN ZOTERO_ITEM CSL_CITATION {"citationID":"kh40u4a2","properties":{"formattedCitation":"[51]","plainCitation":"[51]","noteIndex":0},"citationItems":[{"id":"phUbICAF/nJ5snP4a","uris":["http://zotero.org/users/local/K0ok0GCB/items/XC5L9CKW"],"itemData":{"id":153,"type":"webpage","title":"sklearn.tree.ExtraTreeClassifier — scikit-learn 0.24.2 documentation","URL":"https://scikit-learn.org/stable/modules/generated/sklearn.tree.ExtraTreeClassifier.html#sklearn.tree.ExtraTreeClassifier","accessed":{"date-parts":[["2021",5,24]]}}}],"schema":"https://github.com/citation-style-language/schema/raw/master/csl-citation.json"} </w:instrText>
      </w:r>
      <w:r>
        <w:fldChar w:fldCharType="separate"/>
      </w:r>
      <w:r w:rsidR="00584DA1" w:rsidRPr="00584DA1">
        <w:rPr>
          <w:rFonts w:ascii="Calibri" w:hAnsi="Calibri" w:cs="Calibri"/>
        </w:rPr>
        <w:t>[51]</w:t>
      </w:r>
      <w:r>
        <w:fldChar w:fldCharType="end"/>
      </w:r>
      <w:r>
        <w:t xml:space="preserve"> is a</w:t>
      </w:r>
      <w:r w:rsidRPr="00B3311A">
        <w:t xml:space="preserve"> randomized version of </w:t>
      </w:r>
      <w:r w:rsidRPr="00B3311A">
        <w:rPr>
          <w:i/>
        </w:rPr>
        <w:t>DecisionTreeClassifier</w:t>
      </w:r>
      <w:r w:rsidRPr="00B3311A">
        <w:t xml:space="preserve"> meant to be used internally as part of </w:t>
      </w:r>
      <w:r>
        <w:t>ensemble methods</w:t>
      </w:r>
      <w:r w:rsidRPr="00B3311A">
        <w:t>.</w:t>
      </w:r>
      <w:r>
        <w:t xml:space="preserve"> </w:t>
      </w:r>
      <w:r w:rsidRPr="00B3311A">
        <w:t>The parameters that we take into account in the model are the same as in DT</w:t>
      </w:r>
      <w:r>
        <w:t>.</w:t>
      </w:r>
    </w:p>
    <w:p w14:paraId="4A27F149" w14:textId="77777777" w:rsidR="00D37979" w:rsidRPr="00AB59CB" w:rsidRDefault="00D37979" w:rsidP="00D37979">
      <w:pPr>
        <w:pStyle w:val="Ttulo3"/>
      </w:pPr>
      <w:commentRangeStart w:id="21"/>
      <w:r w:rsidRPr="00AB59CB">
        <w:t>Bagging Classifier</w:t>
      </w:r>
      <w:commentRangeEnd w:id="21"/>
      <w:r>
        <w:rPr>
          <w:rStyle w:val="Refdecomentario"/>
          <w:rFonts w:asciiTheme="minorHAnsi" w:eastAsiaTheme="minorHAnsi" w:hAnsiTheme="minorHAnsi" w:cstheme="minorBidi"/>
        </w:rPr>
        <w:commentReference w:id="21"/>
      </w:r>
      <w:r>
        <w:t xml:space="preserve"> (BC)</w:t>
      </w:r>
    </w:p>
    <w:p w14:paraId="79605050" w14:textId="380E8AFB" w:rsidR="00D37979" w:rsidRDefault="00D37979" w:rsidP="00D37979">
      <w:r w:rsidRPr="00AB59CB">
        <w:t>It is an ensemble meta-estimator that fits base classifiers each on random subsets of the original dataset and then aggregates their individual predictions (either by voting or by averaging) to for</w:t>
      </w:r>
      <w:r>
        <w:t xml:space="preserve">m a final prediction </w:t>
      </w:r>
      <w:r>
        <w:fldChar w:fldCharType="begin"/>
      </w:r>
      <w:r w:rsidR="00584DA1">
        <w:instrText xml:space="preserve"> ADDIN ZOTERO_ITEM CSL_CITATION {"citationID":"4qjP10rp","properties":{"formattedCitation":"[52]","plainCitation":"[52]","noteIndex":0},"citationItems":[{"id":"phUbICAF/1Ameo0Mv","uris":["http://zotero.org/users/local/K0ok0GCB/items/H4NDM3MH"],"itemData":{"id":125,"type":"webpage","title":"sklearn.ensemble.BaggingClassifier — scikit-learn 0.24.1 documentation","URL":"https://scikit-learn.org/stable/modules/generated/sklearn.ensemble.BaggingClassifier.html","accessed":{"date-parts":[["2021",3,23]]}}}],"schema":"https://github.com/citation-style-language/schema/raw/master/csl-citation.json"} </w:instrText>
      </w:r>
      <w:r>
        <w:fldChar w:fldCharType="separate"/>
      </w:r>
      <w:r w:rsidR="00584DA1" w:rsidRPr="00584DA1">
        <w:rPr>
          <w:rFonts w:ascii="Calibri" w:hAnsi="Calibri" w:cs="Calibri"/>
        </w:rPr>
        <w:t>[52]</w:t>
      </w:r>
      <w:r>
        <w:fldChar w:fldCharType="end"/>
      </w:r>
      <w:r w:rsidRPr="00AB59CB">
        <w:t>. In t</w:t>
      </w:r>
      <w:r>
        <w:t>his work, the BC</w:t>
      </w:r>
      <w:r w:rsidRPr="00AB59CB">
        <w:t xml:space="preserve"> takes as input the following parameters:</w:t>
      </w:r>
    </w:p>
    <w:p w14:paraId="7EF6023F" w14:textId="77777777" w:rsidR="00D37979" w:rsidRPr="00C51AE3" w:rsidRDefault="00D37979" w:rsidP="00D37979">
      <w:pPr>
        <w:pStyle w:val="Prrafodelista"/>
      </w:pPr>
      <w:r>
        <w:rPr>
          <w:i/>
        </w:rPr>
        <w:t>base_</w:t>
      </w:r>
      <w:r w:rsidRPr="00661C48">
        <w:rPr>
          <w:i/>
        </w:rPr>
        <w:t>estimator</w:t>
      </w:r>
      <w:r w:rsidRPr="00C51AE3">
        <w:t xml:space="preserve">: Applied to random subsets of the dataset. The base classifier used was </w:t>
      </w:r>
      <w:r>
        <w:t>DT</w:t>
      </w:r>
      <w:r w:rsidRPr="00C51AE3">
        <w:t xml:space="preserve">. </w:t>
      </w:r>
    </w:p>
    <w:p w14:paraId="3EC12E63" w14:textId="77777777" w:rsidR="00D37979" w:rsidRPr="00C51AE3" w:rsidRDefault="00D37979" w:rsidP="00D37979">
      <w:pPr>
        <w:pStyle w:val="Prrafodelista"/>
      </w:pPr>
      <w:r>
        <w:rPr>
          <w:i/>
        </w:rPr>
        <w:t>n_</w:t>
      </w:r>
      <w:r w:rsidRPr="00661C48">
        <w:rPr>
          <w:i/>
        </w:rPr>
        <w:t>estimators</w:t>
      </w:r>
      <w:r w:rsidRPr="00C51AE3">
        <w:t xml:space="preserve">: The number of base estimators (in this case, the number of </w:t>
      </w:r>
      <w:r>
        <w:t>DT</w:t>
      </w:r>
      <w:r w:rsidRPr="00C51AE3">
        <w:t>) in the ensemble.</w:t>
      </w:r>
    </w:p>
    <w:p w14:paraId="141D5D6A" w14:textId="77777777" w:rsidR="00D37979" w:rsidRPr="00C51AE3" w:rsidRDefault="00D37979" w:rsidP="00D37979">
      <w:pPr>
        <w:pStyle w:val="Prrafodelista"/>
      </w:pPr>
      <w:r w:rsidRPr="00661C48">
        <w:rPr>
          <w:i/>
        </w:rPr>
        <w:lastRenderedPageBreak/>
        <w:t>max _samples</w:t>
      </w:r>
      <w:r w:rsidRPr="00C51AE3">
        <w:t>: The number of samples to extract from the training data to train each base estimator.</w:t>
      </w:r>
    </w:p>
    <w:p w14:paraId="45956FFE" w14:textId="77777777" w:rsidR="00D37979" w:rsidRPr="00C51AE3" w:rsidRDefault="00D37979" w:rsidP="00D37979">
      <w:pPr>
        <w:pStyle w:val="Prrafodelista"/>
      </w:pPr>
      <w:r w:rsidRPr="00661C48">
        <w:rPr>
          <w:i/>
        </w:rPr>
        <w:t>bootstrap</w:t>
      </w:r>
      <w:r w:rsidRPr="00C51AE3">
        <w:t>: Parameter which defines whether samples are dr</w:t>
      </w:r>
      <w:r>
        <w:t xml:space="preserve">awn with replacement. If </w:t>
      </w:r>
      <w:r w:rsidRPr="00370E7A">
        <w:rPr>
          <w:i/>
        </w:rPr>
        <w:t>False</w:t>
      </w:r>
      <w:r w:rsidRPr="00C51AE3">
        <w:t>, sampling without replacement is performed.</w:t>
      </w:r>
    </w:p>
    <w:p w14:paraId="10F63DDD" w14:textId="77777777" w:rsidR="00D37979" w:rsidRPr="00C51AE3" w:rsidRDefault="00D37979" w:rsidP="00D37979">
      <w:pPr>
        <w:pStyle w:val="Prrafodelista"/>
      </w:pPr>
      <w:r w:rsidRPr="00661C48">
        <w:rPr>
          <w:i/>
        </w:rPr>
        <w:t>n_jobs</w:t>
      </w:r>
      <w:r w:rsidRPr="00C51AE3">
        <w:t xml:space="preserve">: Tells </w:t>
      </w:r>
      <w:r w:rsidRPr="00661C48">
        <w:rPr>
          <w:i/>
        </w:rPr>
        <w:t>Scikit-Learn</w:t>
      </w:r>
      <w:r w:rsidRPr="00C51AE3">
        <w:t xml:space="preserve"> the number of CPU cores to use for training and prediction. </w:t>
      </w:r>
      <w:r w:rsidRPr="00661C48">
        <w:rPr>
          <w:i/>
        </w:rPr>
        <w:t>n_jobs</w:t>
      </w:r>
      <w:r w:rsidRPr="00C51AE3">
        <w:t xml:space="preserve"> is </w:t>
      </w:r>
      <w:r w:rsidRPr="00370E7A">
        <w:rPr>
          <w:i/>
        </w:rPr>
        <w:t>None</w:t>
      </w:r>
      <w:r w:rsidRPr="00C51AE3">
        <w:t xml:space="preserve"> by default, which means unset; it will generally be interpreted as </w:t>
      </w:r>
      <w:r w:rsidRPr="00370E7A">
        <w:rPr>
          <w:i/>
        </w:rPr>
        <w:t>n jobs</w:t>
      </w:r>
      <w:r>
        <w:t xml:space="preserve"> </w:t>
      </w:r>
      <w:r w:rsidRPr="00C51AE3">
        <w:t>=</w:t>
      </w:r>
      <w:r>
        <w:t xml:space="preserve"> </w:t>
      </w:r>
      <w:r w:rsidRPr="00C51AE3">
        <w:t xml:space="preserve">1 which means that only one core will be used by </w:t>
      </w:r>
      <w:r w:rsidRPr="00661C48">
        <w:rPr>
          <w:i/>
        </w:rPr>
        <w:t>Scikit</w:t>
      </w:r>
      <w:r>
        <w:rPr>
          <w:i/>
        </w:rPr>
        <w:t>-</w:t>
      </w:r>
      <w:r w:rsidRPr="00661C48">
        <w:rPr>
          <w:i/>
        </w:rPr>
        <w:t>Learn</w:t>
      </w:r>
      <w:r w:rsidRPr="00C51AE3">
        <w:t xml:space="preserve">. </w:t>
      </w:r>
      <w:r w:rsidRPr="00661C48">
        <w:rPr>
          <w:i/>
        </w:rPr>
        <w:t>n_jobs</w:t>
      </w:r>
      <w:r w:rsidRPr="00C51AE3">
        <w:t xml:space="preserve"> =</w:t>
      </w:r>
      <w:r>
        <w:t xml:space="preserve"> </w:t>
      </w:r>
      <w:r w:rsidRPr="00C51AE3">
        <w:t xml:space="preserve">-1 tells </w:t>
      </w:r>
      <w:r w:rsidRPr="00661C48">
        <w:rPr>
          <w:i/>
        </w:rPr>
        <w:t>Scikit-Learn</w:t>
      </w:r>
      <w:r w:rsidRPr="00C51AE3">
        <w:t xml:space="preserve"> library to use all available cores. For </w:t>
      </w:r>
      <w:r w:rsidRPr="00661C48">
        <w:rPr>
          <w:i/>
        </w:rPr>
        <w:t>n_jobs</w:t>
      </w:r>
      <w:r w:rsidRPr="00C51AE3">
        <w:t xml:space="preserve"> below -1, number of cores + 1 + </w:t>
      </w:r>
      <w:r w:rsidRPr="00661C48">
        <w:rPr>
          <w:i/>
        </w:rPr>
        <w:t>n_jobs</w:t>
      </w:r>
      <w:r w:rsidRPr="00C51AE3">
        <w:t xml:space="preserve"> are used. For example, with </w:t>
      </w:r>
      <w:r w:rsidRPr="00661C48">
        <w:rPr>
          <w:i/>
        </w:rPr>
        <w:t>n_jobs</w:t>
      </w:r>
      <w:r w:rsidRPr="00C51AE3">
        <w:t xml:space="preserve"> =</w:t>
      </w:r>
      <w:r>
        <w:t xml:space="preserve"> </w:t>
      </w:r>
      <w:r w:rsidRPr="00C51AE3">
        <w:t>-2, all CPUs but one is used.</w:t>
      </w:r>
    </w:p>
    <w:p w14:paraId="7F5D76B4" w14:textId="0F7221EB" w:rsidR="00D37979" w:rsidRPr="00D37979" w:rsidRDefault="00D37979" w:rsidP="009834D2">
      <w:pPr>
        <w:pStyle w:val="Prrafodelista"/>
      </w:pPr>
      <w:r w:rsidRPr="00661C48">
        <w:rPr>
          <w:i/>
        </w:rPr>
        <w:t>random_state</w:t>
      </w:r>
      <w:r w:rsidRPr="00C51AE3">
        <w:t>: Provided to control the random number generator used. The values of random state can be</w:t>
      </w:r>
      <w:r>
        <w:t xml:space="preserve">: </w:t>
      </w:r>
      <w:r w:rsidRPr="00897CB6">
        <w:rPr>
          <w:i/>
        </w:rPr>
        <w:t>None</w:t>
      </w:r>
      <w:r w:rsidRPr="00C51AE3">
        <w:t xml:space="preserve"> (default), an integer, and a </w:t>
      </w:r>
      <w:r w:rsidRPr="00897CB6">
        <w:rPr>
          <w:i/>
        </w:rPr>
        <w:t>numpy.random</w:t>
      </w:r>
      <w:r w:rsidRPr="00C51AE3">
        <w:t>.</w:t>
      </w:r>
      <w:r w:rsidRPr="00897CB6">
        <w:rPr>
          <w:i/>
        </w:rPr>
        <w:t>RandomState</w:t>
      </w:r>
      <w:r w:rsidRPr="00C51AE3">
        <w:t xml:space="preserve"> instance. </w:t>
      </w:r>
      <w:r w:rsidRPr="00897CB6">
        <w:rPr>
          <w:i/>
        </w:rPr>
        <w:t>random state</w:t>
      </w:r>
      <w:r w:rsidRPr="00C51AE3">
        <w:t>=</w:t>
      </w:r>
      <w:r>
        <w:t xml:space="preserve"> </w:t>
      </w:r>
      <w:r w:rsidRPr="00897CB6">
        <w:rPr>
          <w:i/>
        </w:rPr>
        <w:t>None</w:t>
      </w:r>
      <w:r w:rsidRPr="00C51AE3">
        <w:t xml:space="preserve"> calls the function multiple times, it will reuse the same instance, and it will produce different results. If </w:t>
      </w:r>
      <w:r w:rsidRPr="00661C48">
        <w:rPr>
          <w:i/>
        </w:rPr>
        <w:t>random_state</w:t>
      </w:r>
      <w:r w:rsidRPr="00C51AE3">
        <w:t xml:space="preserve"> is an integer, it is going to use a new random number generator seeded by the given integer. Using an integer will produce the same results across different calls. Popular integer random seeds are 0 and 42. The </w:t>
      </w:r>
      <w:r w:rsidRPr="00897CB6">
        <w:rPr>
          <w:i/>
        </w:rPr>
        <w:t>numpy.random.RandomState</w:t>
      </w:r>
      <w:r w:rsidRPr="00C51AE3">
        <w:t xml:space="preserve"> instance uses the provided random state, only affecting other users of that same random state instance.</w:t>
      </w:r>
    </w:p>
    <w:p w14:paraId="3E382787" w14:textId="5243B46B" w:rsidR="008C3B92" w:rsidRDefault="008C3B92" w:rsidP="00C97E54">
      <w:pPr>
        <w:pStyle w:val="Ttulo2"/>
        <w:numPr>
          <w:ilvl w:val="0"/>
          <w:numId w:val="10"/>
        </w:numPr>
        <w:ind w:left="1474"/>
        <w:jc w:val="both"/>
      </w:pPr>
      <w:bookmarkStart w:id="22" w:name="_Toc102125632"/>
      <w:r w:rsidRPr="008C3B92">
        <w:t>RESEARCH PROBLEM</w:t>
      </w:r>
      <w:bookmarkEnd w:id="22"/>
    </w:p>
    <w:p w14:paraId="349E3F38" w14:textId="57249E02" w:rsidR="00812F42" w:rsidRDefault="00812F42" w:rsidP="00812F42">
      <w:r w:rsidRPr="00812F42">
        <w:t xml:space="preserve">The non-existence of a DOA method, with a simple system that detects </w:t>
      </w:r>
      <w:r w:rsidR="00C34D81">
        <w:t xml:space="preserve">both </w:t>
      </w:r>
      <w:r w:rsidRPr="00812F42">
        <w:t xml:space="preserve">the azimuth angle and the elevation angle, </w:t>
      </w:r>
      <w:r w:rsidR="00DA5AAE">
        <w:t xml:space="preserve">how is </w:t>
      </w:r>
      <w:r w:rsidRPr="00812F42">
        <w:t xml:space="preserve">capable of responding to the needs of the next mobile communication networks and their main </w:t>
      </w:r>
      <w:r>
        <w:t>technologies such as BF</w:t>
      </w:r>
      <w:r w:rsidRPr="00812F42">
        <w:t>.</w:t>
      </w:r>
    </w:p>
    <w:p w14:paraId="5762304F" w14:textId="06C9FCD3" w:rsidR="008C3B92" w:rsidRDefault="008C3B92" w:rsidP="00C97E54">
      <w:pPr>
        <w:pStyle w:val="Ttulo2"/>
        <w:numPr>
          <w:ilvl w:val="0"/>
          <w:numId w:val="10"/>
        </w:numPr>
        <w:ind w:left="1474"/>
        <w:jc w:val="both"/>
      </w:pPr>
      <w:bookmarkStart w:id="23" w:name="_Toc102125633"/>
      <w:r w:rsidRPr="008C3B92">
        <w:lastRenderedPageBreak/>
        <w:t>HYPOTHESIS</w:t>
      </w:r>
      <w:bookmarkEnd w:id="23"/>
    </w:p>
    <w:p w14:paraId="0DF4E4CD" w14:textId="7C6232E1" w:rsidR="0080048D" w:rsidRPr="0080048D" w:rsidRDefault="0080048D" w:rsidP="0080048D">
      <w:r w:rsidRPr="0080048D">
        <w:t>If we obtain the powers of the signal transmitted by a device in each of the antennas of</w:t>
      </w:r>
      <w:r>
        <w:t xml:space="preserve"> a receiving system made up of </w:t>
      </w:r>
      <m:oMath>
        <m:r>
          <w:rPr>
            <w:rFonts w:ascii="Cambria Math" w:hAnsi="Cambria Math"/>
          </w:rPr>
          <m:t>M</m:t>
        </m:r>
      </m:oMath>
      <w:r w:rsidRPr="0080048D">
        <w:t xml:space="preserve"> circularly distributed antennas and relate each of the powers, we can deduce the angle of azimuth and elevation formed between the transmitter and the center of the receiving system throug</w:t>
      </w:r>
      <w:r w:rsidR="006E6471">
        <w:t xml:space="preserve">h a machine learning model of </w:t>
      </w:r>
      <w:r w:rsidRPr="0080048D">
        <w:t>supervised learning classification.</w:t>
      </w:r>
    </w:p>
    <w:p w14:paraId="74C60E7D" w14:textId="4BA14A40" w:rsidR="008C3B92" w:rsidRPr="00AB5B0D" w:rsidRDefault="008C3B92" w:rsidP="00C97E54">
      <w:pPr>
        <w:pStyle w:val="Ttulo2"/>
        <w:numPr>
          <w:ilvl w:val="0"/>
          <w:numId w:val="10"/>
        </w:numPr>
        <w:ind w:left="1474"/>
        <w:jc w:val="both"/>
      </w:pPr>
      <w:bookmarkStart w:id="24" w:name="_Toc102125634"/>
      <w:r w:rsidRPr="00AB5B0D">
        <w:t>OBJECTIVES</w:t>
      </w:r>
      <w:bookmarkEnd w:id="24"/>
    </w:p>
    <w:p w14:paraId="5138ABFD" w14:textId="2956F89A" w:rsidR="008C3B92" w:rsidRDefault="008C3B92" w:rsidP="008C3B92">
      <w:r w:rsidRPr="008C3B92">
        <w:t xml:space="preserve">The main </w:t>
      </w:r>
      <w:r w:rsidR="00C34D81">
        <w:t>goal</w:t>
      </w:r>
      <w:r w:rsidRPr="008C3B92">
        <w:t xml:space="preserve"> of this work is to propose a</w:t>
      </w:r>
      <w:r w:rsidR="006E6471">
        <w:t>n</w:t>
      </w:r>
      <w:r w:rsidRPr="008C3B92">
        <w:t xml:space="preserve"> ML model to </w:t>
      </w:r>
      <w:r w:rsidR="00C34D81">
        <w:t xml:space="preserve">find </w:t>
      </w:r>
      <w:r w:rsidRPr="008C3B92">
        <w:t xml:space="preserve">the azimuth </w:t>
      </w:r>
      <w:r w:rsidR="00C34D81">
        <w:t xml:space="preserve">angle </w:t>
      </w:r>
      <w:r w:rsidRPr="008C3B92">
        <w:t xml:space="preserve">and </w:t>
      </w:r>
      <w:r w:rsidR="00C34D81">
        <w:t xml:space="preserve">the </w:t>
      </w:r>
      <w:r w:rsidRPr="008C3B92">
        <w:t>elevation angle of a signal</w:t>
      </w:r>
      <w:r w:rsidR="00C34D81">
        <w:t xml:space="preserve"> coming from an antenna</w:t>
      </w:r>
      <w:r w:rsidRPr="008C3B92">
        <w:t>. To achieve the latter, the following specific objectives are considered:</w:t>
      </w:r>
    </w:p>
    <w:p w14:paraId="4FAAB00B" w14:textId="35A416A9" w:rsidR="004C350B" w:rsidRPr="00CE2799" w:rsidRDefault="004C350B" w:rsidP="00992D67">
      <w:pPr>
        <w:pStyle w:val="Prrafodelista"/>
        <w:numPr>
          <w:ilvl w:val="0"/>
          <w:numId w:val="26"/>
        </w:numPr>
      </w:pPr>
      <w:r w:rsidRPr="00CE2799">
        <w:t>Design an antenna system</w:t>
      </w:r>
      <w:r w:rsidR="00DA5AAE">
        <w:t xml:space="preserve"> receptor</w:t>
      </w:r>
      <w:r w:rsidRPr="00CE2799">
        <w:t xml:space="preserve"> to find </w:t>
      </w:r>
      <w:r w:rsidR="00C34D81">
        <w:t xml:space="preserve">the </w:t>
      </w:r>
      <w:r w:rsidRPr="00CE2799">
        <w:t>DOA</w:t>
      </w:r>
      <w:r w:rsidR="002D7BC9">
        <w:t>.</w:t>
      </w:r>
    </w:p>
    <w:p w14:paraId="0FFBE95E" w14:textId="32D27A4D" w:rsidR="008C3B92" w:rsidRPr="00CE2799" w:rsidRDefault="008C3B92" w:rsidP="00992D67">
      <w:pPr>
        <w:pStyle w:val="Prrafodelista"/>
        <w:numPr>
          <w:ilvl w:val="0"/>
          <w:numId w:val="26"/>
        </w:numPr>
      </w:pPr>
      <w:r w:rsidRPr="00CE2799">
        <w:t>Discuss training data preparation and designing for a specific scenario.</w:t>
      </w:r>
    </w:p>
    <w:p w14:paraId="069AB0F1" w14:textId="3335FB16" w:rsidR="008C3B92" w:rsidRPr="00CE2799" w:rsidRDefault="00D71A50" w:rsidP="00992D67">
      <w:pPr>
        <w:pStyle w:val="Prrafodelista"/>
        <w:numPr>
          <w:ilvl w:val="0"/>
          <w:numId w:val="26"/>
        </w:numPr>
      </w:pPr>
      <w:r w:rsidRPr="00CE2799">
        <w:t>Analyze</w:t>
      </w:r>
      <w:r w:rsidR="008C3B92" w:rsidRPr="00CE2799">
        <w:t xml:space="preserve"> different proposals to find both angles with ML models.</w:t>
      </w:r>
    </w:p>
    <w:p w14:paraId="10AFF9AF" w14:textId="73C71469" w:rsidR="008C3B92" w:rsidRPr="00CE2799" w:rsidRDefault="00D71A50" w:rsidP="00992D67">
      <w:pPr>
        <w:pStyle w:val="Prrafodelista"/>
        <w:numPr>
          <w:ilvl w:val="0"/>
          <w:numId w:val="26"/>
        </w:numPr>
      </w:pPr>
      <w:r w:rsidRPr="00CE2799">
        <w:t>Analyze different ML models.</w:t>
      </w:r>
    </w:p>
    <w:p w14:paraId="6746C204" w14:textId="77777777" w:rsidR="00992D67" w:rsidRDefault="00D71A50" w:rsidP="00992D67">
      <w:pPr>
        <w:pStyle w:val="Prrafodelista"/>
        <w:numPr>
          <w:ilvl w:val="0"/>
          <w:numId w:val="26"/>
        </w:numPr>
      </w:pPr>
      <w:r w:rsidRPr="00CE2799">
        <w:t>Select the best proposal to find the azimuth angle and elevation angle as well as the ML model from simulation results.</w:t>
      </w:r>
    </w:p>
    <w:p w14:paraId="58FACD46" w14:textId="34CD90E0" w:rsidR="00992D67" w:rsidRPr="00992D67" w:rsidRDefault="00992D67" w:rsidP="00992D67">
      <w:pPr>
        <w:pStyle w:val="Prrafodelista"/>
        <w:numPr>
          <w:ilvl w:val="0"/>
          <w:numId w:val="26"/>
        </w:numPr>
      </w:pPr>
      <w:r w:rsidRPr="00992D67">
        <w:t>Compare the results obtained in this paper with DOA models presented in the literature previously</w:t>
      </w:r>
      <w:r>
        <w:t>.</w:t>
      </w:r>
    </w:p>
    <w:p w14:paraId="102C5F86" w14:textId="77777777" w:rsidR="007748B7" w:rsidRPr="007748B7" w:rsidRDefault="007748B7" w:rsidP="007748B7"/>
    <w:p w14:paraId="4EA7374B" w14:textId="77777777" w:rsidR="007748B7" w:rsidRPr="007748B7" w:rsidRDefault="007748B7" w:rsidP="007748B7"/>
    <w:p w14:paraId="0D98814C" w14:textId="77777777" w:rsidR="007748B7" w:rsidRPr="007748B7" w:rsidRDefault="007748B7" w:rsidP="009834D2">
      <w:pPr>
        <w:ind w:left="0" w:firstLine="0"/>
        <w:sectPr w:rsidR="007748B7" w:rsidRPr="007748B7" w:rsidSect="000233CE">
          <w:footerReference w:type="default" r:id="rId13"/>
          <w:pgSz w:w="12240" w:h="15840"/>
          <w:pgMar w:top="1985" w:right="1418" w:bottom="1418" w:left="2268" w:header="709" w:footer="709" w:gutter="0"/>
          <w:pgNumType w:start="1"/>
          <w:cols w:space="708"/>
          <w:docGrid w:linePitch="360"/>
        </w:sectPr>
      </w:pPr>
    </w:p>
    <w:p w14:paraId="39AB7BB8" w14:textId="57C8105B" w:rsidR="001A5C38" w:rsidRDefault="002D7BC9" w:rsidP="006B1235">
      <w:pPr>
        <w:pStyle w:val="Ttulo1"/>
      </w:pPr>
      <w:bookmarkStart w:id="25" w:name="_Toc102125635"/>
      <w:r>
        <w:lastRenderedPageBreak/>
        <w:t>CHAPTER 2: SIGNAL AND SYSTEM MODEL</w:t>
      </w:r>
      <w:bookmarkEnd w:id="25"/>
    </w:p>
    <w:p w14:paraId="312854C4" w14:textId="3DB74216" w:rsidR="00915826" w:rsidRPr="00915826" w:rsidRDefault="00915826" w:rsidP="00915826">
      <w:pPr>
        <w:pStyle w:val="Ttulo2"/>
        <w:numPr>
          <w:ilvl w:val="0"/>
          <w:numId w:val="12"/>
        </w:numPr>
        <w:ind w:left="1514"/>
      </w:pPr>
      <w:bookmarkStart w:id="26" w:name="_Toc102125636"/>
      <w:r>
        <w:t>SYSTEM MODEL</w:t>
      </w:r>
      <w:bookmarkEnd w:id="26"/>
    </w:p>
    <w:p w14:paraId="42C68774" w14:textId="7B04B367" w:rsidR="005209B3" w:rsidRDefault="001A5C38" w:rsidP="005209B3">
      <w:r w:rsidRPr="001A5C38">
        <w:t xml:space="preserve">We consider a system </w:t>
      </w:r>
      <w:r w:rsidR="00DA5AAE">
        <w:t>that</w:t>
      </w:r>
      <w:r>
        <w:t xml:space="preserve"> consists of a single channel </w:t>
      </w:r>
      <w:r w:rsidRPr="001A5C38">
        <w:t>rece</w:t>
      </w:r>
      <w:r w:rsidR="00522DC0">
        <w:t xml:space="preserve">iver, and </w:t>
      </w:r>
      <m:oMath>
        <m:r>
          <w:rPr>
            <w:rFonts w:ascii="Cambria Math" w:hAnsi="Cambria Math"/>
          </w:rPr>
          <m:t>M</m:t>
        </m:r>
      </m:oMath>
      <w:r w:rsidR="00522DC0">
        <w:t xml:space="preserve"> direction</w:t>
      </w:r>
      <w:r w:rsidR="0014275B">
        <w:t>al</w:t>
      </w:r>
      <w:r w:rsidR="00522DC0">
        <w:t xml:space="preserve"> </w:t>
      </w:r>
      <w:r w:rsidR="00522DC0" w:rsidRPr="001A5C38">
        <w:t>antennas</w:t>
      </w:r>
      <w:r w:rsidR="0014275B">
        <w:t xml:space="preserve"> </w:t>
      </w:r>
      <w:r w:rsidR="0014275B" w:rsidRPr="00522DC0">
        <w:t>uniformly</w:t>
      </w:r>
      <w:r w:rsidR="00522DC0" w:rsidRPr="00522DC0">
        <w:t xml:space="preserve"> positioned forming a circle</w:t>
      </w:r>
      <w:r w:rsidR="00420EA9">
        <w:t xml:space="preserve"> with a radius </w:t>
      </w:r>
      <m:oMath>
        <m:r>
          <w:rPr>
            <w:rFonts w:ascii="Cambria Math" w:hAnsi="Cambria Math"/>
          </w:rPr>
          <m:t>r</m:t>
        </m:r>
      </m:oMath>
      <w:r>
        <w:t xml:space="preserve">. </w:t>
      </w:r>
      <w:r w:rsidR="00F4389B">
        <w:t>The antenna</w:t>
      </w:r>
      <w:r w:rsidR="00420EA9">
        <w:t>s</w:t>
      </w:r>
      <w:r w:rsidR="00F4389B">
        <w:t xml:space="preserve"> </w:t>
      </w:r>
      <w:r w:rsidR="00420EA9">
        <w:t>are</w:t>
      </w:r>
      <w:r w:rsidR="00F4389B">
        <w:t xml:space="preserve"> connected to the receiver usin</w:t>
      </w:r>
      <w:r w:rsidR="00863AB0">
        <w:t>g a non-reflective Single-Pole-M-Throw (SPM</w:t>
      </w:r>
      <w:r w:rsidR="00F4389B">
        <w:t xml:space="preserve">T) </w:t>
      </w:r>
      <w:r w:rsidR="00C34D81">
        <w:t>Radio Frequency (</w:t>
      </w:r>
      <w:r w:rsidR="00F4389B">
        <w:t>RF</w:t>
      </w:r>
      <w:r w:rsidR="00C34D81">
        <w:t>)</w:t>
      </w:r>
      <w:r w:rsidR="00F4389B">
        <w:t xml:space="preserve"> switch</w:t>
      </w:r>
      <w:r w:rsidR="00C20071">
        <w:t xml:space="preserve">, see Figure </w:t>
      </w:r>
      <w:r w:rsidR="00C20071" w:rsidRPr="00E36360">
        <w:rPr>
          <w:highlight w:val="yellow"/>
        </w:rPr>
        <w:t>3</w:t>
      </w:r>
      <w:r w:rsidR="00F4389B">
        <w:t xml:space="preserve">. </w:t>
      </w:r>
      <w:r w:rsidR="00E96A35">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96A35">
        <w:t>.</w:t>
      </w:r>
      <w:r w:rsidR="005209B3">
        <w:t xml:space="preserve"> </w:t>
      </w:r>
      <w:r w:rsidR="00991432">
        <w:t xml:space="preserve">If a signal </w:t>
      </w:r>
      <w:r w:rsidR="005C5528" w:rsidRPr="00991432">
        <w:t>imping</w:t>
      </w:r>
      <w:r w:rsidR="005C5528">
        <w:t>es</w:t>
      </w:r>
      <w:r w:rsidR="00CA2C7E" w:rsidRPr="00CA2C7E">
        <w:t xml:space="preserve"> on the center of the circle formed by the </w:t>
      </w:r>
      <m:oMath>
        <m:r>
          <w:rPr>
            <w:rFonts w:ascii="Cambria Math" w:hAnsi="Cambria Math"/>
          </w:rPr>
          <m:t>M</m:t>
        </m:r>
      </m:oMath>
      <w:r w:rsidR="00CA2C7E" w:rsidRPr="00CA2C7E">
        <w:t xml:space="preserve"> antennas with azimuth</w:t>
      </w:r>
      <w:r w:rsidR="00CA2C7E">
        <w:t xml:space="preserve"> (</w:t>
      </w:r>
      <m:oMath>
        <m:r>
          <w:rPr>
            <w:rFonts w:ascii="Cambria Math" w:hAnsi="Cambria Math"/>
          </w:rPr>
          <m:t>ϕ</m:t>
        </m:r>
      </m:oMath>
      <w:r w:rsidR="00CA2C7E">
        <w:t>)</w:t>
      </w:r>
      <w:r w:rsidR="00CA2C7E" w:rsidRPr="00CA2C7E">
        <w:t xml:space="preserve"> and elevation</w:t>
      </w:r>
      <w:r w:rsidR="00CA2C7E">
        <w:t xml:space="preserve"> angles (</w:t>
      </w:r>
      <m:oMath>
        <m:r>
          <w:rPr>
            <w:rFonts w:ascii="Cambria Math" w:eastAsiaTheme="minorEastAsia" w:hAnsi="Cambria Math"/>
          </w:rPr>
          <m:t>θ</m:t>
        </m:r>
      </m:oMath>
      <w:r w:rsidR="00CA2C7E">
        <w:t>)</w:t>
      </w:r>
      <w:r w:rsidR="00CA2C7E" w:rsidRPr="00CA2C7E">
        <w:t xml:space="preserve"> as shown in Figure </w:t>
      </w:r>
      <w:r w:rsidR="00CA2C7E" w:rsidRPr="00CA2C7E">
        <w:rPr>
          <w:highlight w:val="yellow"/>
        </w:rPr>
        <w:t>4</w:t>
      </w:r>
      <w:r w:rsidR="00CA2C7E">
        <w:t>, t</w:t>
      </w:r>
      <w:r w:rsidR="005209B3">
        <w:t xml:space="preserve">he received signal at the </w:t>
      </w:r>
      <m:oMath>
        <m:r>
          <w:rPr>
            <w:rFonts w:ascii="Cambria Math" w:hAnsi="Cambria Math"/>
          </w:rPr>
          <m:t>m</m:t>
        </m:r>
      </m:oMath>
      <w:r w:rsidR="005209B3">
        <w:rPr>
          <w:rFonts w:eastAsiaTheme="minorEastAsia"/>
        </w:rPr>
        <w:t>-th</w:t>
      </w:r>
      <w:r w:rsidR="005209B3">
        <w:t xml:space="preserve"> antenna element can be given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374"/>
        <w:gridCol w:w="1259"/>
      </w:tblGrid>
      <w:tr w:rsidR="005209B3" w14:paraId="5F10F4E6" w14:textId="77777777" w:rsidTr="00A03E19">
        <w:tc>
          <w:tcPr>
            <w:tcW w:w="911" w:type="dxa"/>
            <w:vAlign w:val="center"/>
          </w:tcPr>
          <w:p w14:paraId="55474C4C" w14:textId="77777777" w:rsidR="005209B3" w:rsidRDefault="005209B3" w:rsidP="007629E1">
            <w:pPr>
              <w:spacing w:before="240" w:after="240"/>
              <w:jc w:val="center"/>
            </w:pPr>
          </w:p>
        </w:tc>
        <w:tc>
          <w:tcPr>
            <w:tcW w:w="6374" w:type="dxa"/>
            <w:vAlign w:val="center"/>
          </w:tcPr>
          <w:p w14:paraId="2B46F3AD" w14:textId="072664B5" w:rsidR="005209B3" w:rsidRDefault="006653E8" w:rsidP="00CF77A4">
            <w:pPr>
              <w:keepNext/>
              <w:spacing w:before="240" w:after="240"/>
              <w:jc w:val="center"/>
            </w:pPr>
            <m:oMathPara>
              <m:oMath>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oMath>
            </m:oMathPara>
          </w:p>
        </w:tc>
        <w:tc>
          <w:tcPr>
            <w:tcW w:w="1259" w:type="dxa"/>
            <w:vAlign w:val="center"/>
          </w:tcPr>
          <w:p w14:paraId="5BFEF52F" w14:textId="77777777" w:rsidR="005209B3" w:rsidRPr="00467AC1" w:rsidRDefault="005209B3" w:rsidP="00A13DA9">
            <w:pPr>
              <w:pStyle w:val="Descripcin"/>
              <w:spacing w:before="240" w:after="240"/>
              <w:ind w:left="0" w:firstLine="0"/>
              <w:jc w:val="right"/>
            </w:pPr>
            <w:r>
              <w:t xml:space="preserve">Eq. </w:t>
            </w:r>
            <w:fldSimple w:instr=" SEQ Eq. \* ARABIC ">
              <w:r>
                <w:rPr>
                  <w:noProof/>
                </w:rPr>
                <w:t>1</w:t>
              </w:r>
            </w:fldSimple>
          </w:p>
        </w:tc>
      </w:tr>
    </w:tbl>
    <w:p w14:paraId="65E3C362" w14:textId="4F47B522" w:rsidR="008B055C" w:rsidRDefault="005209B3" w:rsidP="00A03E19">
      <w:pPr>
        <w:ind w:firstLine="0"/>
      </w:pPr>
      <w:r>
        <w:t xml:space="preserve">where </w:t>
      </w:r>
      <m:oMath>
        <m:r>
          <w:rPr>
            <w:rFonts w:ascii="Cambria Math" w:hAnsi="Cambria Math"/>
          </w:rPr>
          <m:t>k</m:t>
        </m:r>
      </m:oMath>
      <w:r>
        <w:rPr>
          <w:rFonts w:eastAsiaTheme="minorEastAsia"/>
        </w:rPr>
        <w:t xml:space="preserve"> i</w:t>
      </w:r>
      <w:r w:rsidR="00A03E19">
        <w:rPr>
          <w:rFonts w:eastAsiaTheme="minorEastAsia"/>
        </w:rPr>
        <w:t>s the sample index</w:t>
      </w:r>
      <w:r>
        <w:rPr>
          <w:rFonts w:eastAsiaTheme="minorEastAsia"/>
        </w:rPr>
        <w:t xml:space="preserve">,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is the </w:t>
      </w:r>
      <w:r w:rsidR="0014275B">
        <w:rPr>
          <w:rFonts w:eastAsiaTheme="minorEastAsia"/>
        </w:rPr>
        <w:t>signal</w:t>
      </w:r>
      <w:r>
        <w:rPr>
          <w:rFonts w:eastAsiaTheme="minorEastAsia"/>
        </w:rPr>
        <w:t xml:space="preserve"> transmitted</w:t>
      </w:r>
      <w:r w:rsidR="0014275B">
        <w:rPr>
          <w:rFonts w:eastAsiaTheme="minorEastAsia"/>
        </w:rPr>
        <w:t xml:space="preserve"> by the source</w:t>
      </w:r>
      <w:r>
        <w:rPr>
          <w:rFonts w:eastAsiaTheme="minorEastAsia"/>
        </w:rPr>
        <w:t xml:space="preserve"> as it arrives at the antenna array,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w:t>
      </w:r>
      <w:r w:rsidR="00915826">
        <w:rPr>
          <w:rFonts w:eastAsiaTheme="minorEastAsia"/>
        </w:rPr>
        <w:t xml:space="preserve">y distributed, complex Additive </w:t>
      </w:r>
      <w:r>
        <w:rPr>
          <w:rFonts w:eastAsiaTheme="minorEastAsia"/>
        </w:rPr>
        <w:t xml:space="preserve">White Gaussian Noise (AWGN)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and </w:t>
      </w:r>
      <m:oMath>
        <m:r>
          <w:rPr>
            <w:rFonts w:ascii="Cambria Math" w:eastAsiaTheme="minorEastAsia" w:hAnsi="Cambria Math"/>
          </w:rPr>
          <m:t>m</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M</m:t>
        </m:r>
      </m:oMath>
      <w:r w:rsidR="0014275B">
        <w:rPr>
          <w:rFonts w:eastAsiaTheme="minorEastAsia"/>
        </w:rPr>
        <w:t>}</w:t>
      </w:r>
      <w:r w:rsidR="007770D6">
        <w:rPr>
          <w:rFonts w:eastAsiaTheme="minorEastAsia"/>
        </w:rPr>
        <w:t>.</w:t>
      </w:r>
      <w:r>
        <w:rPr>
          <w:rFonts w:eastAsiaTheme="minorEastAsia"/>
        </w:rPr>
        <w:t xml:space="preserve"> </w:t>
      </w:r>
      <w:commentRangeStart w:id="27"/>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rPr>
          <m:t>)</m:t>
        </m:r>
      </m:oMath>
      <w:r>
        <w:rPr>
          <w:rFonts w:eastAsiaTheme="minorEastAsia"/>
        </w:rPr>
        <w:t xml:space="preserve"> </w:t>
      </w:r>
      <w:r w:rsidR="00BB086C">
        <w:rPr>
          <w:rFonts w:eastAsiaTheme="minorEastAsia"/>
        </w:rPr>
        <w:t>represents the attenuation factor (</w:t>
      </w:r>
      <w:r w:rsidR="00BB086C" w:rsidRPr="00BB086C">
        <w:rPr>
          <w:rFonts w:eastAsiaTheme="minorEastAsia"/>
        </w:rPr>
        <w:t>phase shift and amplitude attenuation</w:t>
      </w:r>
      <w:r w:rsidR="00BB086C">
        <w:rPr>
          <w:rFonts w:eastAsiaTheme="minorEastAsia"/>
        </w:rPr>
        <w:t>) and</w:t>
      </w:r>
      <w:r>
        <w:rPr>
          <w:rFonts w:eastAsiaTheme="minorEastAsia"/>
        </w:rPr>
        <w:t xml:space="preserve"> the </w:t>
      </w:r>
      <m:oMath>
        <m:r>
          <w:rPr>
            <w:rFonts w:ascii="Cambria Math" w:eastAsiaTheme="minorEastAsia" w:hAnsi="Cambria Math"/>
          </w:rPr>
          <m:t>m</m:t>
        </m:r>
      </m:oMath>
      <w:r>
        <w:rPr>
          <w:rFonts w:eastAsiaTheme="minorEastAsia"/>
        </w:rPr>
        <w:t xml:space="preserve">-th antenna response vector for the azimuth angl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2</m:t>
        </m:r>
        <m:r>
          <w:rPr>
            <w:rFonts w:ascii="Cambria Math" w:hAnsi="Cambria Math"/>
          </w:rPr>
          <m:t>π</m:t>
        </m:r>
        <m:r>
          <m:rPr>
            <m:sty m:val="p"/>
          </m:rPr>
          <w:rPr>
            <w:rFonts w:ascii="Cambria Math" w:hAnsi="Cambria Math"/>
          </w:rPr>
          <m:t xml:space="preserve">) </m:t>
        </m:r>
      </m:oMath>
      <w:r>
        <w:t xml:space="preserve">and </w:t>
      </w:r>
      <w:r w:rsidRPr="005663D2">
        <w:t>elevation angle</w:t>
      </w:r>
      <w: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m:t>
        </m:r>
        <m:f>
          <m:fPr>
            <m:ctrlPr>
              <w:rPr>
                <w:rFonts w:ascii="Cambria Math" w:hAnsi="Cambria Math"/>
              </w:rPr>
            </m:ctrlPr>
          </m:fPr>
          <m:num>
            <m:r>
              <w:rPr>
                <w:rFonts w:ascii="Cambria Math" w:hAnsi="Cambria Math"/>
              </w:rPr>
              <m:t>π</m:t>
            </m:r>
          </m:num>
          <m:den>
            <m:r>
              <w:rPr>
                <w:rFonts w:ascii="Cambria Math" w:hAnsi="Cambria Math"/>
              </w:rPr>
              <m:t>2</m:t>
            </m:r>
          </m:den>
        </m:f>
        <m:r>
          <w:rPr>
            <w:rFonts w:ascii="Cambria Math" w:eastAsiaTheme="minorEastAsia" w:hAnsi="Cambria Math"/>
          </w:rPr>
          <m:t>)</m:t>
        </m:r>
      </m:oMath>
      <w:r w:rsidR="007770D6">
        <w:t>, which</w:t>
      </w:r>
      <w:r>
        <w:t xml:space="preserve"> depends on the</w:t>
      </w:r>
      <w:r w:rsidR="0014275B">
        <w:t xml:space="preserve"> characteristics of the</w:t>
      </w:r>
      <w:r>
        <w:t xml:space="preserve"> antenna</w:t>
      </w:r>
      <w:r w:rsidRPr="0064549C">
        <w:t xml:space="preserve"> element, its position relative to the origin of the coordinate system, and its response to a </w:t>
      </w:r>
      <w:r w:rsidR="0014275B">
        <w:t xml:space="preserve">planar wave coming </w:t>
      </w:r>
      <w:r>
        <w:t xml:space="preserve">from the direction of th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oMath>
      <w:r w:rsidRPr="0064549C">
        <w:t xml:space="preserve"> signal</w:t>
      </w:r>
      <w:r w:rsidR="00CE59ED">
        <w:t xml:space="preserve">, see Figure </w:t>
      </w:r>
      <w:r w:rsidR="00CE59ED" w:rsidRPr="00991432">
        <w:rPr>
          <w:highlight w:val="yellow"/>
        </w:rPr>
        <w:t>4</w:t>
      </w:r>
      <w:r w:rsidRPr="0064549C">
        <w:t>.</w:t>
      </w:r>
      <w:commentRangeEnd w:id="27"/>
      <w:r w:rsidR="00BB086C">
        <w:rPr>
          <w:rStyle w:val="Refdecomentario"/>
        </w:rPr>
        <w:commentReference w:id="27"/>
      </w:r>
    </w:p>
    <w:p w14:paraId="711610C3" w14:textId="77777777" w:rsidR="00900E0F" w:rsidRDefault="008B055C" w:rsidP="00CE59ED">
      <w:pPr>
        <w:keepNext/>
        <w:ind w:left="0"/>
      </w:pPr>
      <w:commentRangeStart w:id="28"/>
      <w:r>
        <w:rPr>
          <w:noProof/>
        </w:rPr>
        <w:lastRenderedPageBreak/>
        <w:drawing>
          <wp:inline distT="0" distB="0" distL="0" distR="0" wp14:anchorId="2673418B" wp14:editId="3B0A85E6">
            <wp:extent cx="3554335" cy="2563586"/>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54335" cy="2563586"/>
                    </a:xfrm>
                    <a:prstGeom prst="rect">
                      <a:avLst/>
                    </a:prstGeom>
                  </pic:spPr>
                </pic:pic>
              </a:graphicData>
            </a:graphic>
          </wp:inline>
        </w:drawing>
      </w:r>
      <w:commentRangeEnd w:id="28"/>
      <w:r w:rsidR="009400DF">
        <w:rPr>
          <w:rStyle w:val="Refdecomentario"/>
        </w:rPr>
        <w:commentReference w:id="28"/>
      </w:r>
    </w:p>
    <w:p w14:paraId="2E9B9C96" w14:textId="1CCF92F7" w:rsidR="008B055C" w:rsidRDefault="00900E0F" w:rsidP="00900E0F">
      <w:pPr>
        <w:pStyle w:val="Descripcin"/>
        <w:rPr>
          <w:sz w:val="20"/>
          <w:szCs w:val="20"/>
        </w:rPr>
      </w:pPr>
      <w:bookmarkStart w:id="29" w:name="_Toc101393032"/>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F12240">
        <w:rPr>
          <w:noProof/>
          <w:sz w:val="20"/>
          <w:szCs w:val="20"/>
        </w:rPr>
        <w:t>3</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29"/>
    </w:p>
    <w:p w14:paraId="191BCD2B" w14:textId="77777777" w:rsidR="00CE59ED" w:rsidRDefault="00CE59ED" w:rsidP="00CE59ED">
      <w:pPr>
        <w:keepNext/>
        <w:ind w:left="0"/>
      </w:pPr>
      <w:r>
        <w:rPr>
          <w:noProof/>
        </w:rPr>
        <w:drawing>
          <wp:inline distT="0" distB="0" distL="0" distR="0" wp14:anchorId="4A821259" wp14:editId="52028C2A">
            <wp:extent cx="5431790" cy="361315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1790" cy="3613150"/>
                    </a:xfrm>
                    <a:prstGeom prst="rect">
                      <a:avLst/>
                    </a:prstGeom>
                  </pic:spPr>
                </pic:pic>
              </a:graphicData>
            </a:graphic>
          </wp:inline>
        </w:drawing>
      </w:r>
    </w:p>
    <w:p w14:paraId="69688DEB" w14:textId="1882CA23" w:rsidR="00CE59ED" w:rsidRPr="00CE59ED" w:rsidRDefault="00CE59ED" w:rsidP="00CE59ED">
      <w:pPr>
        <w:pStyle w:val="Descripcin"/>
      </w:pPr>
      <w:r>
        <w:t xml:space="preserve">Figure </w:t>
      </w:r>
      <w:fldSimple w:instr=" SEQ Figure \* ARABIC ">
        <w:r w:rsidR="00F12240">
          <w:rPr>
            <w:noProof/>
          </w:rPr>
          <w:t>4</w:t>
        </w:r>
      </w:fldSimple>
      <w:r>
        <w:t xml:space="preserve">. </w:t>
      </w:r>
    </w:p>
    <w:p w14:paraId="75CAB834" w14:textId="5B0BFBB1" w:rsidR="0064549C" w:rsidRDefault="00E96A35" w:rsidP="00281172">
      <w:pPr>
        <w:rPr>
          <w:rFonts w:eastAsiaTheme="minorEastAsia"/>
        </w:rPr>
      </w:pPr>
      <w:r>
        <w:t xml:space="preserve">This </w:t>
      </w:r>
      <w:r w:rsidR="00E92310">
        <w:t xml:space="preserve">work </w:t>
      </w:r>
      <w:r w:rsidR="007770D6">
        <w:t>employs</w:t>
      </w:r>
      <w:r w:rsidR="00E92310" w:rsidRPr="00E92310">
        <w:t xml:space="preserve"> the power received by each of the receiving antennas in the system</w:t>
      </w:r>
      <w:r w:rsidR="007770D6">
        <w:t xml:space="preserve"> to estimate the </w:t>
      </w:r>
      <w:r w:rsidR="007770D6">
        <w:rPr>
          <w:rFonts w:eastAsiaTheme="minorEastAsia"/>
        </w:rPr>
        <w:t xml:space="preserve">azimuth </w:t>
      </w:r>
      <w:r w:rsidR="007770D6">
        <w:t xml:space="preserve">and </w:t>
      </w:r>
      <w:r w:rsidR="007770D6" w:rsidRPr="005663D2">
        <w:t>elevation</w:t>
      </w:r>
      <w:r w:rsidR="007770D6">
        <w:t xml:space="preserve"> angles</w:t>
      </w:r>
      <w:r w:rsidR="00E92310" w:rsidRPr="00E92310">
        <w:t>.</w:t>
      </w:r>
      <w:r w:rsidR="000B4D06">
        <w:t xml:space="preserve"> </w:t>
      </w:r>
      <w:r w:rsidR="00A900EA" w:rsidRPr="00A900EA">
        <w:rPr>
          <w:rFonts w:eastAsiaTheme="minorEastAsia"/>
        </w:rPr>
        <w:t>Then the</w:t>
      </w:r>
      <w:r w:rsidR="00A900EA">
        <w:rPr>
          <w:rFonts w:eastAsiaTheme="minorEastAsia"/>
        </w:rPr>
        <w:t xml:space="preserve"> resulting</w:t>
      </w:r>
      <w:r w:rsidR="007770D6">
        <w:rPr>
          <w:rFonts w:eastAsiaTheme="minorEastAsia"/>
        </w:rPr>
        <w:t xml:space="preserve"> power received at</w:t>
      </w:r>
      <w:r w:rsidR="00A900EA" w:rsidRPr="00A900EA">
        <w:rPr>
          <w:rFonts w:eastAsiaTheme="minorEastAsia"/>
        </w:rPr>
        <w:t xml:space="preserve"> each of the antennas is given by</w:t>
      </w:r>
      <w:r w:rsidR="00A900EA">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6"/>
        <w:gridCol w:w="6284"/>
        <w:gridCol w:w="1244"/>
      </w:tblGrid>
      <w:tr w:rsidR="00915826" w14:paraId="7614D8FF" w14:textId="77777777" w:rsidTr="00915826">
        <w:tc>
          <w:tcPr>
            <w:tcW w:w="1006" w:type="dxa"/>
            <w:vAlign w:val="center"/>
          </w:tcPr>
          <w:p w14:paraId="3F4CC946" w14:textId="77777777" w:rsidR="00915826" w:rsidRDefault="00915826" w:rsidP="007629E1">
            <w:pPr>
              <w:spacing w:before="240" w:after="240"/>
              <w:jc w:val="center"/>
            </w:pPr>
          </w:p>
        </w:tc>
        <w:tc>
          <w:tcPr>
            <w:tcW w:w="6284" w:type="dxa"/>
            <w:vAlign w:val="center"/>
          </w:tcPr>
          <w:p w14:paraId="7FD245C9" w14:textId="37B53B9D" w:rsidR="00915826" w:rsidRPr="004E1D95" w:rsidRDefault="006653E8" w:rsidP="002A670F">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d>
                <m:r>
                  <w:rPr>
                    <w:rFonts w:ascii="Cambria Math" w:hAnsi="Cambria Math"/>
                  </w:rPr>
                  <m:t>.</m:t>
                </m:r>
              </m:oMath>
            </m:oMathPara>
          </w:p>
        </w:tc>
        <w:tc>
          <w:tcPr>
            <w:tcW w:w="1244" w:type="dxa"/>
            <w:vAlign w:val="center"/>
          </w:tcPr>
          <w:p w14:paraId="40CC3B89" w14:textId="22CC0E9E" w:rsidR="00915826" w:rsidRDefault="00915826" w:rsidP="00865E26">
            <w:pPr>
              <w:pStyle w:val="Descripcin"/>
              <w:spacing w:before="240" w:after="240"/>
              <w:ind w:left="0" w:firstLine="0"/>
            </w:pPr>
            <w:r>
              <w:t xml:space="preserve">              Eq. 2</w:t>
            </w:r>
          </w:p>
        </w:tc>
      </w:tr>
    </w:tbl>
    <w:p w14:paraId="624FA1C3" w14:textId="4718A9F5" w:rsidR="00BD50B9" w:rsidRDefault="006653E8" w:rsidP="001D5839">
      <w:pPr>
        <w:ind w:left="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B63840">
        <w:rPr>
          <w:rFonts w:eastAsiaTheme="minorEastAsia"/>
        </w:rPr>
        <w:t xml:space="preserve"> </w:t>
      </w:r>
      <w:r w:rsidR="00B63840" w:rsidRPr="00B63840">
        <w:rPr>
          <w:rFonts w:eastAsiaTheme="minorEastAsia"/>
        </w:rPr>
        <w:t>can be approximated through the sample mean</w:t>
      </w:r>
      <w:r w:rsidR="00B63840">
        <w:rPr>
          <w:rFonts w:eastAsiaTheme="minorEastAsia"/>
        </w:rPr>
        <w:t xml:space="preserve"> so:</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650"/>
        <w:gridCol w:w="614"/>
      </w:tblGrid>
      <w:tr w:rsidR="00281172" w14:paraId="333F3EC8" w14:textId="77777777" w:rsidTr="001E6B3A">
        <w:tc>
          <w:tcPr>
            <w:tcW w:w="270" w:type="dxa"/>
            <w:vAlign w:val="center"/>
          </w:tcPr>
          <w:p w14:paraId="25CFD262" w14:textId="77777777" w:rsidR="00281172" w:rsidRDefault="00281172" w:rsidP="007629E1">
            <w:pPr>
              <w:spacing w:before="240" w:after="240"/>
              <w:jc w:val="center"/>
            </w:pPr>
          </w:p>
        </w:tc>
        <w:tc>
          <w:tcPr>
            <w:tcW w:w="7650" w:type="dxa"/>
            <w:vAlign w:val="center"/>
          </w:tcPr>
          <w:p w14:paraId="30C6CD26" w14:textId="7D534A50" w:rsidR="00281172" w:rsidRDefault="006653E8" w:rsidP="00BD50B9">
            <w:pPr>
              <w:keepNext/>
              <w:spacing w:before="240" w:after="240"/>
              <w:ind w:left="0"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nary>
                <m:r>
                  <w:rPr>
                    <w:rFonts w:ascii="Cambria Math" w:hAnsi="Cambria Math"/>
                  </w:rPr>
                  <m:t>,</m:t>
                </m:r>
              </m:oMath>
            </m:oMathPara>
          </w:p>
        </w:tc>
        <w:tc>
          <w:tcPr>
            <w:tcW w:w="614" w:type="dxa"/>
            <w:vAlign w:val="center"/>
          </w:tcPr>
          <w:p w14:paraId="55B8F296" w14:textId="1874C420" w:rsidR="00281172" w:rsidRPr="00467AC1" w:rsidRDefault="00AC4A92" w:rsidP="00AC4A92">
            <w:pPr>
              <w:pStyle w:val="Descripcin"/>
              <w:spacing w:before="240" w:after="240"/>
              <w:ind w:left="0" w:firstLine="0"/>
              <w:jc w:val="left"/>
            </w:pPr>
            <w:r>
              <w:t xml:space="preserve">         </w:t>
            </w:r>
            <w:r w:rsidR="00865E26">
              <w:t xml:space="preserve">     </w:t>
            </w:r>
            <w:r w:rsidR="00281172">
              <w:t>E</w:t>
            </w:r>
            <w:r>
              <w:t>q. 3</w:t>
            </w:r>
          </w:p>
        </w:tc>
      </w:tr>
      <w:tr w:rsidR="00B63840" w14:paraId="00B7C987" w14:textId="77777777" w:rsidTr="001E6B3A">
        <w:tc>
          <w:tcPr>
            <w:tcW w:w="270" w:type="dxa"/>
            <w:vAlign w:val="center"/>
          </w:tcPr>
          <w:p w14:paraId="4A2179C1" w14:textId="77777777" w:rsidR="00B63840" w:rsidRDefault="00B63840" w:rsidP="007629E1">
            <w:pPr>
              <w:spacing w:before="240" w:after="240"/>
              <w:jc w:val="center"/>
            </w:pPr>
          </w:p>
        </w:tc>
        <w:tc>
          <w:tcPr>
            <w:tcW w:w="7650" w:type="dxa"/>
            <w:vAlign w:val="center"/>
          </w:tcPr>
          <w:p w14:paraId="0148CC0A" w14:textId="0D1AB6E5" w:rsidR="00B63840" w:rsidRDefault="006653E8" w:rsidP="00AC4A92">
            <w:pPr>
              <w:keepNext/>
              <w:spacing w:before="240" w:after="240"/>
              <w:ind w:left="0" w:firstLine="0"/>
              <w:rPr>
                <w:rFonts w:eastAsia="Calibri" w:cs="Times New Roman"/>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m:t>
                        </m:r>
                      </m:sup>
                    </m:sSup>
                  </m:e>
                </m:d>
                <m:r>
                  <w:rPr>
                    <w:rFonts w:ascii="Cambria Math" w:hAnsi="Cambria Math"/>
                  </w:rPr>
                  <m:t>.</m:t>
                </m:r>
              </m:oMath>
            </m:oMathPara>
          </w:p>
        </w:tc>
        <w:tc>
          <w:tcPr>
            <w:tcW w:w="614" w:type="dxa"/>
            <w:vAlign w:val="center"/>
          </w:tcPr>
          <w:p w14:paraId="60C856D3" w14:textId="6BEBF004" w:rsidR="00B63840" w:rsidRDefault="00865E26" w:rsidP="00865E26">
            <w:pPr>
              <w:pStyle w:val="Descripcin"/>
              <w:spacing w:before="240" w:after="240"/>
              <w:ind w:left="0" w:firstLine="0"/>
            </w:pPr>
            <w:r>
              <w:t>Eq. 4</w:t>
            </w:r>
          </w:p>
        </w:tc>
      </w:tr>
    </w:tbl>
    <w:p w14:paraId="264C4B8C" w14:textId="5A7A053E" w:rsidR="00281172" w:rsidRDefault="001D5839" w:rsidP="001D5839">
      <w:pPr>
        <w:ind w:left="0"/>
        <w:rPr>
          <w:rFonts w:eastAsiaTheme="minorEastAsia"/>
        </w:rPr>
      </w:pPr>
      <w:r w:rsidRPr="001D5839">
        <w:rPr>
          <w:rFonts w:eastAsiaTheme="minorEastAsia"/>
        </w:rPr>
        <w:t xml:space="preserve">Following the fact that </w:t>
      </w:r>
      <m:oMath>
        <m:r>
          <w:rPr>
            <w:rFonts w:ascii="Cambria Math" w:eastAsiaTheme="minorEastAsia" w:hAnsi="Cambria Math"/>
          </w:rPr>
          <m:t>s</m:t>
        </m:r>
      </m:oMath>
      <w:r w:rsidRPr="001D5839">
        <w:rPr>
          <w:rFonts w:eastAsiaTheme="minorEastAsia"/>
        </w:rPr>
        <w:t xml:space="preserve"> and </w:t>
      </w:r>
      <m:oMath>
        <m:r>
          <w:rPr>
            <w:rFonts w:ascii="Cambria Math" w:eastAsiaTheme="minorEastAsia" w:hAnsi="Cambria Math"/>
          </w:rPr>
          <m:t>n</m:t>
        </m:r>
      </m:oMath>
      <w:r w:rsidRPr="001D5839">
        <w:rPr>
          <w:rFonts w:eastAsiaTheme="minorEastAsia"/>
        </w:rPr>
        <w:t xml:space="preserve"> are independent and uncorrelated</w:t>
      </w:r>
      <w:r w:rsidR="007770D6">
        <w:rPr>
          <w:rFonts w:eastAsiaTheme="minorEastAsia"/>
        </w:rPr>
        <w:t>, thu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
        <w:gridCol w:w="6354"/>
        <w:gridCol w:w="1244"/>
      </w:tblGrid>
      <w:tr w:rsidR="001D5839" w:rsidRPr="00C54541" w14:paraId="4BCC6226" w14:textId="77777777" w:rsidTr="00EF7C77">
        <w:tc>
          <w:tcPr>
            <w:tcW w:w="936" w:type="dxa"/>
            <w:vAlign w:val="center"/>
          </w:tcPr>
          <w:p w14:paraId="1503F44D" w14:textId="77777777" w:rsidR="001D5839" w:rsidRDefault="001D5839" w:rsidP="007629E1">
            <w:pPr>
              <w:spacing w:before="240" w:after="240"/>
              <w:jc w:val="center"/>
            </w:pPr>
          </w:p>
        </w:tc>
        <w:tc>
          <w:tcPr>
            <w:tcW w:w="6354" w:type="dxa"/>
            <w:vAlign w:val="center"/>
          </w:tcPr>
          <w:p w14:paraId="53BFF813" w14:textId="065D2B0A" w:rsidR="001D5839" w:rsidRPr="00C54541" w:rsidRDefault="006653E8" w:rsidP="00A63B40">
            <w:pPr>
              <w:keepNext/>
              <w:spacing w:before="240" w:after="240"/>
              <w:ind w:left="0" w:firstLine="0"/>
              <w:rPr>
                <w:lang w:val="es-ES"/>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lang w:val="es-ES"/>
                              </w:rPr>
                              <m:t>(</m:t>
                            </m:r>
                            <m:r>
                              <w:rPr>
                                <w:rFonts w:ascii="Cambria Math" w:hAnsi="Cambria Math"/>
                              </w:rPr>
                              <m:t>k</m:t>
                            </m:r>
                            <m:r>
                              <w:rPr>
                                <w:rFonts w:ascii="Cambria Math" w:hAnsi="Cambria Math"/>
                                <w:lang w:val="es-ES"/>
                              </w:rPr>
                              <m:t>)</m:t>
                            </m:r>
                          </m:e>
                        </m:d>
                      </m:e>
                      <m:sup>
                        <m:r>
                          <w:rPr>
                            <w:rFonts w:ascii="Cambria Math" w:hAnsi="Cambria Math"/>
                            <w:lang w:val="es-ES"/>
                          </w:rPr>
                          <m:t>2</m:t>
                        </m:r>
                      </m:sup>
                    </m:sSup>
                  </m:e>
                </m:d>
                <m:r>
                  <w:rPr>
                    <w:rFonts w:ascii="Cambria Math" w:hAnsi="Cambria Math"/>
                  </w:rPr>
                  <m:t>,</m:t>
                </m:r>
              </m:oMath>
            </m:oMathPara>
          </w:p>
        </w:tc>
        <w:tc>
          <w:tcPr>
            <w:tcW w:w="1244" w:type="dxa"/>
            <w:vAlign w:val="center"/>
          </w:tcPr>
          <w:p w14:paraId="069CE366" w14:textId="034BDBF7" w:rsidR="001D5839" w:rsidRPr="00865E26" w:rsidRDefault="00865E26" w:rsidP="00865E26">
            <w:pPr>
              <w:pStyle w:val="Descripcin"/>
              <w:spacing w:before="240" w:after="240"/>
              <w:ind w:left="0" w:firstLine="0"/>
            </w:pPr>
            <w:r>
              <w:t xml:space="preserve">              Eq. 5</w:t>
            </w:r>
          </w:p>
        </w:tc>
      </w:tr>
      <w:tr w:rsidR="00A63B40" w14:paraId="16D52112" w14:textId="77777777" w:rsidTr="00EF7C77">
        <w:tc>
          <w:tcPr>
            <w:tcW w:w="936" w:type="dxa"/>
            <w:vAlign w:val="center"/>
          </w:tcPr>
          <w:p w14:paraId="1736A0B3" w14:textId="77777777" w:rsidR="00A63B40" w:rsidRPr="00865E26" w:rsidRDefault="00A63B40" w:rsidP="007629E1">
            <w:pPr>
              <w:spacing w:before="240" w:after="240"/>
              <w:jc w:val="center"/>
            </w:pPr>
          </w:p>
        </w:tc>
        <w:tc>
          <w:tcPr>
            <w:tcW w:w="6354" w:type="dxa"/>
            <w:vAlign w:val="center"/>
          </w:tcPr>
          <w:p w14:paraId="25BFAC0D" w14:textId="63B5B926" w:rsidR="00A63B40" w:rsidRDefault="006653E8" w:rsidP="00A63B40">
            <w:pPr>
              <w:keepNext/>
              <w:spacing w:before="240" w:after="240"/>
              <w:ind w:left="0" w:firstLine="0"/>
              <w:rPr>
                <w:rFonts w:eastAsia="Calibri" w:cs="Times New Roman"/>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m</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m</m:t>
                    </m:r>
                  </m:sub>
                  <m:sup>
                    <m:r>
                      <w:rPr>
                        <w:rFonts w:ascii="Cambria Math" w:hAnsi="Cambria Math"/>
                        <w:color w:val="000000" w:themeColor="text1"/>
                      </w:rPr>
                      <m:t>2</m:t>
                    </m:r>
                  </m:sup>
                </m:sSubSup>
                <m:d>
                  <m:dPr>
                    <m:ctrlPr>
                      <w:rPr>
                        <w:rFonts w:ascii="Cambria Math" w:eastAsiaTheme="minorEastAsia" w:hAnsi="Cambria Math"/>
                        <w:i/>
                        <w:color w:val="000000" w:themeColor="text1"/>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s</m:t>
                    </m:r>
                  </m:sub>
                </m:sSub>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σ</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oMath>
            </m:oMathPara>
          </w:p>
        </w:tc>
        <w:tc>
          <w:tcPr>
            <w:tcW w:w="1244" w:type="dxa"/>
            <w:vAlign w:val="center"/>
          </w:tcPr>
          <w:p w14:paraId="45382AF7" w14:textId="02560C93" w:rsidR="00A63B40" w:rsidRDefault="00865E26" w:rsidP="00865E26">
            <w:pPr>
              <w:pStyle w:val="Descripcin"/>
              <w:spacing w:before="240" w:after="240"/>
              <w:ind w:left="0" w:firstLine="0"/>
            </w:pPr>
            <w:r>
              <w:t xml:space="preserve">              Eq. 6</w:t>
            </w:r>
          </w:p>
        </w:tc>
      </w:tr>
    </w:tbl>
    <w:p w14:paraId="17BFC06D" w14:textId="0C508FAD" w:rsidR="001D5839" w:rsidRDefault="00FC0D0D" w:rsidP="001D5839">
      <w:pPr>
        <w:ind w:left="0"/>
        <w:rPr>
          <w:rFonts w:eastAsiaTheme="minorEastAsia"/>
        </w:rPr>
      </w:pPr>
      <w:r>
        <w:rPr>
          <w:rFonts w:eastAsiaTheme="minorEastAsia"/>
        </w:rPr>
        <w:t>w</w:t>
      </w:r>
      <w:r w:rsidR="00C54541">
        <w:rPr>
          <w:rFonts w:eastAsiaTheme="minorEastAsia"/>
        </w:rPr>
        <w:t>here</w:t>
      </w:r>
      <w:r>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865E26" w14:paraId="5AC0CE99" w14:textId="77777777" w:rsidTr="00EF7C77">
        <w:tc>
          <w:tcPr>
            <w:tcW w:w="1127" w:type="dxa"/>
            <w:vAlign w:val="center"/>
          </w:tcPr>
          <w:p w14:paraId="4B19C6D8" w14:textId="77777777" w:rsidR="00865E26" w:rsidRDefault="00865E26" w:rsidP="00865E26">
            <w:pPr>
              <w:spacing w:before="240" w:after="240"/>
              <w:jc w:val="center"/>
            </w:pPr>
          </w:p>
        </w:tc>
        <w:tc>
          <w:tcPr>
            <w:tcW w:w="6163" w:type="dxa"/>
            <w:vAlign w:val="center"/>
          </w:tcPr>
          <w:p w14:paraId="36EE3A64" w14:textId="54CBB6A4" w:rsidR="00865E26" w:rsidRDefault="006653E8" w:rsidP="00865E26">
            <w:pPr>
              <w:keepNext/>
              <w:spacing w:before="240" w:after="240"/>
              <w:ind w:left="0" w:firstLine="0"/>
            </w:pPr>
            <m:oMathPara>
              <m:oMath>
                <m:sSubSup>
                  <m:sSubSupPr>
                    <m:ctrlPr>
                      <w:rPr>
                        <w:rFonts w:ascii="Cambria Math" w:hAnsi="Cambria Math"/>
                        <w:i/>
                      </w:rPr>
                    </m:ctrlPr>
                  </m:sSubSupPr>
                  <m:e>
                    <m:r>
                      <w:rPr>
                        <w:rFonts w:ascii="Cambria Math" w:hAnsi="Cambria Math"/>
                      </w:rPr>
                      <m:t>G</m:t>
                    </m:r>
                  </m:e>
                  <m:sub>
                    <m:r>
                      <w:rPr>
                        <w:rFonts w:ascii="Cambria Math" w:hAnsi="Cambria Math"/>
                      </w:rPr>
                      <m:t>m</m:t>
                    </m:r>
                  </m:sub>
                  <m:sup>
                    <m:r>
                      <w:rPr>
                        <w:rFonts w:ascii="Cambria Math" w:hAnsi="Cambria Math"/>
                      </w:rPr>
                      <m:t>2</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w:rPr>
                    <w:rFonts w:ascii="Cambria Math" w:hAnsi="Cambria Math"/>
                  </w:rPr>
                  <m:t>,</m:t>
                </m:r>
              </m:oMath>
            </m:oMathPara>
          </w:p>
        </w:tc>
        <w:tc>
          <w:tcPr>
            <w:tcW w:w="1244" w:type="dxa"/>
            <w:vAlign w:val="center"/>
          </w:tcPr>
          <w:p w14:paraId="6C42D3B6" w14:textId="42B18B89" w:rsidR="00865E26" w:rsidRPr="00467AC1" w:rsidRDefault="00865E26" w:rsidP="00865E26">
            <w:pPr>
              <w:pStyle w:val="Descripcin"/>
              <w:spacing w:before="240" w:after="240"/>
              <w:ind w:left="0" w:firstLine="0"/>
            </w:pPr>
            <w:r>
              <w:t xml:space="preserve">              Eq. 7</w:t>
            </w:r>
          </w:p>
        </w:tc>
      </w:tr>
      <w:tr w:rsidR="00865E26" w14:paraId="40456F8F" w14:textId="77777777" w:rsidTr="00EF7C77">
        <w:tc>
          <w:tcPr>
            <w:tcW w:w="1127" w:type="dxa"/>
            <w:vAlign w:val="center"/>
          </w:tcPr>
          <w:p w14:paraId="31C2A990" w14:textId="77777777" w:rsidR="00865E26" w:rsidRDefault="00865E26" w:rsidP="00865E26">
            <w:pPr>
              <w:spacing w:before="240" w:after="240"/>
              <w:jc w:val="center"/>
            </w:pPr>
          </w:p>
        </w:tc>
        <w:tc>
          <w:tcPr>
            <w:tcW w:w="6163" w:type="dxa"/>
            <w:vAlign w:val="center"/>
          </w:tcPr>
          <w:p w14:paraId="13EFB4F5" w14:textId="15B041E8" w:rsidR="00865E26" w:rsidRDefault="006653E8" w:rsidP="00865E2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oMath>
            </m:oMathPara>
          </w:p>
        </w:tc>
        <w:tc>
          <w:tcPr>
            <w:tcW w:w="1244" w:type="dxa"/>
            <w:vAlign w:val="center"/>
          </w:tcPr>
          <w:p w14:paraId="6DFDE4F5" w14:textId="2EEB8391" w:rsidR="00865E26" w:rsidRDefault="00D05C8A" w:rsidP="00865E26">
            <w:pPr>
              <w:pStyle w:val="Descripcin"/>
              <w:spacing w:before="240" w:after="240"/>
              <w:ind w:left="0" w:firstLine="0"/>
            </w:pPr>
            <w:r>
              <w:t xml:space="preserve">              </w:t>
            </w:r>
            <w:r w:rsidR="00865E26">
              <w:t xml:space="preserve">Eq. </w:t>
            </w:r>
            <w:r>
              <w:t>8</w:t>
            </w:r>
          </w:p>
        </w:tc>
      </w:tr>
      <w:tr w:rsidR="00865E26" w14:paraId="43789E91" w14:textId="77777777" w:rsidTr="00EF7C77">
        <w:tc>
          <w:tcPr>
            <w:tcW w:w="1127" w:type="dxa"/>
            <w:vAlign w:val="center"/>
          </w:tcPr>
          <w:p w14:paraId="27BBEFF9" w14:textId="77777777" w:rsidR="00865E26" w:rsidRDefault="00865E26" w:rsidP="00865E26">
            <w:pPr>
              <w:spacing w:before="240" w:after="240"/>
              <w:jc w:val="center"/>
            </w:pPr>
          </w:p>
        </w:tc>
        <w:tc>
          <w:tcPr>
            <w:tcW w:w="6163" w:type="dxa"/>
            <w:vAlign w:val="center"/>
          </w:tcPr>
          <w:p w14:paraId="6FF1E6AA" w14:textId="43F97EBD" w:rsidR="00865E26" w:rsidRDefault="006653E8" w:rsidP="00865E26">
            <w:pPr>
              <w:keepNext/>
              <w:spacing w:before="240" w:after="240"/>
              <w:ind w:left="0" w:firstLine="0"/>
              <w:rPr>
                <w:rFonts w:eastAsia="Calibri" w:cs="Times New Roman"/>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k)</m:t>
                            </m:r>
                          </m:e>
                        </m:d>
                      </m:e>
                      <m:sup>
                        <m:r>
                          <w:rPr>
                            <w:rFonts w:ascii="Cambria Math" w:hAnsi="Cambria Math"/>
                          </w:rPr>
                          <m:t>2</m:t>
                        </m:r>
                      </m:sup>
                    </m:sSup>
                  </m:e>
                </m:d>
                <m:r>
                  <w:rPr>
                    <w:rFonts w:ascii="Cambria Math" w:hAnsi="Cambria Math"/>
                  </w:rPr>
                  <m:t>.</m:t>
                </m:r>
              </m:oMath>
            </m:oMathPara>
          </w:p>
        </w:tc>
        <w:tc>
          <w:tcPr>
            <w:tcW w:w="1244" w:type="dxa"/>
            <w:vAlign w:val="center"/>
          </w:tcPr>
          <w:p w14:paraId="2E2B0557" w14:textId="74AE47F4" w:rsidR="00865E26" w:rsidRDefault="00D05C8A" w:rsidP="00D05C8A">
            <w:pPr>
              <w:pStyle w:val="Descripcin"/>
              <w:spacing w:before="240" w:after="240"/>
              <w:ind w:left="0" w:firstLine="0"/>
            </w:pPr>
            <w:r>
              <w:t xml:space="preserve">              Eq. 9</w:t>
            </w:r>
          </w:p>
        </w:tc>
      </w:tr>
    </w:tbl>
    <w:p w14:paraId="335B8E89" w14:textId="37C39B4D" w:rsidR="00AF7569" w:rsidRDefault="00AF7569" w:rsidP="00AF7569">
      <w:pPr>
        <w:rPr>
          <w:rFonts w:eastAsiaTheme="minorEastAsia"/>
        </w:rPr>
      </w:pPr>
      <w:r>
        <w:t xml:space="preserve">Our </w:t>
      </w:r>
      <w:r w:rsidR="00FC0D0D">
        <w:t>goal</w:t>
      </w:r>
      <w:r>
        <w:t xml:space="preserve"> is to </w:t>
      </w:r>
      <w:r w:rsidR="007770D6">
        <w:t>estimate</w:t>
      </w:r>
      <w:r>
        <w:t xml:space="preserve"> the azimuth </w:t>
      </w:r>
      <m:oMath>
        <m:r>
          <w:rPr>
            <w:rFonts w:ascii="Cambria Math" w:eastAsiaTheme="minorEastAsia" w:hAnsi="Cambria Math"/>
          </w:rPr>
          <m:t>ϕ</m:t>
        </m:r>
      </m:oMath>
      <w:r>
        <w:rPr>
          <w:rFonts w:eastAsiaTheme="minorEastAsia"/>
        </w:rPr>
        <w:t xml:space="preserve"> </w:t>
      </w:r>
      <w:r>
        <w:t xml:space="preserve">and </w:t>
      </w:r>
      <w:r w:rsidRPr="005663D2">
        <w:t xml:space="preserve">elevation </w:t>
      </w:r>
      <m:oMath>
        <m:r>
          <w:rPr>
            <w:rFonts w:ascii="Cambria Math" w:eastAsiaTheme="minorEastAsia" w:hAnsi="Cambria Math"/>
          </w:rPr>
          <m:t>θ</m:t>
        </m:r>
      </m:oMath>
      <w:r>
        <w:t xml:space="preserve">, </w:t>
      </w:r>
      <w:r w:rsidR="007770D6">
        <w:t xml:space="preserve">angles from the array received powers </w:t>
      </w:r>
      <w:r>
        <w:t xml:space="preserve">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oMath>
      <w:r>
        <w:rPr>
          <w:rFonts w:eastAsiaTheme="minorEastAsia"/>
        </w:rPr>
        <w:t xml:space="preserve"> are unknown. </w:t>
      </w:r>
    </w:p>
    <w:p w14:paraId="42084F47" w14:textId="6852F11F" w:rsidR="00915826" w:rsidRDefault="00915826" w:rsidP="00915826">
      <w:pPr>
        <w:pStyle w:val="Ttulo2"/>
        <w:numPr>
          <w:ilvl w:val="0"/>
          <w:numId w:val="12"/>
        </w:numPr>
        <w:ind w:left="1514"/>
        <w:rPr>
          <w:rFonts w:eastAsiaTheme="minorEastAsia"/>
        </w:rPr>
      </w:pPr>
      <w:bookmarkStart w:id="30" w:name="_Toc102125637"/>
      <w:r>
        <w:t>PROPOSED METHOD</w:t>
      </w:r>
      <w:bookmarkEnd w:id="30"/>
    </w:p>
    <w:p w14:paraId="5424BDBA" w14:textId="4AFDC820" w:rsidR="00EC3986" w:rsidRDefault="00AF7569" w:rsidP="00AF7569">
      <w:pPr>
        <w:rPr>
          <w:rFonts w:eastAsiaTheme="minorEastAsia"/>
        </w:rPr>
      </w:pPr>
      <w:commentRangeStart w:id="31"/>
      <w:r w:rsidRPr="0064175E">
        <w:rPr>
          <w:rFonts w:eastAsiaTheme="minorEastAsia"/>
        </w:rPr>
        <w:t xml:space="preserve">The proposed method is </w:t>
      </w:r>
      <w:r w:rsidR="00871CE2">
        <w:rPr>
          <w:rFonts w:eastAsiaTheme="minorEastAsia"/>
        </w:rPr>
        <w:t>described next</w:t>
      </w:r>
      <w:r>
        <w:rPr>
          <w:rFonts w:eastAsiaTheme="minorEastAsia"/>
        </w:rPr>
        <w:t xml:space="preserve">. The receiver sequentially </w:t>
      </w:r>
      <w:r w:rsidRPr="0064175E">
        <w:rPr>
          <w:rFonts w:eastAsiaTheme="minorEastAsia"/>
        </w:rPr>
        <w:t>activates one antenn</w:t>
      </w:r>
      <w:r>
        <w:rPr>
          <w:rFonts w:eastAsiaTheme="minorEastAsia"/>
        </w:rPr>
        <w:t xml:space="preserve">a element at a time using the </w:t>
      </w:r>
      <w:r w:rsidR="00863AB0">
        <w:rPr>
          <w:rFonts w:eastAsiaTheme="minorEastAsia"/>
        </w:rPr>
        <w:t>SPM</w:t>
      </w:r>
      <w:r w:rsidRPr="0064175E">
        <w:rPr>
          <w:rFonts w:eastAsiaTheme="minorEastAsia"/>
        </w:rPr>
        <w:t xml:space="preserve">T RF switch, </w:t>
      </w:r>
      <w:r w:rsidR="00871CE2">
        <w:rPr>
          <w:rFonts w:eastAsiaTheme="minorEastAsia"/>
        </w:rPr>
        <w:t xml:space="preserve">collects </w:t>
      </w:r>
      <m:oMath>
        <m:r>
          <w:rPr>
            <w:rFonts w:ascii="Cambria Math" w:eastAsiaTheme="minorEastAsia" w:hAnsi="Cambria Math"/>
          </w:rPr>
          <m:t>K</m:t>
        </m:r>
      </m:oMath>
      <w:r w:rsidR="00871CE2">
        <w:rPr>
          <w:rFonts w:eastAsiaTheme="minorEastAsia"/>
        </w:rPr>
        <w:t xml:space="preserve"> samples, </w:t>
      </w:r>
      <w:r w:rsidR="00871CE2" w:rsidRPr="0064175E">
        <w:rPr>
          <w:rFonts w:eastAsiaTheme="minorEastAsia"/>
        </w:rPr>
        <w:t xml:space="preserve">and </w:t>
      </w:r>
      <w:r w:rsidR="00871CE2">
        <w:rPr>
          <w:rFonts w:eastAsiaTheme="minorEastAsia"/>
        </w:rPr>
        <w:lastRenderedPageBreak/>
        <w:t xml:space="preserve">calculates the corresponding average received </w:t>
      </w:r>
      <w:r w:rsidR="00871CE2" w:rsidRPr="0064175E">
        <w:rPr>
          <w:rFonts w:eastAsiaTheme="minorEastAsia"/>
        </w:rPr>
        <w:t>power</w:t>
      </w:r>
      <w:r w:rsidR="004B3C11">
        <w:rPr>
          <w:rFonts w:eastAsiaTheme="minorEastAsia"/>
        </w:rP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sidR="004B3C11">
        <w:rPr>
          <w:rFonts w:eastAsiaTheme="minorEastAsia"/>
        </w:rPr>
        <w:t>)</w:t>
      </w:r>
      <w:r w:rsidR="00871CE2" w:rsidRPr="0064175E">
        <w:rPr>
          <w:rFonts w:eastAsiaTheme="minorEastAsia"/>
        </w:rPr>
        <w:t xml:space="preserve"> va</w:t>
      </w:r>
      <w:r w:rsidR="00871CE2">
        <w:rPr>
          <w:rFonts w:eastAsiaTheme="minorEastAsia"/>
        </w:rPr>
        <w:t>lue for that element</w:t>
      </w:r>
      <w:r>
        <w:rPr>
          <w:rFonts w:eastAsiaTheme="minorEastAsia"/>
        </w:rPr>
        <w:t xml:space="preserve">. During the activation of </w:t>
      </w:r>
      <w:r w:rsidR="00B36492">
        <w:rPr>
          <w:rFonts w:eastAsiaTheme="minorEastAsia"/>
        </w:rPr>
        <w:t xml:space="preserve">the </w:t>
      </w:r>
      <m:oMath>
        <m:r>
          <w:rPr>
            <w:rFonts w:ascii="Cambria Math" w:eastAsiaTheme="minorEastAsia" w:hAnsi="Cambria Math"/>
          </w:rPr>
          <m:t>m</m:t>
        </m:r>
      </m:oMath>
      <w:r>
        <w:rPr>
          <w:rFonts w:eastAsiaTheme="minorEastAsia"/>
        </w:rPr>
        <w:t>-th</w:t>
      </w:r>
      <w:r>
        <w:t xml:space="preserve"> </w:t>
      </w:r>
      <w:r>
        <w:rPr>
          <w:rFonts w:eastAsiaTheme="minorEastAsia"/>
        </w:rPr>
        <w:t xml:space="preserve">antenna,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Pr>
          <w:rFonts w:eastAsiaTheme="minorEastAsia"/>
        </w:rPr>
        <w:t xml:space="preserve"> is measured. </w:t>
      </w:r>
      <w:commentRangeEnd w:id="31"/>
      <w:r w:rsidR="004B3C11">
        <w:rPr>
          <w:rStyle w:val="Refdecomentario"/>
        </w:rPr>
        <w:commentReference w:id="31"/>
      </w:r>
      <w:r>
        <w:rPr>
          <w:rFonts w:eastAsiaTheme="minorEastAsia"/>
        </w:rPr>
        <w:t xml:space="preserve">A single switching cycle is </w:t>
      </w:r>
      <w:r w:rsidRPr="0064175E">
        <w:rPr>
          <w:rFonts w:eastAsiaTheme="minorEastAsia"/>
        </w:rPr>
        <w:t>equival</w:t>
      </w:r>
      <w:r>
        <w:rPr>
          <w:rFonts w:eastAsiaTheme="minorEastAsia"/>
        </w:rPr>
        <w:t xml:space="preserve">ent to </w:t>
      </w:r>
      <m:oMath>
        <m:r>
          <w:rPr>
            <w:rFonts w:ascii="Cambria Math" w:eastAsiaTheme="minorEastAsia" w:hAnsi="Cambria Math"/>
          </w:rPr>
          <m:t>M</m:t>
        </m:r>
      </m:oMath>
      <w:r w:rsidRPr="0064175E">
        <w:rPr>
          <w:rFonts w:eastAsiaTheme="minorEastAsia"/>
        </w:rPr>
        <w:t xml:space="preserve"> activations, sta</w:t>
      </w:r>
      <w:r>
        <w:rPr>
          <w:rFonts w:eastAsiaTheme="minorEastAsia"/>
        </w:rPr>
        <w:t xml:space="preserve">rting from the first antenna </w:t>
      </w:r>
      <w:r w:rsidR="00871CE2">
        <w:rPr>
          <w:rFonts w:eastAsiaTheme="minorEastAsia"/>
        </w:rPr>
        <w:t xml:space="preserve">up </w:t>
      </w:r>
      <w:r>
        <w:rPr>
          <w:rFonts w:eastAsiaTheme="minorEastAsia"/>
        </w:rPr>
        <w:t xml:space="preserve">to the </w:t>
      </w:r>
      <m:oMath>
        <m:r>
          <w:rPr>
            <w:rFonts w:ascii="Cambria Math" w:eastAsiaTheme="minorEastAsia" w:hAnsi="Cambria Math"/>
          </w:rPr>
          <m:t>M</m:t>
        </m:r>
      </m:oMath>
      <w:r>
        <w:rPr>
          <w:rFonts w:eastAsiaTheme="minorEastAsia"/>
        </w:rPr>
        <w:t>-th</w:t>
      </w:r>
      <w:r>
        <w:t xml:space="preserve"> </w:t>
      </w:r>
      <w:r w:rsidR="00871CE2">
        <w:rPr>
          <w:rFonts w:eastAsiaTheme="minorEastAsia"/>
        </w:rPr>
        <w:t>one</w:t>
      </w:r>
      <w:r w:rsidRPr="0064175E">
        <w:rPr>
          <w:rFonts w:eastAsiaTheme="minorEastAsia"/>
        </w:rPr>
        <w:t xml:space="preserve">. Let </w:t>
      </w:r>
      <m:oMath>
        <m:r>
          <m:rPr>
            <m:sty m:val="b"/>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e>
            </m:acc>
            <m:r>
              <w:rPr>
                <w:rFonts w:ascii="Cambria Math" w:eastAsiaTheme="minorEastAsia" w:hAnsi="Cambria Math"/>
              </w:rPr>
              <m:t>,…,</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e>
        </m:d>
      </m:oMath>
      <w:r>
        <w:rPr>
          <w:rFonts w:eastAsiaTheme="minorEastAsia"/>
        </w:rPr>
        <w:t xml:space="preserve">  denote the power </w:t>
      </w:r>
      <w:r w:rsidRPr="0064175E">
        <w:rPr>
          <w:rFonts w:eastAsiaTheme="minorEastAsia"/>
        </w:rPr>
        <w:t>measurements corresponding to a single switching cycle.</w:t>
      </w:r>
    </w:p>
    <w:p w14:paraId="5A77FD4D" w14:textId="215E51D4" w:rsidR="00AF7569" w:rsidRDefault="00EC3986" w:rsidP="00AF7569">
      <w:pPr>
        <w:rPr>
          <w:rFonts w:eastAsiaTheme="minorEastAsia"/>
        </w:rPr>
      </w:pPr>
      <w:r w:rsidRPr="00EC3986">
        <w:rPr>
          <w:rFonts w:eastAsiaTheme="minorEastAsia"/>
        </w:rPr>
        <w:t xml:space="preserve">The pre-processing of the data is an essential step to </w:t>
      </w:r>
      <w:r>
        <w:rPr>
          <w:rFonts w:eastAsiaTheme="minorEastAsia"/>
        </w:rPr>
        <w:t>achieving</w:t>
      </w:r>
      <w:r w:rsidRPr="00EC3986">
        <w:rPr>
          <w:rFonts w:eastAsiaTheme="minorEastAsia"/>
        </w:rPr>
        <w:t xml:space="preserve"> good classification performance before evaluating the data on the machine learning algorithms. Data normalization is</w:t>
      </w:r>
      <w:r w:rsidR="006E0C21">
        <w:rPr>
          <w:rFonts w:eastAsiaTheme="minorEastAsia"/>
        </w:rPr>
        <w:t xml:space="preserve"> an</w:t>
      </w:r>
      <w:r w:rsidRPr="00EC3986">
        <w:rPr>
          <w:rFonts w:eastAsiaTheme="minorEastAsia"/>
        </w:rPr>
        <w:t xml:space="preserve"> </w:t>
      </w:r>
      <w:r w:rsidR="006E0C21" w:rsidRPr="006E0C21">
        <w:rPr>
          <w:rFonts w:eastAsiaTheme="minorEastAsia"/>
        </w:rPr>
        <w:t>ess</w:t>
      </w:r>
      <w:r w:rsidR="006E0C21">
        <w:rPr>
          <w:rFonts w:eastAsiaTheme="minorEastAsia"/>
        </w:rPr>
        <w:t>ential pre-processing step that</w:t>
      </w:r>
      <w:r w:rsidR="006E0C21" w:rsidRPr="006E0C21">
        <w:rPr>
          <w:rFonts w:eastAsiaTheme="minorEastAsia"/>
        </w:rPr>
        <w:t xml:space="preserve"> involves the transformation of features in a common range so that greater numeric feature values cannot domin</w:t>
      </w:r>
      <w:r w:rsidR="0002588E">
        <w:rPr>
          <w:rFonts w:eastAsiaTheme="minorEastAsia"/>
        </w:rPr>
        <w:t>ate the smaller numeric feature</w:t>
      </w:r>
      <w:r w:rsidR="006E0C21" w:rsidRPr="006E0C21">
        <w:rPr>
          <w:rFonts w:eastAsiaTheme="minorEastAsia"/>
        </w:rPr>
        <w:t xml:space="preserve"> values</w:t>
      </w:r>
      <w:r w:rsidR="006E0C21">
        <w:rPr>
          <w:rFonts w:eastAsiaTheme="minorEastAsia"/>
        </w:rPr>
        <w:t xml:space="preserve"> </w:t>
      </w:r>
      <w:r w:rsidR="006E0C21">
        <w:rPr>
          <w:rFonts w:eastAsiaTheme="minorEastAsia"/>
        </w:rPr>
        <w:fldChar w:fldCharType="begin"/>
      </w:r>
      <w:r w:rsidR="00584DA1">
        <w:rPr>
          <w:rFonts w:eastAsiaTheme="minorEastAsia"/>
        </w:rPr>
        <w:instrText xml:space="preserve"> ADDIN ZOTERO_ITEM CSL_CITATION {"citationID":"Il3HJUOw","properties":{"formattedCitation":"[53]","plainCitation":"[53]","noteIndex":0},"citationItems":[{"id":8,"uris":["http://zotero.org/users/local/5wcO8KnL/items/6D9BZCFG"],"itemData":{"id":8,"type":"article-journal","container-title":"Applied Soft Computing","DOI":"10.1016/j.asoc.2019.105524","ISSN":"15684946","journalAbbreviation":"Applied Soft Computing","language":"en","page":"105524","source":"DOI.org (Crossref)","title":"Investigating the impact of data normalization on classification performance","volume":"97","author":[{"family":"Singh","given":"Dalwinder"},{"family":"Singh","given":"Birmohan"}],"issued":{"date-parts":[["2020",12]]}}}],"schema":"https://github.com/citation-style-language/schema/raw/master/csl-citation.json"} </w:instrText>
      </w:r>
      <w:r w:rsidR="006E0C21">
        <w:rPr>
          <w:rFonts w:eastAsiaTheme="minorEastAsia"/>
        </w:rPr>
        <w:fldChar w:fldCharType="separate"/>
      </w:r>
      <w:r w:rsidR="00584DA1" w:rsidRPr="00584DA1">
        <w:rPr>
          <w:rFonts w:cs="Times New Roman"/>
        </w:rPr>
        <w:t>[53]</w:t>
      </w:r>
      <w:r w:rsidR="006E0C21">
        <w:rPr>
          <w:rFonts w:eastAsiaTheme="minorEastAsia"/>
        </w:rPr>
        <w:fldChar w:fldCharType="end"/>
      </w:r>
      <w:r w:rsidR="006E0C21" w:rsidRPr="006E0C21">
        <w:rPr>
          <w:rFonts w:eastAsiaTheme="minorEastAsia"/>
        </w:rPr>
        <w:t>.</w:t>
      </w:r>
      <w:r w:rsidR="00AF7569" w:rsidRPr="0064175E">
        <w:rPr>
          <w:rFonts w:eastAsiaTheme="minorEastAsia"/>
        </w:rPr>
        <w:t xml:space="preserve"> </w:t>
      </w:r>
      <w:r w:rsidR="00AF7569">
        <w:rPr>
          <w:rFonts w:eastAsiaTheme="minorEastAsia"/>
        </w:rPr>
        <w:t xml:space="preserve">Therefore, </w:t>
      </w:r>
      <w:r w:rsidR="00AF7569" w:rsidRPr="00166C7F">
        <w:rPr>
          <w:rFonts w:eastAsiaTheme="minorEastAsia"/>
        </w:rPr>
        <w:t xml:space="preserve">the ratio between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oMath>
      <w:r w:rsidR="00AF7569">
        <w:rPr>
          <w:rFonts w:eastAsiaTheme="minorEastAsia"/>
        </w:rPr>
        <w:t xml:space="preserve"> </w:t>
      </w:r>
      <w:r w:rsidR="00AF7569" w:rsidRPr="00166C7F">
        <w:rPr>
          <w:rFonts w:eastAsiaTheme="minorEastAsia"/>
        </w:rPr>
        <w:t>and the summa</w:t>
      </w:r>
      <w:r w:rsidR="00B36492">
        <w:rPr>
          <w:rFonts w:eastAsiaTheme="minorEastAsia"/>
        </w:rPr>
        <w:t>t</w:t>
      </w:r>
      <w:r w:rsidR="00123F74">
        <w:rPr>
          <w:rFonts w:eastAsiaTheme="minorEastAsia"/>
        </w:rPr>
        <w:t>ion</w:t>
      </w:r>
      <w:r w:rsidR="00AF7569" w:rsidRPr="00166C7F">
        <w:rPr>
          <w:rFonts w:eastAsiaTheme="minorEastAsia"/>
        </w:rPr>
        <w:t xml:space="preserve"> of all</w:t>
      </w:r>
      <w:r w:rsidR="00871CE2">
        <w:rPr>
          <w:rFonts w:eastAsiaTheme="minorEastAsia"/>
        </w:rPr>
        <w:t xml:space="preserve"> average</w:t>
      </w:r>
      <w:r w:rsidR="00AF7569" w:rsidRPr="00166C7F">
        <w:rPr>
          <w:rFonts w:eastAsiaTheme="minorEastAsia"/>
        </w:rPr>
        <w:t xml:space="preserve"> power values within the same switching cycle</w:t>
      </w:r>
      <w:r w:rsidR="00871CE2">
        <w:rPr>
          <w:rFonts w:eastAsiaTheme="minorEastAsia"/>
        </w:rPr>
        <w:t xml:space="preserve"> is</w:t>
      </w:r>
      <w:r w:rsidR="00915826">
        <w:rPr>
          <w:rFonts w:eastAsiaTheme="minorEastAsia"/>
        </w:rPr>
        <w:t xml:space="preserve"> giv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AF7569" w14:paraId="1A25291A" w14:textId="77777777" w:rsidTr="00C6427D">
        <w:tc>
          <w:tcPr>
            <w:tcW w:w="1026" w:type="dxa"/>
            <w:vAlign w:val="center"/>
          </w:tcPr>
          <w:p w14:paraId="483D6384" w14:textId="77777777" w:rsidR="00AF7569" w:rsidRDefault="00AF7569" w:rsidP="007629E1">
            <w:pPr>
              <w:spacing w:before="240" w:after="240"/>
              <w:jc w:val="center"/>
            </w:pPr>
          </w:p>
        </w:tc>
        <w:tc>
          <w:tcPr>
            <w:tcW w:w="6264" w:type="dxa"/>
            <w:vAlign w:val="center"/>
          </w:tcPr>
          <w:p w14:paraId="761F920C" w14:textId="4164A884" w:rsidR="00AF7569" w:rsidRDefault="006653E8" w:rsidP="00941311">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M</m:t>
                        </m:r>
                      </m:sup>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acc>
                      </m:e>
                    </m:nary>
                  </m:den>
                </m:f>
                <m:r>
                  <w:rPr>
                    <w:rFonts w:ascii="Cambria Math" w:eastAsiaTheme="minorEastAsia" w:hAnsi="Cambria Math"/>
                  </w:rPr>
                  <m:t>.</m:t>
                </m:r>
              </m:oMath>
            </m:oMathPara>
          </w:p>
        </w:tc>
        <w:tc>
          <w:tcPr>
            <w:tcW w:w="1244" w:type="dxa"/>
            <w:vAlign w:val="center"/>
          </w:tcPr>
          <w:p w14:paraId="3432C10F" w14:textId="61BC1BA3" w:rsidR="00AF7569" w:rsidRPr="00467AC1" w:rsidRDefault="00D05C8A" w:rsidP="00D05C8A">
            <w:pPr>
              <w:pStyle w:val="Descripcin"/>
              <w:spacing w:before="240" w:after="240"/>
              <w:ind w:left="0" w:firstLine="0"/>
            </w:pPr>
            <w:r>
              <w:t xml:space="preserve">          Eq. 10</w:t>
            </w:r>
          </w:p>
        </w:tc>
      </w:tr>
    </w:tbl>
    <w:p w14:paraId="32EA855F" w14:textId="32AAC832" w:rsidR="00C54541" w:rsidRDefault="00AF7569" w:rsidP="006E6471">
      <w:pPr>
        <w:rPr>
          <w:rFonts w:eastAsiaTheme="minorEastAsia"/>
        </w:rPr>
      </w:pPr>
      <w:r w:rsidRPr="0064175E">
        <w:rPr>
          <w:rFonts w:eastAsiaTheme="minorEastAsia"/>
        </w:rPr>
        <w:t>Let</w:t>
      </w:r>
      <m:oMath>
        <m:r>
          <w:rPr>
            <w:rFonts w:ascii="Cambria Math" w:eastAsiaTheme="minorEastAsia" w:hAnsi="Cambria Math"/>
          </w:rPr>
          <m:t xml:space="preserve"> </m:t>
        </m:r>
        <m:r>
          <m:rPr>
            <m:sty m:val="b"/>
          </m:rPr>
          <w:rPr>
            <w:rFonts w:ascii="Cambria Math" w:eastAsiaTheme="minorEastAsia" w:hAnsi="Cambria Math"/>
          </w:rPr>
          <m:t>x</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e>
        </m:d>
      </m:oMath>
      <w:r w:rsidR="00B36492">
        <w:rPr>
          <w:rFonts w:eastAsiaTheme="minorEastAsia"/>
        </w:rPr>
        <w:t xml:space="preserve"> </w:t>
      </w:r>
      <w:r>
        <w:rPr>
          <w:rFonts w:eastAsiaTheme="minorEastAsia"/>
        </w:rPr>
        <w:t>denote the</w:t>
      </w:r>
      <w:r w:rsidR="00B62536">
        <w:rPr>
          <w:rFonts w:eastAsiaTheme="minorEastAsia"/>
        </w:rPr>
        <w:t xml:space="preserve"> normalized average</w:t>
      </w:r>
      <w:r>
        <w:rPr>
          <w:rFonts w:eastAsiaTheme="minorEastAsia"/>
        </w:rPr>
        <w:t xml:space="preserve"> power </w:t>
      </w:r>
      <w:r w:rsidRPr="0064175E">
        <w:rPr>
          <w:rFonts w:eastAsiaTheme="minorEastAsia"/>
        </w:rPr>
        <w:t xml:space="preserve">measurements </w:t>
      </w:r>
      <w:r w:rsidR="00B62536">
        <w:rPr>
          <w:rFonts w:eastAsiaTheme="minorEastAsia"/>
        </w:rPr>
        <w:t>vectors</w:t>
      </w:r>
      <w:r>
        <w:rPr>
          <w:rFonts w:eastAsiaTheme="minorEastAsia"/>
        </w:rPr>
        <w:t xml:space="preserve"> </w:t>
      </w:r>
      <w:r w:rsidRPr="0064175E">
        <w:rPr>
          <w:rFonts w:eastAsiaTheme="minorEastAsia"/>
        </w:rPr>
        <w:t>corresponding to a single switching cycle</w:t>
      </w:r>
      <w:r w:rsidR="00B62536">
        <w:rPr>
          <w:rFonts w:eastAsiaTheme="minorEastAsia"/>
        </w:rPr>
        <w:t xml:space="preserve"> over all antenna elements</w:t>
      </w:r>
      <w:r w:rsidRPr="0064175E">
        <w:rPr>
          <w:rFonts w:eastAsiaTheme="minorEastAsia"/>
        </w:rPr>
        <w:t xml:space="preserve">. </w:t>
      </w:r>
      <w:r w:rsidRPr="00343039">
        <w:rPr>
          <w:rFonts w:eastAsiaTheme="minorEastAsia"/>
        </w:rPr>
        <w:t>In the</w:t>
      </w:r>
      <w:r>
        <w:rPr>
          <w:rFonts w:eastAsiaTheme="minorEastAsia"/>
        </w:rPr>
        <w:t xml:space="preserve"> </w:t>
      </w:r>
      <w:r w:rsidRPr="00343039">
        <w:rPr>
          <w:rFonts w:eastAsiaTheme="minorEastAsia"/>
        </w:rPr>
        <w:t xml:space="preserve">next section, </w:t>
      </w:r>
      <w:r w:rsidR="00B36492">
        <w:rPr>
          <w:rFonts w:eastAsiaTheme="minorEastAsia"/>
        </w:rPr>
        <w:t>it is</w:t>
      </w:r>
      <w:r w:rsidRPr="00343039">
        <w:rPr>
          <w:rFonts w:eastAsiaTheme="minorEastAsia"/>
        </w:rPr>
        <w:t xml:space="preserve"> discuss</w:t>
      </w:r>
      <w:r w:rsidR="00B36492">
        <w:rPr>
          <w:rFonts w:eastAsiaTheme="minorEastAsia"/>
        </w:rPr>
        <w:t>ed</w:t>
      </w:r>
      <w:r w:rsidRPr="00343039">
        <w:rPr>
          <w:rFonts w:eastAsiaTheme="minorEastAsia"/>
        </w:rPr>
        <w:t xml:space="preserve"> how </w:t>
      </w:r>
      <w:r>
        <w:rPr>
          <w:rFonts w:eastAsiaTheme="minorEastAsia"/>
        </w:rPr>
        <w:t xml:space="preserve">to recover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m:rPr>
            <m:sty m:val="b"/>
          </m:rPr>
          <w:rPr>
            <w:rFonts w:ascii="Cambria Math" w:eastAsiaTheme="minorEastAsia" w:hAnsi="Cambria Math"/>
          </w:rPr>
          <m:t>x</m:t>
        </m:r>
      </m:oMath>
      <w:r>
        <w:rPr>
          <w:rFonts w:eastAsiaTheme="minorEastAsia"/>
        </w:rPr>
        <w:t xml:space="preserve"> </w:t>
      </w:r>
      <w:r w:rsidR="00B62536">
        <w:rPr>
          <w:rFonts w:eastAsiaTheme="minorEastAsia"/>
        </w:rPr>
        <w:t>when ML models are employed</w:t>
      </w:r>
      <w:r w:rsidRPr="00343039">
        <w:rPr>
          <w:rFonts w:eastAsiaTheme="minorEastAsia"/>
        </w:rPr>
        <w:t>.</w:t>
      </w:r>
    </w:p>
    <w:p w14:paraId="77A776FB" w14:textId="2DDCC63F" w:rsidR="002F6656" w:rsidRDefault="002F6656" w:rsidP="00134F78">
      <w:pPr>
        <w:pStyle w:val="Ttulo2"/>
        <w:numPr>
          <w:ilvl w:val="0"/>
          <w:numId w:val="12"/>
        </w:numPr>
        <w:ind w:left="1514"/>
      </w:pPr>
      <w:bookmarkStart w:id="32" w:name="_Toc102125638"/>
      <w:r w:rsidRPr="002F6656">
        <w:t xml:space="preserve">DOA </w:t>
      </w:r>
      <w:r w:rsidR="00101654">
        <w:t>ESTIMATION AS A CLASSIFICATION PROBLEM</w:t>
      </w:r>
      <w:bookmarkEnd w:id="32"/>
    </w:p>
    <w:p w14:paraId="4EAA4A95" w14:textId="6D327A7B" w:rsidR="001F4295" w:rsidRDefault="000B2FB0" w:rsidP="007C7E5D">
      <w:pPr>
        <w:pStyle w:val="Prrafodelista"/>
        <w:numPr>
          <w:ilvl w:val="0"/>
          <w:numId w:val="0"/>
        </w:numPr>
        <w:ind w:left="720" w:firstLine="720"/>
      </w:pPr>
      <w:r>
        <w:t>This work</w:t>
      </w:r>
      <w:r w:rsidRPr="00123F74">
        <w:t xml:space="preserve"> use</w:t>
      </w:r>
      <w:r>
        <w:t>s</w:t>
      </w:r>
      <w:r w:rsidRPr="00123F74">
        <w:t xml:space="preserve"> supervised learning</w:t>
      </w:r>
      <w:r>
        <w:t xml:space="preserve"> t</w:t>
      </w:r>
      <w:r w:rsidRPr="00EA288E">
        <w:t xml:space="preserve">o find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t xml:space="preserve"> angles</w:t>
      </w:r>
      <w:r w:rsidRPr="00EA288E">
        <w:t>.</w:t>
      </w:r>
      <w:r>
        <w:t xml:space="preserve"> </w:t>
      </w:r>
      <w:r w:rsidRPr="00FD5CC9">
        <w:t>In supervised lear</w:t>
      </w:r>
      <w:r w:rsidR="00B62536">
        <w:t>ning, the training data</w:t>
      </w:r>
      <w:r w:rsidRPr="00FD5CC9">
        <w:t xml:space="preserve"> feed to the algorithm includes pairs of fixed dimension feature vectors and the d</w:t>
      </w:r>
      <w:r>
        <w:t>esired solutions, called labels</w:t>
      </w:r>
      <w:r w:rsidRPr="00FD5CC9">
        <w:t>.</w:t>
      </w:r>
      <w:r w:rsidR="005418E6">
        <w:t xml:space="preserve"> If the size of the dataset is</w:t>
      </w:r>
      <w:r w:rsidR="00787EDA">
        <w:t xml:space="preserve"> </w:t>
      </w:r>
      <m:oMath>
        <m:r>
          <w:rPr>
            <w:rFonts w:ascii="Cambria Math" w:hAnsi="Cambria Math"/>
          </w:rPr>
          <m:t>L</m:t>
        </m:r>
      </m:oMath>
      <w:r w:rsidR="005418E6">
        <w:t>, t</w:t>
      </w:r>
      <w:r w:rsidR="00787EDA" w:rsidRPr="00787EDA">
        <w:t xml:space="preserve">he fixed-dimensional feature vectors are </w:t>
      </w:r>
      <m:oMath>
        <m:sSub>
          <m:sSubPr>
            <m:ctrlPr>
              <w:rPr>
                <w:rFonts w:ascii="Cambria Math" w:hAnsi="Cambria Math"/>
                <w:i/>
              </w:rPr>
            </m:ctrlPr>
          </m:sSubPr>
          <m:e>
            <m:r>
              <m:rPr>
                <m:sty m:val="b"/>
              </m:rP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m:rPr>
                <m:sty m:val="b"/>
              </m:rPr>
              <w:rPr>
                <w:rFonts w:ascii="Cambria Math" w:hAnsi="Cambria Math"/>
              </w:rPr>
              <m:t>x</m:t>
            </m:r>
          </m:e>
          <m:sub>
            <m:r>
              <w:rPr>
                <w:rFonts w:ascii="Cambria Math" w:hAnsi="Cambria Math"/>
              </w:rPr>
              <m:t>L</m:t>
            </m:r>
          </m:sub>
        </m:sSub>
        <m:r>
          <w:rPr>
            <w:rFonts w:ascii="Cambria Math" w:hAnsi="Cambria Math"/>
          </w:rPr>
          <m:t>,</m:t>
        </m:r>
      </m:oMath>
      <w:r w:rsidR="00787EDA" w:rsidRPr="00787EDA">
        <w:t xml:space="preserve"> and the labels are their respective azimuth and elevation angles that form between the transmitter and the </w:t>
      </w:r>
      <w:r w:rsidR="00787EDA" w:rsidRPr="00787EDA">
        <w:lastRenderedPageBreak/>
        <w:t>center of the receiving system</w:t>
      </w:r>
      <w:r w:rsidR="00787EDA">
        <w:t xml:space="preserv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787EDA">
        <w:t>)</w:t>
      </w:r>
      <w:r w:rsidR="00591062">
        <w:t xml:space="preserve">, wher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r>
          <m:rPr>
            <m:sty m:val="p"/>
          </m:rPr>
          <w:rPr>
            <w:rFonts w:ascii="Cambria Math" w:hAnsi="Cambria Math"/>
          </w:rPr>
          <m:t>2</m:t>
        </m:r>
        <m:r>
          <w:rPr>
            <w:rFonts w:ascii="Cambria Math" w:hAnsi="Cambria Math"/>
          </w:rPr>
          <m:t>π</m:t>
        </m:r>
      </m:oMath>
      <w:r w:rsidR="007C7E5D" w:rsidRPr="00591062">
        <w:rPr>
          <w:rFonts w:eastAsiaTheme="minorEastAsia"/>
        </w:rPr>
        <w:t xml:space="preserve"> </w:t>
      </w:r>
      <w:r w:rsidR="00591062" w:rsidRPr="00591062">
        <w:rPr>
          <w:rFonts w:eastAsiaTheme="minorEastAsia"/>
        </w:rPr>
        <w:t>angle</w:t>
      </w:r>
      <w:r w:rsidR="00591062">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f>
          <m:fPr>
            <m:ctrlPr>
              <w:rPr>
                <w:rFonts w:ascii="Cambria Math" w:hAnsi="Cambria Math"/>
              </w:rPr>
            </m:ctrlPr>
          </m:fPr>
          <m:num>
            <m:r>
              <w:rPr>
                <w:rFonts w:ascii="Cambria Math" w:hAnsi="Cambria Math"/>
              </w:rPr>
              <m:t>π</m:t>
            </m:r>
          </m:num>
          <m:den>
            <m:r>
              <w:rPr>
                <w:rFonts w:ascii="Cambria Math" w:hAnsi="Cambria Math"/>
              </w:rPr>
              <m:t>2</m:t>
            </m:r>
          </m:den>
        </m:f>
      </m:oMath>
      <w:r w:rsidR="007C7E5D">
        <w:rPr>
          <w:rFonts w:eastAsiaTheme="minorEastAsia"/>
        </w:rPr>
        <w:t>.</w:t>
      </w:r>
    </w:p>
    <w:p w14:paraId="4F15C635" w14:textId="402E6375" w:rsidR="00EF7C77" w:rsidRDefault="00A75432" w:rsidP="000B2FB0">
      <w:pPr>
        <w:pStyle w:val="Prrafodelista"/>
        <w:numPr>
          <w:ilvl w:val="0"/>
          <w:numId w:val="0"/>
        </w:numPr>
        <w:ind w:left="720" w:firstLine="720"/>
      </w:pPr>
      <w:r w:rsidRPr="004057C5">
        <w:t>T</w:t>
      </w:r>
      <w:r>
        <w:t>wo</w:t>
      </w:r>
      <w:r w:rsidRPr="004057C5">
        <w:t xml:space="preserve"> </w:t>
      </w:r>
      <w:r>
        <w:t xml:space="preserve">proposals are considered to estimat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Pr="004057C5">
        <w:t xml:space="preserve"> </w:t>
      </w:r>
      <w:r>
        <w:t xml:space="preserve">angles </w:t>
      </w:r>
      <w:r w:rsidRPr="004057C5">
        <w:t>from</w:t>
      </w:r>
      <w:r>
        <w:t xml:space="preserve"> th</w:t>
      </w:r>
      <w:r w:rsidR="00D902FD">
        <w:t>e average received power vector</w:t>
      </w:r>
      <w:r>
        <w:rPr>
          <w:rFonts w:eastAsiaTheme="minorEastAsia"/>
        </w:rPr>
        <w:t xml:space="preserve"> </w:t>
      </w:r>
      <w:r w:rsidR="00D902FD">
        <w:rPr>
          <w:rFonts w:eastAsiaTheme="minorEastAsia"/>
        </w:rPr>
        <w:t>(</w:t>
      </w:r>
      <m:oMath>
        <m:r>
          <m:rPr>
            <m:sty m:val="b"/>
          </m:rPr>
          <w:rPr>
            <w:rFonts w:ascii="Cambria Math" w:eastAsiaTheme="minorEastAsia" w:hAnsi="Cambria Math"/>
          </w:rPr>
          <m:t>x</m:t>
        </m:r>
      </m:oMath>
      <w:r w:rsidR="00D902FD">
        <w:t>)</w:t>
      </w:r>
      <w:r>
        <w:t xml:space="preserve"> where both of them are </w:t>
      </w:r>
      <w:r w:rsidR="00D902FD">
        <w:t>formulated as</w:t>
      </w:r>
      <w:r>
        <w:t xml:space="preserve"> </w:t>
      </w:r>
      <w:r w:rsidRPr="00A75432">
        <w:t>a multiclass classification problem</w:t>
      </w:r>
      <w:r>
        <w:t xml:space="preserve"> </w:t>
      </w:r>
      <w:r w:rsidR="00096A37" w:rsidRPr="00B8001B">
        <w:rPr>
          <w:i/>
        </w:rPr>
        <w:t>—</w:t>
      </w:r>
      <w:r w:rsidRPr="00A75432">
        <w:t>In the literature, this type of classification</w:t>
      </w:r>
      <w:r>
        <w:t xml:space="preserve"> problem is denoted as </w:t>
      </w:r>
      <m:oMath>
        <m:r>
          <w:rPr>
            <w:rFonts w:ascii="Cambria Math" w:hAnsi="Cambria Math"/>
          </w:rPr>
          <m:t>I</m:t>
        </m:r>
      </m:oMath>
      <w:r>
        <w:t>-class</w:t>
      </w:r>
      <w:r w:rsidRPr="00A75432">
        <w:t xml:space="preserve">, </w:t>
      </w:r>
      <w:r>
        <w:t xml:space="preserve">where </w:t>
      </w:r>
      <m:oMath>
        <m:r>
          <w:rPr>
            <w:rFonts w:ascii="Cambria Math" w:hAnsi="Cambria Math"/>
          </w:rPr>
          <m:t>I</m:t>
        </m:r>
      </m:oMath>
      <w:r>
        <w:t xml:space="preserve"> is the number of class</w:t>
      </w:r>
      <w:r w:rsidR="00D902FD">
        <w:t>es</w:t>
      </w:r>
      <w:r w:rsidR="00096A37" w:rsidRPr="00B8001B">
        <w:rPr>
          <w:i/>
        </w:rPr>
        <w:t>—</w:t>
      </w:r>
      <w:r w:rsidRPr="004057C5">
        <w:t xml:space="preserve"> </w:t>
      </w:r>
      <w:r w:rsidR="00D902FD" w:rsidRPr="00D902FD">
        <w:t>The two proposals are:</w:t>
      </w:r>
    </w:p>
    <w:p w14:paraId="1EFB39EC" w14:textId="637B3A91" w:rsidR="00EF7C77" w:rsidRDefault="00983F53" w:rsidP="00EF7C77">
      <w:pPr>
        <w:pStyle w:val="Prrafodelista"/>
        <w:numPr>
          <w:ilvl w:val="0"/>
          <w:numId w:val="22"/>
        </w:numPr>
      </w:pPr>
      <w:r>
        <w:t>Separated Proposal (S</w:t>
      </w:r>
      <w:r w:rsidR="00EF7C77" w:rsidRPr="00EF7C77">
        <w:t>P)</w:t>
      </w:r>
      <w:r w:rsidR="00EF7C77">
        <w:t xml:space="preserve">: </w:t>
      </w:r>
      <w:r w:rsidR="00AF6C54" w:rsidRPr="00347713">
        <w:t>F</w:t>
      </w:r>
      <w:r w:rsidR="00B62536">
        <w:t>ind the azimuth</w:t>
      </w:r>
      <w:r w:rsidR="00B36492">
        <w:t xml:space="preserve"> </w:t>
      </w:r>
      <w:r w:rsidR="004057C5" w:rsidRPr="00347713">
        <w:t xml:space="preserve">and the </w:t>
      </w:r>
      <w:r w:rsidR="00C1211E" w:rsidRPr="00347713">
        <w:t xml:space="preserve">elevation </w:t>
      </w:r>
      <w:r w:rsidR="00B36492">
        <w:t>angle</w:t>
      </w:r>
      <w:r w:rsidR="00B62536">
        <w:t>s</w:t>
      </w:r>
      <w:r w:rsidR="00B36492">
        <w:t xml:space="preserve"> </w:t>
      </w:r>
      <w:r w:rsidR="00C1211E" w:rsidRPr="00347713">
        <w:t>independently</w:t>
      </w:r>
      <w:r w:rsidR="00EF7C77">
        <w:t>.</w:t>
      </w:r>
      <w:r w:rsidR="00AF6C54" w:rsidRPr="00347713">
        <w:t xml:space="preserve"> </w:t>
      </w:r>
      <w:r w:rsidR="00B62536">
        <w:t>Here, t</w:t>
      </w:r>
      <w:r w:rsidR="00AF6C54" w:rsidRPr="00347713">
        <w:t>he problem of DOA estimation is divided into two independent classification p</w:t>
      </w:r>
      <w:r w:rsidR="00996991" w:rsidRPr="00347713">
        <w:t>roblems:</w:t>
      </w:r>
      <w:r w:rsidR="00AF6C54" w:rsidRPr="00347713">
        <w:t xml:space="preserve"> </w:t>
      </w:r>
      <w:r w:rsidR="00996991" w:rsidRPr="00347713">
        <w:t>O</w:t>
      </w:r>
      <w:r w:rsidR="00AF6C54" w:rsidRPr="00347713">
        <w:t>ne</w:t>
      </w:r>
      <w:r w:rsidR="00996991" w:rsidRPr="00347713">
        <w:t xml:space="preserve"> to find the azimuth angle</w:t>
      </w:r>
      <w:r w:rsidR="00B62536">
        <w:t xml:space="preserve"> and an</w:t>
      </w:r>
      <w:r w:rsidR="00AF6C54" w:rsidRPr="00347713">
        <w:t>other to find the elevation angle.</w:t>
      </w:r>
    </w:p>
    <w:p w14:paraId="5C56E912" w14:textId="6D741B0A" w:rsidR="000A6F91" w:rsidRPr="00347713" w:rsidRDefault="006B595A" w:rsidP="00EF7C77">
      <w:pPr>
        <w:pStyle w:val="Prrafodelista"/>
        <w:numPr>
          <w:ilvl w:val="0"/>
          <w:numId w:val="22"/>
        </w:numPr>
      </w:pPr>
      <w:r w:rsidRPr="00EF7C77">
        <w:t>Multi</w:t>
      </w:r>
      <w:r>
        <w:t>-O</w:t>
      </w:r>
      <w:r w:rsidRPr="00EF7C77">
        <w:t>utput</w:t>
      </w:r>
      <w:r>
        <w:t xml:space="preserve"> M</w:t>
      </w:r>
      <w:r w:rsidRPr="00347713">
        <w:t>ulti</w:t>
      </w:r>
      <w:r>
        <w:t>-L</w:t>
      </w:r>
      <w:r w:rsidRPr="00347713">
        <w:t>abel</w:t>
      </w:r>
      <w:r w:rsidRPr="00EF7C77">
        <w:t xml:space="preserve"> </w:t>
      </w:r>
      <w:r>
        <w:t xml:space="preserve">Proposal </w:t>
      </w:r>
      <w:r w:rsidR="00EF7C77" w:rsidRPr="00EF7C77">
        <w:t>(M</w:t>
      </w:r>
      <w:r w:rsidR="00787EDA">
        <w:t>M</w:t>
      </w:r>
      <w:r w:rsidR="00EF7C77" w:rsidRPr="00EF7C77">
        <w:t>P)</w:t>
      </w:r>
      <w:r w:rsidR="00EF7C77">
        <w:t xml:space="preserve">: </w:t>
      </w:r>
      <w:r w:rsidR="000A6F91" w:rsidRPr="00347713">
        <w:t>Find the azimuth and the elevatio</w:t>
      </w:r>
      <w:r w:rsidR="00CA16D2" w:rsidRPr="00347713">
        <w:t>n angle</w:t>
      </w:r>
      <w:r w:rsidR="00B62536">
        <w:t>s</w:t>
      </w:r>
      <w:r w:rsidR="00CA16D2" w:rsidRPr="00347713">
        <w:t xml:space="preserve"> with </w:t>
      </w:r>
      <w:r w:rsidR="00B36492">
        <w:t xml:space="preserve">a </w:t>
      </w:r>
      <w:r w:rsidR="00CA16D2" w:rsidRPr="00347713">
        <w:t>multi</w:t>
      </w:r>
      <w:r>
        <w:t>-</w:t>
      </w:r>
      <w:r w:rsidR="00CA16D2" w:rsidRPr="00347713">
        <w:t>label</w:t>
      </w:r>
      <w:r w:rsidR="00B36492">
        <w:t xml:space="preserve"> </w:t>
      </w:r>
      <w:r w:rsidR="000A6F91" w:rsidRPr="00347713">
        <w:t>and multi</w:t>
      </w:r>
      <w:r>
        <w:t>-</w:t>
      </w:r>
      <w:r w:rsidR="000A6F91" w:rsidRPr="00347713">
        <w:t>output</w:t>
      </w:r>
      <w:r w:rsidR="00B36492">
        <w:t xml:space="preserve"> ML model</w:t>
      </w:r>
      <w:r w:rsidR="000A6F91" w:rsidRPr="00347713">
        <w:t>.</w:t>
      </w:r>
    </w:p>
    <w:p w14:paraId="6AB16815" w14:textId="7E1213E2" w:rsidR="000A6F91" w:rsidRDefault="00983F53" w:rsidP="000A6F91">
      <w:pPr>
        <w:pStyle w:val="Ttulo3"/>
      </w:pPr>
      <w:r>
        <w:t>Separated</w:t>
      </w:r>
      <w:r w:rsidR="00BC24A7">
        <w:t xml:space="preserve"> </w:t>
      </w:r>
      <w:r>
        <w:t>P</w:t>
      </w:r>
      <w:r w:rsidR="000A6F91">
        <w:t>roposal</w:t>
      </w:r>
    </w:p>
    <w:p w14:paraId="429D9E0B" w14:textId="267C86C8" w:rsidR="00DE0241" w:rsidRDefault="00DE0241" w:rsidP="00893FF5">
      <w:pPr>
        <w:rPr>
          <w:rFonts w:eastAsiaTheme="minorEastAsia"/>
        </w:rPr>
      </w:pPr>
      <w:r>
        <w:t>I</w:t>
      </w:r>
      <w:r w:rsidR="00AE318D">
        <w:t>n the first proposal</w:t>
      </w:r>
      <w:r w:rsidRPr="00DE0241">
        <w:t>, there are two</w:t>
      </w:r>
      <w:r w:rsidR="00B62536">
        <w:t xml:space="preserve"> independent</w:t>
      </w:r>
      <w:r w:rsidRPr="00DE0241">
        <w:t xml:space="preserve"> models to calculate the azimut</w:t>
      </w:r>
      <w:r>
        <w:t>h and the elevation angle</w:t>
      </w:r>
      <w:r w:rsidR="00B62536">
        <w:t>s</w:t>
      </w:r>
      <w:r>
        <w:t xml:space="preserve"> respectively</w:t>
      </w:r>
      <w:r w:rsidR="00B62536">
        <w:t xml:space="preserve">. In this proposal,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D902FD">
        <w:rPr>
          <w:rFonts w:eastAsiaTheme="minorEastAsia"/>
        </w:rPr>
        <w:t xml:space="preserve">. </w:t>
      </w:r>
      <m:oMath>
        <m:r>
          <w:rPr>
            <w:rFonts w:ascii="Cambria Math" w:eastAsiaTheme="minorEastAsia" w:hAnsi="Cambria Math"/>
          </w:rPr>
          <m:t>N</m:t>
        </m:r>
      </m:oMath>
      <w:r w:rsidR="00D902FD" w:rsidRPr="00D902FD">
        <w:rPr>
          <w:rFonts w:eastAsiaTheme="minorEastAsia"/>
        </w:rPr>
        <w:t xml:space="preserve"> and </w:t>
      </w:r>
      <m:oMath>
        <m:r>
          <w:rPr>
            <w:rFonts w:ascii="Cambria Math" w:eastAsiaTheme="minorEastAsia" w:hAnsi="Cambria Math"/>
          </w:rPr>
          <m:t>P</m:t>
        </m:r>
      </m:oMath>
      <w:r w:rsidR="00D902FD">
        <w:rPr>
          <w:rFonts w:eastAsiaTheme="minorEastAsia"/>
        </w:rPr>
        <w:t xml:space="preserve"> </w:t>
      </w:r>
      <w:r w:rsidR="00D902FD" w:rsidRPr="00D902FD">
        <w:rPr>
          <w:rFonts w:eastAsiaTheme="minorEastAsia"/>
        </w:rPr>
        <w:t>are the largest angle of azimuth and elevation respectively</w:t>
      </w:r>
      <w:r w:rsidR="00C1211E" w:rsidRPr="00C1211E">
        <w:rPr>
          <w:rFonts w:eastAsiaTheme="minorEastAsia"/>
        </w:rPr>
        <w:t xml:space="preserve">. The number of classes, </w:t>
      </w:r>
      <m:oMath>
        <m:r>
          <w:rPr>
            <w:rFonts w:ascii="Cambria Math" w:eastAsiaTheme="minorEastAsia" w:hAnsi="Cambria Math"/>
          </w:rPr>
          <m:t>I</m:t>
        </m:r>
      </m:oMath>
      <w:r w:rsidR="00053215">
        <w:rPr>
          <w:rFonts w:eastAsiaTheme="minorEastAsia"/>
        </w:rPr>
        <w:t xml:space="preserve">, depends on </w:t>
      </w:r>
      <w:r w:rsidR="00C1211E" w:rsidRPr="00C1211E">
        <w:rPr>
          <w:rFonts w:eastAsiaTheme="minorEastAsia"/>
        </w:rPr>
        <w:t xml:space="preserve">the resolution for </w:t>
      </w:r>
      <w:r w:rsidR="00983F53">
        <w:rPr>
          <w:rFonts w:eastAsiaTheme="minorEastAsia"/>
        </w:rPr>
        <w:t xml:space="preserve">the </w:t>
      </w:r>
      <w:r w:rsidR="00C1211E" w:rsidRPr="00C1211E">
        <w:rPr>
          <w:rFonts w:eastAsiaTheme="minorEastAsia"/>
        </w:rPr>
        <w:t>discretization of the whole range of DOAs.</w:t>
      </w:r>
      <w:r>
        <w:rPr>
          <w:rFonts w:eastAsiaTheme="minorEastAsia"/>
        </w:rPr>
        <w:t xml:space="preserve"> </w:t>
      </w:r>
      <w:r w:rsidR="000E0942">
        <w:rPr>
          <w:rFonts w:eastAsiaTheme="minorEastAsia"/>
        </w:rPr>
        <w:t>T</w:t>
      </w:r>
      <w:r w:rsidR="000E0942" w:rsidRPr="000E0942">
        <w:rPr>
          <w:rFonts w:eastAsiaTheme="minorEastAsia"/>
        </w:rPr>
        <w:t xml:space="preserve">hen the number of classes of the models to find th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000E0942" w:rsidRPr="000E0942">
        <w:rPr>
          <w:rFonts w:eastAsiaTheme="minorEastAsia"/>
        </w:rPr>
        <w:t xml:space="preserve"> angle</w:t>
      </w:r>
      <w:r w:rsidR="005E447A">
        <w:rPr>
          <w:rFonts w:eastAsiaTheme="minorEastAsia"/>
        </w:rPr>
        <w:t>s</w:t>
      </w:r>
      <w:r w:rsidR="00893FF5">
        <w:rPr>
          <w:rFonts w:eastAsiaTheme="minorEastAsia"/>
        </w:rPr>
        <w:t>, respectively,</w:t>
      </w:r>
      <w:r w:rsidR="00893FF5" w:rsidRPr="000E0942">
        <w:rPr>
          <w:rFonts w:eastAsiaTheme="minorEastAsia"/>
        </w:rPr>
        <w:t xml:space="preserve"> </w:t>
      </w:r>
      <w:r w:rsidR="00893FF5">
        <w:rPr>
          <w:rFonts w:eastAsiaTheme="minorEastAsia"/>
        </w:rPr>
        <w:t>ar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6548"/>
        <w:gridCol w:w="1244"/>
      </w:tblGrid>
      <w:tr w:rsidR="00ED1B7D" w14:paraId="26D7599C" w14:textId="77777777" w:rsidTr="00EF7C77">
        <w:tc>
          <w:tcPr>
            <w:tcW w:w="742" w:type="dxa"/>
            <w:vAlign w:val="center"/>
          </w:tcPr>
          <w:p w14:paraId="40FE79FB" w14:textId="77777777" w:rsidR="00ED1B7D" w:rsidRDefault="00ED1B7D" w:rsidP="00347713">
            <w:pPr>
              <w:spacing w:before="240" w:after="240"/>
              <w:jc w:val="center"/>
            </w:pPr>
          </w:p>
        </w:tc>
        <w:tc>
          <w:tcPr>
            <w:tcW w:w="6548" w:type="dxa"/>
            <w:vAlign w:val="center"/>
          </w:tcPr>
          <w:p w14:paraId="7D9A5A30" w14:textId="67CF54A9" w:rsidR="00ED1B7D" w:rsidRDefault="006653E8"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582D2A2" w14:textId="6D84727F" w:rsidR="00ED1B7D" w:rsidRPr="00467AC1" w:rsidRDefault="002B65EA" w:rsidP="002B65EA">
            <w:pPr>
              <w:pStyle w:val="Descripcin"/>
              <w:spacing w:before="240" w:after="240"/>
              <w:ind w:left="0" w:firstLine="0"/>
              <w:jc w:val="right"/>
            </w:pPr>
            <w:r>
              <w:t xml:space="preserve">            </w:t>
            </w:r>
            <w:r w:rsidR="00865E26">
              <w:t xml:space="preserve">Eq. </w:t>
            </w:r>
            <w:r>
              <w:t>11</w:t>
            </w:r>
          </w:p>
        </w:tc>
      </w:tr>
      <w:tr w:rsidR="005E447A" w14:paraId="65CDF81B" w14:textId="77777777" w:rsidTr="00EF7C77">
        <w:tc>
          <w:tcPr>
            <w:tcW w:w="742" w:type="dxa"/>
            <w:vAlign w:val="center"/>
          </w:tcPr>
          <w:p w14:paraId="6B541FDD" w14:textId="77777777" w:rsidR="005E447A" w:rsidRDefault="005E447A" w:rsidP="00347713">
            <w:pPr>
              <w:spacing w:before="240" w:after="240"/>
              <w:jc w:val="center"/>
            </w:pPr>
          </w:p>
        </w:tc>
        <w:tc>
          <w:tcPr>
            <w:tcW w:w="6548" w:type="dxa"/>
            <w:vAlign w:val="center"/>
          </w:tcPr>
          <w:p w14:paraId="15574AA3" w14:textId="34C49D2C" w:rsidR="005E447A" w:rsidRDefault="006653E8" w:rsidP="00ED1B7D">
            <w:pPr>
              <w:keepNext/>
              <w:spacing w:before="240" w:after="24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50D711AD" w14:textId="5C1AB975" w:rsidR="005E447A" w:rsidRDefault="005E5626" w:rsidP="002B65EA">
            <w:pPr>
              <w:pStyle w:val="Descripcin"/>
              <w:spacing w:before="240" w:after="240"/>
              <w:ind w:left="0" w:firstLine="0"/>
              <w:jc w:val="right"/>
            </w:pPr>
            <w:r>
              <w:t>Eq. 12</w:t>
            </w:r>
          </w:p>
        </w:tc>
      </w:tr>
    </w:tbl>
    <w:p w14:paraId="0B71369F" w14:textId="55DAA650" w:rsidR="009A66A5" w:rsidRDefault="006B595A" w:rsidP="00780686">
      <w:pPr>
        <w:ind w:firstLine="0"/>
        <w:rPr>
          <w:rFonts w:eastAsiaTheme="minorEastAsia"/>
        </w:rPr>
      </w:pPr>
      <w:r>
        <w:rPr>
          <w:rFonts w:eastAsiaTheme="minorEastAsia"/>
        </w:rPr>
        <w:t>w</w:t>
      </w:r>
      <w:r w:rsidR="00D902FD">
        <w:rPr>
          <w:rFonts w:eastAsiaTheme="minorEastAsia"/>
        </w:rPr>
        <w:t>here t</w:t>
      </w:r>
      <w:r w:rsidR="0034652D">
        <w:rPr>
          <w:rFonts w:eastAsiaTheme="minorEastAsia"/>
        </w:rPr>
        <w:t xml:space="preserve">he </w:t>
      </w:r>
      <m:oMath>
        <m:r>
          <m:rPr>
            <m:sty m:val="p"/>
          </m:rPr>
          <w:rPr>
            <w:rFonts w:ascii="Cambria Math" w:eastAsiaTheme="minorEastAsia" w:hAnsi="Cambria Math"/>
          </w:rPr>
          <m:t>int</m:t>
        </m:r>
        <m:r>
          <w:rPr>
            <w:rFonts w:ascii="Cambria Math" w:eastAsiaTheme="minorEastAsia" w:hAnsi="Cambria Math"/>
          </w:rPr>
          <m:t>[]</m:t>
        </m:r>
      </m:oMath>
      <w:r w:rsidR="0034652D">
        <w:rPr>
          <w:rFonts w:eastAsiaTheme="minorEastAsia"/>
        </w:rPr>
        <w:t xml:space="preserve"> operator represents </w:t>
      </w:r>
      <w:r w:rsidR="001A4786">
        <w:rPr>
          <w:rFonts w:eastAsiaTheme="minorEastAsia"/>
        </w:rPr>
        <w:t>the inte</w:t>
      </w:r>
      <w:r w:rsidR="0034652D">
        <w:rPr>
          <w:rFonts w:eastAsiaTheme="minorEastAsia"/>
        </w:rPr>
        <w:t xml:space="preserve">ger </w:t>
      </w:r>
      <w:r w:rsidR="001A4786">
        <w:rPr>
          <w:rFonts w:eastAsiaTheme="minorEastAsia"/>
        </w:rPr>
        <w:t>conversion</w:t>
      </w:r>
      <w:r w:rsidR="0034652D">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893FF5">
        <w:rPr>
          <w:rFonts w:eastAsiaTheme="minorEastAsia"/>
        </w:rPr>
        <w:t xml:space="preserve">ranges </w:t>
      </w:r>
      <w:r w:rsidR="00996991">
        <w:t>azimuth</w:t>
      </w:r>
      <w:r w:rsidR="00C1211E">
        <w:t xml:space="preserve"> and th</w:t>
      </w:r>
      <w:r w:rsidR="00996991">
        <w:t>e elevation</w:t>
      </w:r>
      <w:r w:rsidR="00C1211E" w:rsidRPr="00C1211E">
        <w:rPr>
          <w:rFonts w:eastAsiaTheme="minorEastAsia"/>
        </w:rPr>
        <w:t xml:space="preserve"> </w:t>
      </w:r>
      <w:r w:rsidR="00893FF5">
        <w:rPr>
          <w:rFonts w:eastAsiaTheme="minorEastAsia"/>
        </w:rPr>
        <w:t>angles</w:t>
      </w:r>
      <w:r w:rsidR="00996991">
        <w:rPr>
          <w:rFonts w:eastAsiaTheme="minorEastAsia"/>
        </w:rPr>
        <w:t xml:space="preserve">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sidR="00C1211E" w:rsidRPr="00C1211E">
        <w:rPr>
          <w:rFonts w:eastAsiaTheme="minorEastAsia"/>
        </w:rPr>
        <w:t xml:space="preserve">] </w:t>
      </w:r>
      <w:r w:rsidR="00C1211E" w:rsidRPr="00C1211E">
        <w:rPr>
          <w:rFonts w:eastAsiaTheme="minorEastAsia"/>
        </w:rPr>
        <w:lastRenderedPageBreak/>
        <w:t xml:space="preserve">respectively, and both </w:t>
      </w:r>
      <w:r w:rsidR="00893FF5">
        <w:rPr>
          <w:rFonts w:eastAsiaTheme="minorEastAsia"/>
        </w:rPr>
        <w:t>models have</w:t>
      </w:r>
      <w:r w:rsidR="00C1211E" w:rsidRPr="00C1211E">
        <w:rPr>
          <w:rFonts w:eastAsiaTheme="minorEastAsia"/>
        </w:rPr>
        <w:t xml:space="preserve">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w:r w:rsidR="00780686">
        <w:rPr>
          <w:rFonts w:eastAsiaTheme="minorEastAsia"/>
        </w:rPr>
        <w:t xml:space="preserve">equal to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oMath>
      <w:r w:rsidR="005E447A">
        <w:rPr>
          <w:rFonts w:eastAsiaTheme="minorEastAsia"/>
        </w:rPr>
        <w:t xml:space="preserve"> </w:t>
      </w:r>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oMath>
      <w:r w:rsidR="00D71424">
        <w:rPr>
          <w:rFonts w:eastAsiaTheme="minorEastAsia"/>
        </w:rPr>
        <w:t xml:space="preserve"> = 9</w:t>
      </w:r>
      <w:r w:rsidR="001B55AD">
        <w:rPr>
          <w:rFonts w:eastAsiaTheme="minorEastAsia"/>
        </w:rPr>
        <w:t>0</w:t>
      </w:r>
      <w:r w:rsidR="00780686">
        <w:rPr>
          <w:rFonts w:eastAsiaTheme="minorEastAsia"/>
        </w:rPr>
        <w:t>, respectively</w:t>
      </w:r>
      <w:r w:rsidR="00780686" w:rsidRPr="00C1211E">
        <w:rPr>
          <w:rFonts w:eastAsiaTheme="minorEastAsia"/>
        </w:rPr>
        <w:t>.</w:t>
      </w:r>
    </w:p>
    <w:p w14:paraId="7A690EBC" w14:textId="77777777" w:rsidR="006B595A" w:rsidRDefault="006B595A" w:rsidP="00780686">
      <w:pPr>
        <w:pStyle w:val="Ttulo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2B6743ED" w14:textId="77777777" w:rsidR="006B595A" w:rsidRDefault="006B595A" w:rsidP="006B595A">
      <w:r w:rsidRPr="00CA16D2">
        <w:t>The last proposal is</w:t>
      </w:r>
      <w:r>
        <w:t xml:space="preserve"> set as</w:t>
      </w:r>
      <w:r w:rsidRPr="00CA16D2">
        <w:t xml:space="preserve"> a multi</w:t>
      </w:r>
      <w:r>
        <w:t>-</w:t>
      </w:r>
      <w:r w:rsidRPr="00CA16D2">
        <w:t xml:space="preserve">output </w:t>
      </w:r>
      <w:r>
        <w:t xml:space="preserve">and </w:t>
      </w:r>
      <w:r w:rsidRPr="00CA16D2">
        <w:t>multi</w:t>
      </w:r>
      <w:r>
        <w:t>-</w:t>
      </w:r>
      <w:r w:rsidRPr="00CA16D2">
        <w:t>label classification problem</w:t>
      </w:r>
      <w:r>
        <w:t xml:space="preserve">. That </w:t>
      </w:r>
      <w:r w:rsidRPr="00CA16D2">
        <w:t>means each sample for the training of t</w:t>
      </w:r>
      <w:r>
        <w:t xml:space="preserve">he model </w:t>
      </w:r>
      <w:r w:rsidRPr="00CA16D2">
        <w:t>wi</w:t>
      </w:r>
      <w:r>
        <w:t>ll have multiple labels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w:t>
      </w:r>
      <w:r>
        <w:t xml:space="preserve">trained </w:t>
      </w:r>
      <w:r w:rsidRPr="00CA16D2">
        <w:t xml:space="preserve">model will </w:t>
      </w:r>
      <w:r>
        <w:t>output</w:t>
      </w:r>
      <w:r w:rsidRPr="00CA16D2">
        <w:t xml:space="preserve"> more</w:t>
      </w:r>
      <w:r>
        <w:t xml:space="preserve"> than one value, i.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B8001B">
        <w:t xml:space="preserve">The number </w:t>
      </w:r>
      <w:r>
        <w:t xml:space="preserve">of </w:t>
      </w:r>
      <w:r w:rsidRPr="00B8001B">
        <w:t>class</w:t>
      </w:r>
      <w:r>
        <w:t>es</w:t>
      </w:r>
      <w:r w:rsidRPr="00B8001B">
        <w:t xml:space="preserve"> the model </w:t>
      </w:r>
      <w:r>
        <w:t>has</w:t>
      </w:r>
      <w:r w:rsidRPr="00B8001B">
        <w:t xml:space="preserve"> to determine </w:t>
      </w:r>
      <w:r>
        <w:t>is equal to</w:t>
      </w:r>
      <w:r w:rsidRPr="00B8001B">
        <w:t xml:space="preserve"> the number of the azimuth </w:t>
      </w:r>
      <w:r>
        <w:t xml:space="preserve">angle classes </w:t>
      </w:r>
      <w:r w:rsidRPr="00B8001B">
        <w:t>plus the number of the elevation angle classes</w:t>
      </w:r>
      <w:r>
        <w:t xml:space="preserve"> divided by the resolution, as shown in Equation (13)</w:t>
      </w:r>
      <w:r w:rsidRPr="00B8001B">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ED1B7D" w14:paraId="0C6710B6" w14:textId="77777777" w:rsidTr="001F4295">
        <w:tc>
          <w:tcPr>
            <w:tcW w:w="1127" w:type="dxa"/>
            <w:vAlign w:val="center"/>
          </w:tcPr>
          <w:p w14:paraId="5DD74179" w14:textId="77777777" w:rsidR="00ED1B7D" w:rsidRDefault="00ED1B7D" w:rsidP="00347713">
            <w:pPr>
              <w:spacing w:before="240" w:after="240"/>
              <w:jc w:val="center"/>
            </w:pPr>
          </w:p>
        </w:tc>
        <w:tc>
          <w:tcPr>
            <w:tcW w:w="6163" w:type="dxa"/>
            <w:vAlign w:val="center"/>
          </w:tcPr>
          <w:p w14:paraId="25F7A6BC" w14:textId="328901D1" w:rsidR="00ED1B7D" w:rsidRDefault="006653E8"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P</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8C443BA" w14:textId="00E565CE" w:rsidR="00ED1B7D" w:rsidRPr="00467AC1" w:rsidRDefault="005E5626" w:rsidP="002B65EA">
            <w:pPr>
              <w:pStyle w:val="Descripcin"/>
              <w:spacing w:before="240" w:after="240"/>
              <w:ind w:left="0" w:firstLine="0"/>
              <w:jc w:val="right"/>
            </w:pPr>
            <w:r>
              <w:t>Eq. 13</w:t>
            </w:r>
          </w:p>
        </w:tc>
      </w:tr>
    </w:tbl>
    <w:p w14:paraId="31028E82" w14:textId="02BF022D" w:rsidR="00CD1B18" w:rsidRDefault="00101654" w:rsidP="00134F78">
      <w:pPr>
        <w:pStyle w:val="Ttulo2"/>
        <w:numPr>
          <w:ilvl w:val="0"/>
          <w:numId w:val="12"/>
        </w:numPr>
        <w:ind w:left="1514"/>
      </w:pPr>
      <w:bookmarkStart w:id="33" w:name="_Toc102125639"/>
      <w:r>
        <w:t>METRICS AND SCORING</w:t>
      </w:r>
      <w:bookmarkEnd w:id="33"/>
    </w:p>
    <w:p w14:paraId="6D32F5A2" w14:textId="4BC00284" w:rsidR="00780686" w:rsidRPr="00780686" w:rsidRDefault="00780686" w:rsidP="00780686">
      <w:pPr>
        <w:pStyle w:val="Ttulo3"/>
        <w:ind w:firstLine="720"/>
        <w:rPr>
          <w:rFonts w:eastAsiaTheme="minorHAnsi" w:cstheme="minorBidi"/>
          <w:i w:val="0"/>
          <w:szCs w:val="22"/>
        </w:rPr>
      </w:pPr>
      <w:r w:rsidRPr="00B8001B">
        <w:rPr>
          <w:rFonts w:eastAsiaTheme="minorHAnsi" w:cstheme="minorBidi"/>
          <w:i w:val="0"/>
          <w:szCs w:val="22"/>
        </w:rPr>
        <w:t>The performance metrics used in this work to compare the proposals</w:t>
      </w:r>
      <w:r>
        <w:rPr>
          <w:rFonts w:eastAsiaTheme="minorHAnsi" w:cstheme="minorBidi"/>
          <w:i w:val="0"/>
          <w:szCs w:val="22"/>
        </w:rPr>
        <w:t xml:space="preserve"> </w:t>
      </w:r>
      <w:r w:rsidRPr="00B8001B">
        <w:rPr>
          <w:rFonts w:eastAsiaTheme="minorHAnsi" w:cstheme="minorBidi"/>
          <w:i w:val="0"/>
          <w:szCs w:val="22"/>
        </w:rPr>
        <w:t xml:space="preserve">explained above and the ML models are accuracy and Mean Square Error (MSE). Accuracy is the fraction of </w:t>
      </w:r>
      <w:r>
        <w:rPr>
          <w:rFonts w:eastAsiaTheme="minorHAnsi" w:cstheme="minorBidi"/>
          <w:i w:val="0"/>
          <w:szCs w:val="22"/>
        </w:rPr>
        <w:t>output values</w:t>
      </w:r>
      <w:r w:rsidRPr="00B8001B">
        <w:rPr>
          <w:rFonts w:eastAsiaTheme="minorHAnsi" w:cstheme="minorBidi"/>
          <w:i w:val="0"/>
          <w:szCs w:val="22"/>
        </w:rPr>
        <w:t xml:space="preserve"> that </w:t>
      </w:r>
      <w:r>
        <w:rPr>
          <w:rFonts w:eastAsiaTheme="minorHAnsi" w:cstheme="minorBidi"/>
          <w:i w:val="0"/>
          <w:szCs w:val="22"/>
        </w:rPr>
        <w:t>are</w:t>
      </w:r>
      <w:r w:rsidRPr="00B8001B">
        <w:rPr>
          <w:rFonts w:eastAsiaTheme="minorHAnsi" w:cstheme="minorBidi"/>
          <w:i w:val="0"/>
          <w:szCs w:val="22"/>
        </w:rPr>
        <w:t xml:space="preserve"> correct</w:t>
      </w:r>
      <w:r>
        <w:rPr>
          <w:rFonts w:eastAsiaTheme="minorHAnsi" w:cstheme="minorBidi"/>
          <w:i w:val="0"/>
          <w:szCs w:val="22"/>
        </w:rPr>
        <w:t>ly predicted</w:t>
      </w:r>
      <w:r w:rsidRPr="00B8001B">
        <w:rPr>
          <w:rFonts w:eastAsiaTheme="minorHAnsi" w:cstheme="minorBidi"/>
          <w:i w:val="0"/>
          <w:szCs w:val="22"/>
        </w:rPr>
        <w:t xml:space="preserve"> </w:t>
      </w:r>
      <w:r>
        <w:rPr>
          <w:rFonts w:eastAsiaTheme="minorHAnsi" w:cstheme="minorBidi"/>
          <w:i w:val="0"/>
          <w:szCs w:val="22"/>
        </w:rPr>
        <w:t>by</w:t>
      </w:r>
      <w:r w:rsidRPr="00B8001B">
        <w:rPr>
          <w:rFonts w:eastAsiaTheme="minorHAnsi" w:cstheme="minorBidi"/>
          <w:i w:val="0"/>
          <w:szCs w:val="22"/>
        </w:rPr>
        <w:t xml:space="preserve"> ML model</w:t>
      </w:r>
      <w:r>
        <w:rPr>
          <w:rFonts w:eastAsiaTheme="minorHAnsi" w:cstheme="minorBidi"/>
          <w:i w:val="0"/>
          <w:szCs w:val="22"/>
        </w:rPr>
        <w:t>, i.e., the fraction of outputs matching the labels</w:t>
      </w:r>
      <w:r w:rsidRPr="00B8001B">
        <w:rPr>
          <w:rFonts w:eastAsiaTheme="minorHAnsi" w:cstheme="minorBidi"/>
          <w:i w:val="0"/>
          <w:szCs w:val="22"/>
        </w:rPr>
        <w:t xml:space="preserve">. The MSE of an estimator measures the average of the squares of the errors—that is, the average </w:t>
      </w:r>
      <w:r>
        <w:rPr>
          <w:rFonts w:eastAsiaTheme="minorHAnsi" w:cstheme="minorBidi"/>
          <w:i w:val="0"/>
          <w:szCs w:val="22"/>
        </w:rPr>
        <w:t xml:space="preserve">of the </w:t>
      </w:r>
      <w:r w:rsidRPr="00B8001B">
        <w:rPr>
          <w:rFonts w:eastAsiaTheme="minorHAnsi" w:cstheme="minorBidi"/>
          <w:i w:val="0"/>
          <w:szCs w:val="22"/>
        </w:rPr>
        <w:t xml:space="preserve">squared difference between the estimated values and the actual </w:t>
      </w:r>
      <w:r>
        <w:rPr>
          <w:rFonts w:eastAsiaTheme="minorHAnsi" w:cstheme="minorBidi"/>
          <w:i w:val="0"/>
          <w:szCs w:val="22"/>
        </w:rPr>
        <w:t>ones</w:t>
      </w:r>
      <w:r w:rsidRPr="00B8001B">
        <w:rPr>
          <w:rFonts w:eastAsiaTheme="minorHAnsi" w:cstheme="minorBidi"/>
          <w:i w:val="0"/>
          <w:szCs w:val="22"/>
        </w:rPr>
        <w:t>.</w:t>
      </w:r>
    </w:p>
    <w:p w14:paraId="6540B23E" w14:textId="39358164" w:rsidR="001D5839" w:rsidRPr="00B8001B" w:rsidRDefault="005E5626" w:rsidP="00B8001B">
      <w:pPr>
        <w:pStyle w:val="Ttulo3"/>
        <w:rPr>
          <w:rFonts w:eastAsiaTheme="minorHAnsi" w:cstheme="minorBidi"/>
          <w:i w:val="0"/>
          <w:szCs w:val="22"/>
        </w:rPr>
      </w:pPr>
      <w:r>
        <w:t>Separated</w:t>
      </w:r>
      <w:r w:rsidR="001D5839">
        <w:t xml:space="preserve"> proposal</w:t>
      </w:r>
    </w:p>
    <w:p w14:paraId="22E0C217" w14:textId="671F605E"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w:t>
      </w:r>
      <w:r w:rsidR="00780686">
        <w:t>s for</w:t>
      </w:r>
      <w:r w:rsidRPr="00C70094">
        <w:t xml:space="preserve"> the </w:t>
      </w:r>
      <m:oMath>
        <m:r>
          <w:rPr>
            <w:rFonts w:ascii="Cambria Math" w:hAnsi="Cambria Math"/>
          </w:rPr>
          <m:t>i</m:t>
        </m:r>
      </m:oMath>
      <w:r w:rsidRPr="00C70094">
        <w:t>-th</w:t>
      </w:r>
      <w:r w:rsidR="00780686">
        <w:t xml:space="preserve"> input</w:t>
      </w:r>
      <w:r w:rsidRPr="00C70094">
        <w:t xml:space="preserve">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780686" w:rsidRPr="00780686">
        <w:t>and</w:t>
      </w:r>
      <w:r w:rsidR="00646DA8">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w:t>
      </w:r>
      <w:r w:rsidR="00780686">
        <w:t>s</w:t>
      </w:r>
      <w:r w:rsidRPr="00C70094">
        <w:t>, then the fraction of correct predictions</w:t>
      </w:r>
      <w:r w:rsidR="00646DA8">
        <w:t xml:space="preserve"> of </w:t>
      </w:r>
      <w:r w:rsidR="00646DA8" w:rsidRPr="00DE0241">
        <w:t xml:space="preserve">models </w:t>
      </w:r>
      <w:r w:rsidR="00780686">
        <w:t xml:space="preserve">estimating </w:t>
      </w:r>
      <w:r w:rsidR="00780686" w:rsidRPr="00DE0241">
        <w:t>azimut</w:t>
      </w:r>
      <w:r w:rsidR="00780686">
        <w:t>h and elevation angles,</w:t>
      </w:r>
      <w:r w:rsidR="00780686" w:rsidRPr="00C70094">
        <w:t xml:space="preserve"> over</w:t>
      </w:r>
      <w:r w:rsidR="00780686">
        <w:t xml:space="preserve"> </w:t>
      </w:r>
      <m:oMath>
        <m:r>
          <w:rPr>
            <w:rFonts w:ascii="Cambria Math" w:hAnsi="Cambria Math"/>
          </w:rPr>
          <m:t xml:space="preserve">L </m:t>
        </m:r>
      </m:oMath>
      <w:r w:rsidR="00780686">
        <w:rPr>
          <w:rFonts w:eastAsiaTheme="minorEastAsia"/>
        </w:rPr>
        <w:t xml:space="preserve">samples, </w:t>
      </w:r>
      <w:r w:rsidR="00780686" w:rsidRPr="00C70094">
        <w:rPr>
          <w:rFonts w:eastAsiaTheme="minorEastAsia"/>
        </w:rPr>
        <w:t>is defin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161"/>
        <w:gridCol w:w="1244"/>
      </w:tblGrid>
      <w:tr w:rsidR="00761513" w14:paraId="11D9A4D7" w14:textId="77777777" w:rsidTr="00EF7C77">
        <w:tc>
          <w:tcPr>
            <w:tcW w:w="1129" w:type="dxa"/>
            <w:vAlign w:val="center"/>
          </w:tcPr>
          <w:p w14:paraId="17FD86BE" w14:textId="77777777" w:rsidR="00761513" w:rsidRDefault="00761513" w:rsidP="00347713">
            <w:pPr>
              <w:spacing w:before="240" w:after="240"/>
              <w:jc w:val="center"/>
            </w:pPr>
          </w:p>
        </w:tc>
        <w:tc>
          <w:tcPr>
            <w:tcW w:w="6161" w:type="dxa"/>
            <w:vAlign w:val="center"/>
          </w:tcPr>
          <w:p w14:paraId="7426D999" w14:textId="0B1451EC" w:rsidR="00761513" w:rsidRDefault="006653E8" w:rsidP="005E5626">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1244" w:type="dxa"/>
            <w:vAlign w:val="center"/>
          </w:tcPr>
          <w:p w14:paraId="1176B3BA" w14:textId="71CF9B69" w:rsidR="00761513" w:rsidRPr="00467AC1" w:rsidRDefault="005E5626" w:rsidP="00D05C8A">
            <w:pPr>
              <w:pStyle w:val="Descripcin"/>
              <w:spacing w:before="240" w:after="240"/>
              <w:ind w:left="0" w:firstLine="0"/>
              <w:jc w:val="right"/>
            </w:pPr>
            <w:r>
              <w:t>Eq. 14</w:t>
            </w:r>
          </w:p>
        </w:tc>
      </w:tr>
      <w:tr w:rsidR="00761513" w14:paraId="1EB81FA2" w14:textId="77777777" w:rsidTr="00EF7C77">
        <w:tc>
          <w:tcPr>
            <w:tcW w:w="1129" w:type="dxa"/>
            <w:vAlign w:val="center"/>
          </w:tcPr>
          <w:p w14:paraId="1D122423" w14:textId="77777777" w:rsidR="00761513" w:rsidRDefault="00761513" w:rsidP="00347713">
            <w:pPr>
              <w:spacing w:before="240" w:after="240"/>
              <w:jc w:val="center"/>
            </w:pPr>
          </w:p>
        </w:tc>
        <w:tc>
          <w:tcPr>
            <w:tcW w:w="6161" w:type="dxa"/>
            <w:vAlign w:val="center"/>
          </w:tcPr>
          <w:p w14:paraId="5C010D88" w14:textId="3CA15B27" w:rsidR="00761513" w:rsidRDefault="006653E8"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244" w:type="dxa"/>
            <w:vAlign w:val="center"/>
          </w:tcPr>
          <w:p w14:paraId="2F710ACD" w14:textId="3A298F24" w:rsidR="00761513" w:rsidRDefault="005E5626" w:rsidP="00D05C8A">
            <w:pPr>
              <w:pStyle w:val="Descripcin"/>
              <w:spacing w:before="240" w:after="240"/>
              <w:ind w:left="0" w:firstLine="0"/>
              <w:jc w:val="right"/>
            </w:pPr>
            <w:r>
              <w:t>Eq. 15</w:t>
            </w:r>
          </w:p>
        </w:tc>
      </w:tr>
    </w:tbl>
    <w:p w14:paraId="0270224C" w14:textId="1F0AC5A7" w:rsidR="001712FF" w:rsidRDefault="001712FF" w:rsidP="001712FF">
      <w:pPr>
        <w:ind w:firstLine="0"/>
        <w:rPr>
          <w:rFonts w:eastAsiaTheme="minorEastAsia"/>
        </w:rPr>
      </w:pPr>
      <w:r w:rsidRPr="00000EC9">
        <w:t xml:space="preserve">where </w:t>
      </w:r>
      <m:oMath>
        <m:r>
          <w:rPr>
            <w:rFonts w:ascii="Cambria Math" w:hAnsi="Cambria Math"/>
          </w:rPr>
          <m:t>1(x)</m:t>
        </m:r>
      </m:oMath>
      <w:r>
        <w:t xml:space="preserve"> </w:t>
      </w:r>
      <w:commentRangeStart w:id="34"/>
      <w:r>
        <w:t xml:space="preserve">is </w:t>
      </w:r>
      <w:r w:rsidR="000844D9">
        <w:t>an</w:t>
      </w:r>
      <w:r>
        <w:t xml:space="preserve"> indicator function</w:t>
      </w:r>
      <w:commentRangeEnd w:id="34"/>
      <w:r>
        <w:rPr>
          <w:rStyle w:val="Refdecomentario"/>
        </w:rPr>
        <w:commentReference w:id="34"/>
      </w:r>
      <w:r w:rsidR="000844D9">
        <w:t xml:space="preserve"> </w:t>
      </w:r>
      <w:r w:rsidR="000844D9" w:rsidRPr="000844D9">
        <w:t>that is one if the values being compared are equal and zero otherwise</w:t>
      </w:r>
      <w:r>
        <w:t xml:space="preserve">. The expressions used to </w:t>
      </w:r>
      <w:r w:rsidRPr="00DE0241">
        <w:t xml:space="preserve">calculate the </w:t>
      </w:r>
      <w:r>
        <w:t xml:space="preserve">MSE of the predictions of </w:t>
      </w:r>
      <w:r w:rsidRPr="00DE0241">
        <w:t>azimut</w:t>
      </w:r>
      <w:r>
        <w:t xml:space="preserve">h and elevation angles, </w:t>
      </w:r>
      <w:r w:rsidRPr="00C70094">
        <w:t>over</w:t>
      </w:r>
      <w:r>
        <w:t xml:space="preserve"> </w:t>
      </w:r>
      <m:oMath>
        <m:r>
          <w:rPr>
            <w:rFonts w:ascii="Cambria Math" w:hAnsi="Cambria Math"/>
          </w:rPr>
          <m:t xml:space="preserve">L </m:t>
        </m:r>
      </m:oMath>
      <w:r>
        <w:rPr>
          <w:rFonts w:eastAsiaTheme="minorEastAsia"/>
        </w:rPr>
        <w:t>samples, are</w:t>
      </w:r>
      <w:r w:rsidRPr="00C70094">
        <w:rPr>
          <w:rFonts w:eastAsiaTheme="minorEastAsia"/>
        </w:rPr>
        <w:t xml:space="preserve"> defin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6690"/>
        <w:gridCol w:w="1244"/>
      </w:tblGrid>
      <w:tr w:rsidR="0014639F" w14:paraId="57817FDA" w14:textId="77777777" w:rsidTr="00EF7C77">
        <w:tc>
          <w:tcPr>
            <w:tcW w:w="600" w:type="dxa"/>
            <w:vAlign w:val="center"/>
          </w:tcPr>
          <w:p w14:paraId="23B1C8EE" w14:textId="77777777" w:rsidR="0014639F" w:rsidRDefault="0014639F" w:rsidP="007629E1">
            <w:pPr>
              <w:spacing w:before="240" w:after="240"/>
              <w:jc w:val="center"/>
            </w:pPr>
          </w:p>
        </w:tc>
        <w:tc>
          <w:tcPr>
            <w:tcW w:w="6690" w:type="dxa"/>
            <w:vAlign w:val="center"/>
          </w:tcPr>
          <w:p w14:paraId="76761811" w14:textId="04A6B9E5" w:rsidR="0014639F" w:rsidRDefault="006653E8" w:rsidP="0014639F">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2B863A90" w14:textId="2C557810" w:rsidR="0014639F" w:rsidRPr="00467AC1" w:rsidRDefault="005E5626" w:rsidP="00D05C8A">
            <w:pPr>
              <w:pStyle w:val="Descripcin"/>
              <w:spacing w:before="240" w:after="240"/>
              <w:ind w:left="0" w:firstLine="0"/>
              <w:jc w:val="right"/>
            </w:pPr>
            <w:r>
              <w:t>Eq. 16</w:t>
            </w:r>
          </w:p>
        </w:tc>
      </w:tr>
      <w:tr w:rsidR="0014639F" w14:paraId="517A4210" w14:textId="77777777" w:rsidTr="00EF7C77">
        <w:tc>
          <w:tcPr>
            <w:tcW w:w="600" w:type="dxa"/>
            <w:vAlign w:val="center"/>
          </w:tcPr>
          <w:p w14:paraId="1E12AA5C" w14:textId="77777777" w:rsidR="0014639F" w:rsidRDefault="0014639F" w:rsidP="007629E1">
            <w:pPr>
              <w:spacing w:before="240" w:after="240"/>
              <w:jc w:val="center"/>
            </w:pPr>
          </w:p>
        </w:tc>
        <w:tc>
          <w:tcPr>
            <w:tcW w:w="6690" w:type="dxa"/>
            <w:vAlign w:val="center"/>
          </w:tcPr>
          <w:p w14:paraId="4D1E4EEF" w14:textId="71E34BBE" w:rsidR="0014639F" w:rsidRDefault="006653E8" w:rsidP="0014639F">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1EC6F38E" w14:textId="3C92761C" w:rsidR="0014639F" w:rsidRDefault="005E5626" w:rsidP="00D05C8A">
            <w:pPr>
              <w:pStyle w:val="Descripcin"/>
              <w:spacing w:before="240" w:after="240"/>
              <w:ind w:left="0" w:firstLine="0"/>
              <w:jc w:val="right"/>
            </w:pPr>
            <w:r>
              <w:t>Eq. 17</w:t>
            </w:r>
          </w:p>
        </w:tc>
      </w:tr>
    </w:tbl>
    <w:p w14:paraId="3A6ECF8A" w14:textId="5FBC0186" w:rsidR="00425FC0" w:rsidRDefault="0014639F" w:rsidP="00B65D65">
      <w:pPr>
        <w:ind w:firstLine="0"/>
      </w:pPr>
      <w:r>
        <w:t xml:space="preserve"> </w:t>
      </w:r>
      <w:r w:rsidR="006D4C88">
        <w:t xml:space="preserve"> </w:t>
      </w:r>
      <w:r w:rsidR="00425FC0" w:rsidRPr="00425FC0">
        <w:t>Being i</w:t>
      </w:r>
      <w:r w:rsidR="00481132">
        <w:t>ndependent events, the accu</w:t>
      </w:r>
      <w:r w:rsidR="00C51879">
        <w:t>racy</w:t>
      </w:r>
      <w:r w:rsidR="00425FC0" w:rsidRPr="00425FC0">
        <w:t xml:space="preserve"> of the </w:t>
      </w:r>
      <w:r w:rsidR="00B8001B">
        <w:t>S</w:t>
      </w:r>
      <w:r w:rsidR="00035F54">
        <w:t>P</w:t>
      </w:r>
      <w:r w:rsidR="00425FC0" w:rsidRPr="00425FC0">
        <w:t xml:space="preserve"> </w:t>
      </w:r>
      <w:r w:rsidR="001712FF">
        <w:t>is</w:t>
      </w:r>
      <w:r w:rsidR="00425FC0" w:rsidRPr="00425FC0">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EF7C77">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4D7A376F" w:rsidR="00761513" w:rsidRDefault="006653E8" w:rsidP="0014639F">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r>
                      <w:rPr>
                        <w:rFonts w:ascii="Cambria Math" w:hAnsi="Cambria Math"/>
                      </w:rPr>
                      <m:t>*accuracy</m:t>
                    </m:r>
                  </m:e>
                  <m:sub>
                    <m:r>
                      <w:rPr>
                        <w:rFonts w:ascii="Cambria Math" w:eastAsiaTheme="minorEastAsia" w:hAnsi="Cambria Math"/>
                      </w:rPr>
                      <m:t>SP-θ</m:t>
                    </m:r>
                  </m:sub>
                </m:sSub>
              </m:oMath>
            </m:oMathPara>
          </w:p>
        </w:tc>
        <w:tc>
          <w:tcPr>
            <w:tcW w:w="1304" w:type="dxa"/>
            <w:vAlign w:val="center"/>
          </w:tcPr>
          <w:p w14:paraId="4CD4791C" w14:textId="518E84BE" w:rsidR="00761513" w:rsidRPr="00467AC1" w:rsidRDefault="001D5839" w:rsidP="002B65EA">
            <w:pPr>
              <w:pStyle w:val="Descripcin"/>
              <w:spacing w:before="240" w:after="240"/>
              <w:ind w:left="0" w:firstLine="0"/>
            </w:pPr>
            <w:r>
              <w:t xml:space="preserve">             </w:t>
            </w:r>
            <w:r w:rsidR="00761513">
              <w:t>Eq. 1</w:t>
            </w:r>
            <w:r w:rsidR="005E5626">
              <w:t>8</w:t>
            </w:r>
          </w:p>
        </w:tc>
      </w:tr>
    </w:tbl>
    <w:p w14:paraId="15BA82E9" w14:textId="3044DEF0" w:rsidR="0014639F" w:rsidRDefault="001712FF" w:rsidP="00D71424">
      <w:pPr>
        <w:ind w:left="0"/>
      </w:pPr>
      <w:r>
        <w:t>a</w:t>
      </w:r>
      <w:r w:rsidR="00035F54">
        <w:t xml:space="preserve">nd the MSE </w:t>
      </w:r>
      <w:r>
        <w:t>is</w:t>
      </w:r>
      <w:r w:rsidR="00035F54">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035F54" w14:paraId="051A4BF7" w14:textId="77777777" w:rsidTr="00EF7C77">
        <w:tc>
          <w:tcPr>
            <w:tcW w:w="1127" w:type="dxa"/>
            <w:vAlign w:val="center"/>
          </w:tcPr>
          <w:p w14:paraId="0365E763" w14:textId="77777777" w:rsidR="00035F54" w:rsidRDefault="00035F54" w:rsidP="007629E1">
            <w:pPr>
              <w:spacing w:before="240" w:after="240"/>
              <w:jc w:val="center"/>
            </w:pPr>
          </w:p>
        </w:tc>
        <w:tc>
          <w:tcPr>
            <w:tcW w:w="6103" w:type="dxa"/>
            <w:vAlign w:val="center"/>
          </w:tcPr>
          <w:p w14:paraId="776A647A" w14:textId="5672737F" w:rsidR="00035F54" w:rsidRDefault="006653E8" w:rsidP="00035F54">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r>
                      <w:rPr>
                        <w:rFonts w:ascii="Cambria Math" w:hAnsi="Cambria Math"/>
                      </w:rPr>
                      <m:t>+MSE</m:t>
                    </m:r>
                  </m:e>
                  <m:sub>
                    <m:r>
                      <w:rPr>
                        <w:rFonts w:ascii="Cambria Math" w:eastAsiaTheme="minorEastAsia" w:hAnsi="Cambria Math"/>
                      </w:rPr>
                      <m:t>SP-θ</m:t>
                    </m:r>
                  </m:sub>
                </m:sSub>
              </m:oMath>
            </m:oMathPara>
          </w:p>
        </w:tc>
        <w:tc>
          <w:tcPr>
            <w:tcW w:w="1304" w:type="dxa"/>
            <w:vAlign w:val="center"/>
          </w:tcPr>
          <w:p w14:paraId="479DA045" w14:textId="080E1FFE" w:rsidR="00035F54" w:rsidRPr="00467AC1" w:rsidRDefault="005E5626" w:rsidP="007629E1">
            <w:pPr>
              <w:pStyle w:val="Descripcin"/>
              <w:spacing w:before="240" w:after="240"/>
              <w:ind w:left="0" w:firstLine="0"/>
            </w:pPr>
            <w:r>
              <w:t xml:space="preserve">             Eq. 19</w:t>
            </w:r>
          </w:p>
        </w:tc>
      </w:tr>
    </w:tbl>
    <w:p w14:paraId="5973664C" w14:textId="77777777" w:rsidR="000D6119" w:rsidRDefault="000D6119" w:rsidP="000D6119">
      <w:pPr>
        <w:pStyle w:val="Ttulo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6CFAF28A" w14:textId="77777777" w:rsidR="001712FF" w:rsidRDefault="001712FF" w:rsidP="001712FF">
      <w:r w:rsidRPr="00EF7C77">
        <w:t xml:space="preserve">In this case, </w:t>
      </w:r>
      <w:r>
        <w:t>the expressions for calculating accu</w:t>
      </w:r>
      <w:r w:rsidRPr="005C4319">
        <w:t>racy</w:t>
      </w:r>
      <w:r>
        <w:t xml:space="preserve"> and MSE</w:t>
      </w:r>
      <w:r w:rsidRPr="005C4319">
        <w:t xml:space="preserve"> </w:t>
      </w:r>
      <w:r>
        <w:t xml:space="preserve">are </w:t>
      </w:r>
      <w:r w:rsidRPr="005C4319">
        <w:t>given</w:t>
      </w:r>
      <w:r>
        <w:t>, respectively,</w:t>
      </w:r>
      <w:r w:rsidRPr="005C4319">
        <w:t xml:space="preserve"> by</w:t>
      </w:r>
    </w:p>
    <w:tbl>
      <w:tblPr>
        <w:tblStyle w:val="Tablaconcuadrcula"/>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EF7C77">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3A4ED958" w:rsidR="00761513" w:rsidRDefault="006653E8"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1E4A28BB" w:rsidR="00761513" w:rsidRPr="00467AC1" w:rsidRDefault="00CB4063" w:rsidP="0086609E">
            <w:pPr>
              <w:pStyle w:val="Descripcin"/>
              <w:spacing w:before="240" w:after="240"/>
              <w:ind w:left="0" w:firstLine="0"/>
              <w:jc w:val="right"/>
            </w:pPr>
            <w:r>
              <w:t>E</w:t>
            </w:r>
            <w:r w:rsidR="00761513">
              <w:t xml:space="preserve">q. </w:t>
            </w:r>
            <w:r w:rsidR="005E5626">
              <w:t>20</w:t>
            </w:r>
          </w:p>
        </w:tc>
      </w:tr>
      <w:tr w:rsidR="00035F54" w14:paraId="366E94E5" w14:textId="77777777" w:rsidTr="00EF7C77">
        <w:tc>
          <w:tcPr>
            <w:tcW w:w="764" w:type="dxa"/>
            <w:vAlign w:val="center"/>
          </w:tcPr>
          <w:p w14:paraId="26A06920" w14:textId="77777777" w:rsidR="00035F54" w:rsidRDefault="00035F54" w:rsidP="00347713">
            <w:pPr>
              <w:spacing w:before="240" w:after="240"/>
              <w:jc w:val="center"/>
            </w:pPr>
          </w:p>
        </w:tc>
        <w:tc>
          <w:tcPr>
            <w:tcW w:w="6466" w:type="dxa"/>
            <w:vAlign w:val="center"/>
          </w:tcPr>
          <w:p w14:paraId="72EDB8EE" w14:textId="74C8EACC" w:rsidR="00035F54" w:rsidRDefault="006653E8" w:rsidP="00C5062D">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e>
                </m:nary>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oMath>
            </m:oMathPara>
          </w:p>
        </w:tc>
        <w:tc>
          <w:tcPr>
            <w:tcW w:w="1309" w:type="dxa"/>
            <w:vAlign w:val="center"/>
          </w:tcPr>
          <w:p w14:paraId="24DC672B" w14:textId="159B418F" w:rsidR="00035F54" w:rsidRDefault="00A13DA9" w:rsidP="0086609E">
            <w:pPr>
              <w:pStyle w:val="Descripcin"/>
              <w:spacing w:before="240" w:after="240"/>
              <w:ind w:left="0" w:firstLine="0"/>
              <w:jc w:val="right"/>
            </w:pPr>
            <w:r>
              <w:t>Eq. 2</w:t>
            </w:r>
            <w:r w:rsidR="005E5626">
              <w:t>1</w:t>
            </w:r>
          </w:p>
        </w:tc>
      </w:tr>
    </w:tbl>
    <w:p w14:paraId="6A3938D3" w14:textId="2AE1CFD3" w:rsidR="009C349E" w:rsidRPr="009C349E" w:rsidRDefault="009C349E" w:rsidP="009C349E">
      <w:pPr>
        <w:pStyle w:val="Ttulo2"/>
        <w:numPr>
          <w:ilvl w:val="0"/>
          <w:numId w:val="12"/>
        </w:numPr>
        <w:ind w:left="1514"/>
      </w:pPr>
      <w:bookmarkStart w:id="35" w:name="_Toc102125640"/>
      <w:r w:rsidRPr="009C349E">
        <w:t>PARTIAL CONCLUSIONS</w:t>
      </w:r>
      <w:bookmarkEnd w:id="35"/>
    </w:p>
    <w:p w14:paraId="252C443F" w14:textId="65C32A3E" w:rsidR="00D37979" w:rsidRPr="00D75C4D" w:rsidRDefault="00D37979" w:rsidP="00D37979">
      <w:pPr>
        <w:pStyle w:val="Prrafodelista"/>
        <w:numPr>
          <w:ilvl w:val="0"/>
          <w:numId w:val="0"/>
        </w:numPr>
        <w:ind w:left="720" w:firstLine="720"/>
      </w:pPr>
      <w:r>
        <w:t xml:space="preserve">This chapter explained the system model, which consists of </w:t>
      </w:r>
      <m:oMath>
        <m:r>
          <w:rPr>
            <w:rFonts w:ascii="Cambria Math" w:hAnsi="Cambria Math"/>
          </w:rPr>
          <m:t>M</m:t>
        </m:r>
      </m:oMath>
      <w:r>
        <w:t xml:space="preserve"> antennas uniformly spaced, forming a circle. A switch connects to each of the antennas at a time for collecting </w:t>
      </w:r>
      <m:oMath>
        <m:r>
          <w:rPr>
            <w:rFonts w:ascii="Cambria Math" w:hAnsi="Cambria Math"/>
          </w:rPr>
          <m:t>K</m:t>
        </m:r>
      </m:oMath>
      <w:r>
        <w:t xml:space="preserve"> samples used to calculate the average received power. The power received at each antenna from a transmitter feeds an ML model that predicts the azimuth and elevation angles of the transmitter in relation to the center of the antenna array. </w:t>
      </w:r>
      <w:r w:rsidRPr="006E35C7">
        <w:t>There are two kind</w:t>
      </w:r>
      <w:r>
        <w:t>s</w:t>
      </w:r>
      <w:r w:rsidRPr="006E35C7">
        <w:t xml:space="preserve"> of proposals for the training</w:t>
      </w:r>
      <w:r>
        <w:t xml:space="preserve"> of the ML models: (i) the separated</w:t>
      </w:r>
      <w:r w:rsidRPr="006E35C7">
        <w:t xml:space="preserve"> proposal wh</w:t>
      </w:r>
      <w:r>
        <w:t xml:space="preserve">ere </w:t>
      </w:r>
      <w:r w:rsidRPr="006E35C7">
        <w:t>azimuth and elevation an</w:t>
      </w:r>
      <w:r>
        <w:t>gles are independently predicted, and (ii) the multi-label proposal where both angles are simultaneously predicted.</w:t>
      </w:r>
    </w:p>
    <w:p w14:paraId="1C390021" w14:textId="237AD66F" w:rsidR="006A0105" w:rsidRDefault="006A0105" w:rsidP="00DB32F1">
      <w:pPr>
        <w:pStyle w:val="Ttulo1"/>
      </w:pPr>
      <w:bookmarkStart w:id="36" w:name="_Toc102125641"/>
      <w:r>
        <w:lastRenderedPageBreak/>
        <w:t>CHAPTER 3: IMPLEMENTATION OF THE SIMULATION SCENARIO</w:t>
      </w:r>
      <w:bookmarkEnd w:id="36"/>
    </w:p>
    <w:p w14:paraId="4F990537" w14:textId="0E45F210" w:rsidR="000844D9" w:rsidRDefault="000844D9" w:rsidP="000844D9">
      <w:r w:rsidRPr="007629E1">
        <w:t xml:space="preserve">This chapter describes the simulation scenario </w:t>
      </w:r>
      <w:r>
        <w:t xml:space="preserve">used </w:t>
      </w:r>
      <w:r w:rsidRPr="007629E1">
        <w:t>to generate the training data that will be used in later chapters for the presentation and analysis of our proposal.</w:t>
      </w:r>
      <w:r>
        <w:t xml:space="preserve"> </w:t>
      </w:r>
      <w:r w:rsidRPr="00792F26">
        <w:t xml:space="preserve">As mentioned </w:t>
      </w:r>
      <w:r>
        <w:t>in the previous chapter</w:t>
      </w:r>
      <w:r w:rsidRPr="00792F26">
        <w:t xml:space="preserve">, </w:t>
      </w:r>
      <w:r>
        <w:rPr>
          <w:rFonts w:eastAsiaTheme="minorEastAsia"/>
        </w:rPr>
        <w:t xml:space="preserve">the normalized average power </w:t>
      </w:r>
      <w:r w:rsidRPr="0064175E">
        <w:rPr>
          <w:rFonts w:eastAsiaTheme="minorEastAsia"/>
        </w:rPr>
        <w:t>measurement</w:t>
      </w:r>
      <w:r>
        <w:rPr>
          <w:rFonts w:eastAsiaTheme="minorEastAsia"/>
        </w:rPr>
        <w:t xml:space="preserve"> vectors</w:t>
      </w:r>
      <w:r>
        <w:t xml:space="preserve"> </w:t>
      </w:r>
      <w:r w:rsidRPr="00792F26">
        <w:t xml:space="preserve">and their respective azimuth and elevation angles at a distance of </w:t>
      </w:r>
      <m:oMath>
        <m:r>
          <w:rPr>
            <w:rFonts w:ascii="Cambria Math" w:hAnsi="Cambria Math"/>
          </w:rPr>
          <m:t xml:space="preserve">p </m:t>
        </m:r>
      </m:oMath>
      <w:r>
        <w:rPr>
          <w:rFonts w:eastAsiaTheme="minorEastAsia"/>
        </w:rPr>
        <w:t xml:space="preserve">meters from the center of the coordinate system, as shown in </w:t>
      </w:r>
      <w:r w:rsidRPr="00792F26">
        <w:t xml:space="preserve">Figure </w:t>
      </w:r>
      <w:r w:rsidRPr="00792F26">
        <w:rPr>
          <w:highlight w:val="yellow"/>
        </w:rPr>
        <w:t>3</w:t>
      </w:r>
      <w:r>
        <w:rPr>
          <w:rFonts w:eastAsiaTheme="minorEastAsia"/>
        </w:rPr>
        <w:t xml:space="preserve">, </w:t>
      </w:r>
      <w:r w:rsidRPr="00792F26">
        <w:t>form the dataset</w:t>
      </w:r>
      <w:r w:rsidRPr="00B46DB4">
        <w:t>.</w:t>
      </w:r>
      <w:r>
        <w:t xml:space="preserve"> </w:t>
      </w:r>
      <w:r w:rsidRPr="00386639">
        <w:t xml:space="preserve">Figure </w:t>
      </w:r>
      <w:r w:rsidRPr="00386639">
        <w:rPr>
          <w:highlight w:val="yellow"/>
        </w:rPr>
        <w:t>4</w:t>
      </w:r>
      <w:r w:rsidRPr="00386639">
        <w:t xml:space="preserve"> implements the flowchart to simulate the </w:t>
      </w:r>
      <w:r>
        <w:t xml:space="preserve">average </w:t>
      </w:r>
      <w:r w:rsidRPr="00386639">
        <w:t xml:space="preserve">received power </w:t>
      </w:r>
      <w:r>
        <w:t>at</w:t>
      </w:r>
      <w:r w:rsidRPr="00386639">
        <w:t xml:space="preserve"> each of the antennas</w:t>
      </w:r>
      <w:r>
        <w:t xml:space="preserve">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r>
          <w:rPr>
            <w:rFonts w:ascii="Cambria Math" w:eastAsiaTheme="minorEastAsia" w:hAnsi="Cambria Math"/>
          </w:rPr>
          <m:t>)</m:t>
        </m:r>
      </m:oMath>
      <w:r w:rsidRPr="00386639">
        <w:t>.</w:t>
      </w:r>
    </w:p>
    <w:p w14:paraId="1AFC7910" w14:textId="77777777" w:rsidR="000844D9" w:rsidRDefault="000844D9" w:rsidP="00601E6E"/>
    <w:p w14:paraId="2A8B2779" w14:textId="77777777" w:rsidR="00386639" w:rsidRDefault="00386639" w:rsidP="00386639">
      <w:pPr>
        <w:keepNext/>
      </w:pPr>
      <w:commentRangeStart w:id="37"/>
      <w:r>
        <w:rPr>
          <w:noProof/>
        </w:rPr>
        <w:drawing>
          <wp:inline distT="0" distB="0" distL="0" distR="0" wp14:anchorId="47F81198" wp14:editId="12C7DDF2">
            <wp:extent cx="4974590" cy="34264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37"/>
      <w:r>
        <w:rPr>
          <w:rStyle w:val="Refdecomentario"/>
        </w:rPr>
        <w:commentReference w:id="37"/>
      </w:r>
    </w:p>
    <w:p w14:paraId="1E957CBA" w14:textId="23EC9DA1" w:rsidR="00601E6E" w:rsidRDefault="00386639" w:rsidP="00F759AE">
      <w:pPr>
        <w:pStyle w:val="Descripcin"/>
      </w:pPr>
      <w:r>
        <w:t xml:space="preserve">Figure 3. </w:t>
      </w:r>
      <w:r w:rsidR="00A34AB9">
        <w:t>C</w:t>
      </w:r>
      <w:r w:rsidR="00A34AB9" w:rsidRPr="00CC78FC">
        <w:t>oordinates</w:t>
      </w:r>
      <w:r w:rsidR="00A34AB9">
        <w:t xml:space="preserve"> of the transmitter with respect to the center of the antenna array.</w:t>
      </w:r>
    </w:p>
    <w:p w14:paraId="2256C46C" w14:textId="13A7B1C0" w:rsidR="00F759AE" w:rsidRDefault="00F759AE" w:rsidP="00F759AE">
      <w:pPr>
        <w:keepNext/>
        <w:ind w:left="0"/>
        <w:jc w:val="left"/>
      </w:pPr>
      <w:r>
        <w:rPr>
          <w:noProof/>
        </w:rPr>
        <w:lastRenderedPageBreak/>
        <mc:AlternateContent>
          <mc:Choice Requires="wpg">
            <w:drawing>
              <wp:anchor distT="0" distB="0" distL="114300" distR="114300" simplePos="0" relativeHeight="251675648" behindDoc="0" locked="0" layoutInCell="1" allowOverlap="1" wp14:anchorId="235AD8CF" wp14:editId="6C163B41">
                <wp:simplePos x="0" y="0"/>
                <wp:positionH relativeFrom="column">
                  <wp:posOffset>444038</wp:posOffset>
                </wp:positionH>
                <wp:positionV relativeFrom="paragraph">
                  <wp:posOffset>810780</wp:posOffset>
                </wp:positionV>
                <wp:extent cx="4592089" cy="6605500"/>
                <wp:effectExtent l="0" t="0" r="18415" b="24130"/>
                <wp:wrapNone/>
                <wp:docPr id="71" name="Grupo 71"/>
                <wp:cNvGraphicFramePr/>
                <a:graphic xmlns:a="http://schemas.openxmlformats.org/drawingml/2006/main">
                  <a:graphicData uri="http://schemas.microsoft.com/office/word/2010/wordprocessingGroup">
                    <wpg:wgp>
                      <wpg:cNvGrpSpPr/>
                      <wpg:grpSpPr>
                        <a:xfrm>
                          <a:off x="0" y="0"/>
                          <a:ext cx="4592089" cy="6605500"/>
                          <a:chOff x="0" y="0"/>
                          <a:chExt cx="4592089" cy="6605500"/>
                        </a:xfrm>
                      </wpg:grpSpPr>
                      <wpg:grpSp>
                        <wpg:cNvPr id="70" name="Grupo 70"/>
                        <wpg:cNvGrpSpPr/>
                        <wpg:grpSpPr>
                          <a:xfrm>
                            <a:off x="0" y="3124200"/>
                            <a:ext cx="4556760" cy="3481300"/>
                            <a:chOff x="0" y="0"/>
                            <a:chExt cx="4556760" cy="3481300"/>
                          </a:xfrm>
                        </wpg:grpSpPr>
                        <wps:wsp>
                          <wps:cNvPr id="63" name="Rectángulo 63"/>
                          <wps:cNvSpPr/>
                          <wps:spPr>
                            <a:xfrm>
                              <a:off x="0" y="1420090"/>
                              <a:ext cx="4556760" cy="2061210"/>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E421E" w14:textId="77777777" w:rsidR="006653E8" w:rsidRPr="004F2F4F" w:rsidRDefault="006653E8" w:rsidP="00F759AE">
                                <w:pPr>
                                  <w:ind w:left="0"/>
                                  <w:jc w:val="right"/>
                                  <w:rPr>
                                    <w:color w:val="000000" w:themeColor="text1"/>
                                    <w:sz w:val="14"/>
                                    <w:szCs w:val="14"/>
                                  </w:rPr>
                                </w:pPr>
                                <w:r>
                                  <w:rPr>
                                    <w:color w:val="000000" w:themeColor="text1"/>
                                    <w:sz w:val="14"/>
                                    <w:szCs w:val="14"/>
                                  </w:rPr>
                                  <w:tab/>
                                  <w:t>Power recei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 name="Grupo 69"/>
                          <wpg:cNvGrpSpPr/>
                          <wpg:grpSpPr>
                            <a:xfrm>
                              <a:off x="0" y="0"/>
                              <a:ext cx="4556760" cy="1372004"/>
                              <a:chOff x="0" y="0"/>
                              <a:chExt cx="4556760" cy="1372004"/>
                            </a:xfrm>
                          </wpg:grpSpPr>
                          <wps:wsp>
                            <wps:cNvPr id="64" name="Rectángulo 64"/>
                            <wps:cNvSpPr/>
                            <wps:spPr>
                              <a:xfrm>
                                <a:off x="0" y="256309"/>
                                <a:ext cx="4556760" cy="111569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ACDB36" w14:textId="77777777" w:rsidR="006653E8" w:rsidRPr="004F2F4F" w:rsidRDefault="006653E8" w:rsidP="00F759AE">
                                  <w:pPr>
                                    <w:ind w:left="0"/>
                                    <w:jc w:val="right"/>
                                    <w:rPr>
                                      <w:color w:val="000000" w:themeColor="text1"/>
                                      <w:sz w:val="14"/>
                                      <w:szCs w:val="14"/>
                                    </w:rPr>
                                  </w:pPr>
                                  <w:r>
                                    <w:rPr>
                                      <w:color w:val="000000" w:themeColor="text1"/>
                                      <w:sz w:val="14"/>
                                      <w:szCs w:val="14"/>
                                    </w:rPr>
                                    <w:t>Angles</w:t>
                                  </w:r>
                                </w:p>
                                <w:p w14:paraId="36627DFC" w14:textId="77777777" w:rsidR="006653E8" w:rsidRPr="004F2F4F" w:rsidRDefault="006653E8" w:rsidP="00F759AE">
                                  <w:pPr>
                                    <w:ind w:left="0"/>
                                    <w:jc w:val="right"/>
                                    <w:rPr>
                                      <w:color w:val="000000" w:themeColor="text1"/>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ángulo 65"/>
                            <wps:cNvSpPr/>
                            <wps:spPr>
                              <a:xfrm>
                                <a:off x="0" y="0"/>
                                <a:ext cx="4549140" cy="22923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ED6A1" w14:textId="77777777" w:rsidR="006653E8" w:rsidRPr="004F2F4F" w:rsidRDefault="006653E8" w:rsidP="00F759AE">
                                  <w:pPr>
                                    <w:ind w:left="0"/>
                                    <w:jc w:val="right"/>
                                    <w:rPr>
                                      <w:color w:val="000000" w:themeColor="text1"/>
                                      <w:sz w:val="14"/>
                                      <w:szCs w:val="14"/>
                                    </w:rPr>
                                  </w:pPr>
                                  <w:r>
                                    <w:rPr>
                                      <w:color w:val="000000" w:themeColor="text1"/>
                                      <w:sz w:val="14"/>
                                      <w:szCs w:val="14"/>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68" name="Grupo 68"/>
                        <wpg:cNvGrpSpPr/>
                        <wpg:grpSpPr>
                          <a:xfrm>
                            <a:off x="0" y="0"/>
                            <a:ext cx="4592089" cy="3017808"/>
                            <a:chOff x="0" y="0"/>
                            <a:chExt cx="4592089" cy="3017808"/>
                          </a:xfrm>
                        </wpg:grpSpPr>
                        <wps:wsp>
                          <wps:cNvPr id="66" name="Rectángulo 66"/>
                          <wps:cNvSpPr/>
                          <wps:spPr>
                            <a:xfrm>
                              <a:off x="0" y="2251363"/>
                              <a:ext cx="4545330" cy="76644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7C610" w14:textId="77777777" w:rsidR="006653E8" w:rsidRPr="004F2F4F" w:rsidRDefault="006653E8"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ángulo 67"/>
                          <wps:cNvSpPr/>
                          <wps:spPr>
                            <a:xfrm>
                              <a:off x="27709" y="0"/>
                              <a:ext cx="4564380" cy="761987"/>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6CEF39" w14:textId="77777777" w:rsidR="006653E8" w:rsidRPr="004F2F4F" w:rsidRDefault="006653E8"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35AD8CF" id="Grupo 71" o:spid="_x0000_s1026" style="position:absolute;left:0;text-align:left;margin-left:34.95pt;margin-top:63.85pt;width:361.6pt;height:520.1pt;z-index:251675648" coordsize="45920,66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">
                <v:group id="Grupo 70" o:spid="_x0000_s1027" style="position:absolute;top:31242;width:45567;height:34813" coordsize="45567,34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ect id="Rectángulo 63" o:spid="_x0000_s1028" style="position:absolute;top:14200;width:45567;height:20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0fgwgAAANsAAAAPAAAAZHJzL2Rvd25yZXYueG1sRI9Pi8Iw&#10;FMTvC/sdwlvY25rqQp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BEA0fgwgAAANsAAAAPAAAA&#10;AAAAAAAAAAAAAAcCAABkcnMvZG93bnJldi54bWxQSwUGAAAAAAMAAwC3AAAA9gIAAAAA&#10;" fillcolor="#00b0f0" strokecolor="#00b0f0" strokeweight="1pt">
                    <v:fill opacity="6682f"/>
                    <v:textbox>
                      <w:txbxContent>
                        <w:p w14:paraId="268E421E" w14:textId="77777777" w:rsidR="006653E8" w:rsidRPr="004F2F4F" w:rsidRDefault="006653E8" w:rsidP="00F759AE">
                          <w:pPr>
                            <w:ind w:left="0"/>
                            <w:jc w:val="right"/>
                            <w:rPr>
                              <w:color w:val="000000" w:themeColor="text1"/>
                              <w:sz w:val="14"/>
                              <w:szCs w:val="14"/>
                            </w:rPr>
                          </w:pPr>
                          <w:r>
                            <w:rPr>
                              <w:color w:val="000000" w:themeColor="text1"/>
                              <w:sz w:val="14"/>
                              <w:szCs w:val="14"/>
                            </w:rPr>
                            <w:tab/>
                            <w:t>Power received</w:t>
                          </w:r>
                        </w:p>
                      </w:txbxContent>
                    </v:textbox>
                  </v:rect>
                  <v:group id="Grupo 69" o:spid="_x0000_s1029" style="position:absolute;width:45567;height:13720" coordsize="45567,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ángulo 64" o:spid="_x0000_s1030" style="position:absolute;top:2563;width:45567;height:11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t+UwgAAANsAAAAPAAAAZHJzL2Rvd25yZXYueG1sRI9Pi8Iw&#10;FMTvC/sdwlvY25oqS5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DL6t+UwgAAANsAAAAPAAAA&#10;AAAAAAAAAAAAAAcCAABkcnMvZG93bnJldi54bWxQSwUGAAAAAAMAAwC3AAAA9gIAAAAA&#10;" fillcolor="#00b0f0" strokecolor="#00b0f0" strokeweight="1pt">
                      <v:fill opacity="6682f"/>
                      <v:textbox>
                        <w:txbxContent>
                          <w:p w14:paraId="44ACDB36" w14:textId="77777777" w:rsidR="006653E8" w:rsidRPr="004F2F4F" w:rsidRDefault="006653E8" w:rsidP="00F759AE">
                            <w:pPr>
                              <w:ind w:left="0"/>
                              <w:jc w:val="right"/>
                              <w:rPr>
                                <w:color w:val="000000" w:themeColor="text1"/>
                                <w:sz w:val="14"/>
                                <w:szCs w:val="14"/>
                              </w:rPr>
                            </w:pPr>
                            <w:r>
                              <w:rPr>
                                <w:color w:val="000000" w:themeColor="text1"/>
                                <w:sz w:val="14"/>
                                <w:szCs w:val="14"/>
                              </w:rPr>
                              <w:t>Angles</w:t>
                            </w:r>
                          </w:p>
                          <w:p w14:paraId="36627DFC" w14:textId="77777777" w:rsidR="006653E8" w:rsidRPr="004F2F4F" w:rsidRDefault="006653E8" w:rsidP="00F759AE">
                            <w:pPr>
                              <w:ind w:left="0"/>
                              <w:jc w:val="right"/>
                              <w:rPr>
                                <w:color w:val="000000" w:themeColor="text1"/>
                                <w:sz w:val="14"/>
                                <w:szCs w:val="14"/>
                              </w:rPr>
                            </w:pPr>
                          </w:p>
                        </w:txbxContent>
                      </v:textbox>
                    </v:rect>
                    <v:rect id="Rectángulo 65" o:spid="_x0000_s1031" style="position:absolute;width:45491;height:2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oPwgAAANsAAAAPAAAAZHJzL2Rvd25yZXYueG1sRI9Pi8Iw&#10;FMTvC/sdwlvY25oqbJ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CkpnoPwgAAANsAAAAPAAAA&#10;AAAAAAAAAAAAAAcCAABkcnMvZG93bnJldi54bWxQSwUGAAAAAAMAAwC3AAAA9gIAAAAA&#10;" fillcolor="#00b0f0" strokecolor="#00b0f0" strokeweight="1pt">
                      <v:fill opacity="6682f"/>
                      <v:textbox>
                        <w:txbxContent>
                          <w:p w14:paraId="516ED6A1" w14:textId="77777777" w:rsidR="006653E8" w:rsidRPr="004F2F4F" w:rsidRDefault="006653E8" w:rsidP="00F759AE">
                            <w:pPr>
                              <w:ind w:left="0"/>
                              <w:jc w:val="right"/>
                              <w:rPr>
                                <w:color w:val="000000" w:themeColor="text1"/>
                                <w:sz w:val="14"/>
                                <w:szCs w:val="14"/>
                              </w:rPr>
                            </w:pPr>
                            <w:r>
                              <w:rPr>
                                <w:color w:val="000000" w:themeColor="text1"/>
                                <w:sz w:val="14"/>
                                <w:szCs w:val="14"/>
                              </w:rPr>
                              <w:t>Distance</w:t>
                            </w:r>
                          </w:p>
                        </w:txbxContent>
                      </v:textbox>
                    </v:rect>
                  </v:group>
                </v:group>
                <v:group id="Grupo 68" o:spid="_x0000_s1032" style="position:absolute;width:45920;height:30178" coordsize="45920,3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rect id="Rectángulo 66" o:spid="_x0000_s1033" style="position:absolute;top:22513;width:45453;height:7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" fillcolor="#00b0f0" strokecolor="#00b0f0" strokeweight="1pt">
                    <v:fill opacity="6682f"/>
                    <v:textbox>
                      <w:txbxContent>
                        <w:p w14:paraId="5057C610" w14:textId="77777777" w:rsidR="006653E8" w:rsidRPr="004F2F4F" w:rsidRDefault="006653E8"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v:textbox>
                  </v:rect>
                  <v:rect id="Rectángulo 67" o:spid="_x0000_s1034" style="position:absolute;left:277;width:45643;height:7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" fillcolor="#00b0f0" strokecolor="#00b0f0" strokeweight="1pt">
                    <v:fill opacity="6682f"/>
                    <v:textbox>
                      <w:txbxContent>
                        <w:p w14:paraId="616CEF39" w14:textId="77777777" w:rsidR="006653E8" w:rsidRPr="004F2F4F" w:rsidRDefault="006653E8"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v:textbox>
                  </v:rect>
                </v:group>
              </v:group>
            </w:pict>
          </mc:Fallback>
        </mc:AlternateContent>
      </w:r>
      <w:r>
        <w:rPr>
          <w:noProof/>
        </w:rPr>
        <w:drawing>
          <wp:inline distT="0" distB="0" distL="0" distR="0" wp14:anchorId="4C6CC6C6" wp14:editId="2BEC1FC8">
            <wp:extent cx="3878580" cy="7444123"/>
            <wp:effectExtent l="0" t="0" r="762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dfresizer.com-pdf-crop_page-00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92106" cy="7470083"/>
                    </a:xfrm>
                    <a:prstGeom prst="rect">
                      <a:avLst/>
                    </a:prstGeom>
                  </pic:spPr>
                </pic:pic>
              </a:graphicData>
            </a:graphic>
          </wp:inline>
        </w:drawing>
      </w:r>
    </w:p>
    <w:p w14:paraId="6F86A02A" w14:textId="6F1A6C18" w:rsidR="00CB070E" w:rsidRPr="00CB070E" w:rsidRDefault="00F759AE" w:rsidP="00F759AE">
      <w:pPr>
        <w:pStyle w:val="Descripcin"/>
        <w:jc w:val="left"/>
      </w:pPr>
      <w:bookmarkStart w:id="38" w:name="_Toc101393033"/>
      <w:r>
        <w:t xml:space="preserve">Figure </w:t>
      </w:r>
      <w:fldSimple w:instr=" SEQ Figure \* ARABIC ">
        <w:r w:rsidR="00F12240">
          <w:rPr>
            <w:noProof/>
          </w:rPr>
          <w:t>5</w:t>
        </w:r>
      </w:fldSimple>
      <w:r>
        <w:t xml:space="preserve">. </w:t>
      </w:r>
      <w:r w:rsidRPr="00756BB6">
        <w:t>Flowchart of the implementation of the scenario.</w:t>
      </w:r>
      <w:bookmarkEnd w:id="38"/>
    </w:p>
    <w:p w14:paraId="256E3F0F" w14:textId="2ACC8900" w:rsidR="00BA2BD0" w:rsidRDefault="000844D9" w:rsidP="00C30F99">
      <w:pPr>
        <w:pStyle w:val="Ttulo2"/>
        <w:numPr>
          <w:ilvl w:val="0"/>
          <w:numId w:val="20"/>
        </w:numPr>
      </w:pPr>
      <w:r>
        <w:lastRenderedPageBreak/>
        <w:t>COORDINATES OF THE ANTENNAS</w:t>
      </w:r>
    </w:p>
    <w:p w14:paraId="4D9668F0" w14:textId="0A59694A" w:rsidR="000844D9" w:rsidRDefault="000844D9" w:rsidP="00C30F99">
      <w:commentRangeStart w:id="39"/>
      <w:r>
        <w:t>We</w:t>
      </w:r>
      <w:commentRangeEnd w:id="39"/>
      <w:r>
        <w:rPr>
          <w:rStyle w:val="Refdecomentario"/>
        </w:rPr>
        <w:commentReference w:id="39"/>
      </w:r>
      <w:r>
        <w:t xml:space="preserve"> consider a Cartesian coordinate system with orthogonal unit directions (</w:t>
      </w:r>
      <m:oMath>
        <m:acc>
          <m:accPr>
            <m:ctrlPr>
              <w:rPr>
                <w:rFonts w:ascii="Cambria Math" w:hAnsi="Cambria Math"/>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trlPr>
              <w:rPr>
                <w:rFonts w:ascii="Cambria Math" w:hAnsi="Cambria Math"/>
                <w:i/>
              </w:rPr>
            </m:ctrlPr>
          </m:accPr>
          <m:e>
            <m:r>
              <w:rPr>
                <w:rFonts w:ascii="Cambria Math" w:hAnsi="Cambria Math"/>
              </w:rPr>
              <m:t>z</m:t>
            </m:r>
          </m:e>
        </m:acc>
      </m:oMath>
      <w:r>
        <w:t xml:space="preserve">) as a reference coordinate system. </w:t>
      </w:r>
      <m:oMath>
        <m:r>
          <w:rPr>
            <w:rFonts w:ascii="Cambria Math" w:hAnsi="Cambria Math"/>
          </w:rPr>
          <m:t>M</m:t>
        </m:r>
      </m:oMath>
      <w:r>
        <w:t xml:space="preserve"> directional </w:t>
      </w:r>
      <w:r w:rsidRPr="001A5C38">
        <w:t>antennas</w:t>
      </w:r>
      <w:r>
        <w:t xml:space="preserve"> are</w:t>
      </w:r>
      <w:r w:rsidRPr="00522DC0">
        <w:t xml:space="preserve"> uniformly positioned forming a cir</w:t>
      </w:r>
      <w:r>
        <w:t xml:space="preserve">cumference on the </w:t>
      </w:r>
      <m:oMath>
        <m:r>
          <w:rPr>
            <w:rFonts w:ascii="Cambria Math" w:hAnsi="Cambria Math"/>
          </w:rPr>
          <m:t>xy</m:t>
        </m:r>
      </m:oMath>
      <w:r w:rsidRPr="006C6CEC">
        <w:t xml:space="preserve"> plane</w:t>
      </w:r>
      <w:r>
        <w:t xml:space="preserve">. </w:t>
      </w:r>
      <w:r w:rsidRPr="00641AD5">
        <w:t xml:space="preserve">The first antenna is </w:t>
      </w:r>
      <w:r>
        <w:t>placed upon the</w:t>
      </w:r>
      <w:r w:rsidRPr="00641AD5">
        <w:t xml:space="preserve"> </w:t>
      </w:r>
      <m:oMath>
        <m:r>
          <w:rPr>
            <w:rFonts w:ascii="Cambria Math" w:hAnsi="Cambria Math"/>
          </w:rPr>
          <m:t>x</m:t>
        </m:r>
      </m:oMath>
      <w:r w:rsidRPr="00641AD5">
        <w:rPr>
          <w:rFonts w:eastAsiaTheme="minorEastAsia"/>
        </w:rPr>
        <w:t xml:space="preserve"> axis</w:t>
      </w:r>
      <w:r>
        <w:rPr>
          <w:rFonts w:eastAsiaTheme="minorEastAsia"/>
        </w:rPr>
        <w:t xml:space="preserve"> (see Figure </w:t>
      </w:r>
      <w:r w:rsidRPr="00865E26">
        <w:rPr>
          <w:rFonts w:eastAsiaTheme="minorEastAsia"/>
          <w:highlight w:val="yellow"/>
        </w:rPr>
        <w:t>5</w:t>
      </w:r>
      <w:r>
        <w:rPr>
          <w:rFonts w:eastAsiaTheme="minorEastAsia"/>
        </w:rPr>
        <w:t>)</w:t>
      </w:r>
      <w:r>
        <w:t xml:space="preserve">. </w:t>
      </w:r>
      <w:r w:rsidRPr="00792F26">
        <w:t>Each antenna has coordinates</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0</m:t>
            </m:r>
          </m:e>
        </m:d>
      </m:oMath>
      <w:r>
        <w:rPr>
          <w:rFonts w:eastAsiaTheme="minorEastAsia"/>
        </w:rPr>
        <w:t>,</w:t>
      </w:r>
      <w:r>
        <w:t xml:space="preserve"> and the very first antenna has coordinates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 0</m:t>
            </m:r>
          </m:e>
        </m:d>
      </m:oMath>
      <w:r>
        <w:t xml:space="preserve">. As the </w:t>
      </w:r>
      <m:oMath>
        <m:r>
          <w:rPr>
            <w:rFonts w:ascii="Cambria Math" w:hAnsi="Cambria Math"/>
          </w:rPr>
          <m:t>M</m:t>
        </m:r>
      </m:oMath>
      <w:r>
        <w:t xml:space="preserve"> antennas are uniformly positioned on a circle of radius </w:t>
      </w:r>
      <m:oMath>
        <m:r>
          <w:rPr>
            <w:rFonts w:ascii="Cambria Math" w:hAnsi="Cambria Math"/>
          </w:rPr>
          <m:t>r</m:t>
        </m:r>
      </m:oMath>
      <w:r>
        <w:rPr>
          <w:rFonts w:eastAsiaTheme="minorEastAsia"/>
        </w:rPr>
        <w:t xml:space="preserve">, then, each antenna is </w:t>
      </w:r>
      <m:oMath>
        <m:f>
          <m:fPr>
            <m:ctrlPr>
              <w:rPr>
                <w:rFonts w:ascii="Cambria Math" w:hAnsi="Cambria Math"/>
                <w:i/>
              </w:rPr>
            </m:ctrlPr>
          </m:fPr>
          <m:num>
            <m:r>
              <w:rPr>
                <w:rFonts w:ascii="Cambria Math" w:hAnsi="Cambria Math"/>
              </w:rPr>
              <m:t>360</m:t>
            </m:r>
          </m:num>
          <m:den>
            <m:r>
              <w:rPr>
                <w:rFonts w:ascii="Cambria Math" w:hAnsi="Cambria Math"/>
              </w:rPr>
              <m:t>M</m:t>
            </m:r>
          </m:den>
        </m:f>
      </m:oMath>
      <w:r>
        <w:rPr>
          <w:rFonts w:eastAsiaTheme="minorEastAsia"/>
        </w:rPr>
        <w:t xml:space="preserve"> degrees apart from each other. </w:t>
      </w:r>
      <w:commentRangeStart w:id="40"/>
      <w:r>
        <w:rPr>
          <w:rFonts w:eastAsiaTheme="minorEastAsia"/>
        </w:rPr>
        <w:t xml:space="preserve">Therefore, the displacement of the </w:t>
      </w:r>
      <w:r w:rsidRPr="005015F6">
        <w:rPr>
          <w:rFonts w:eastAsiaTheme="minorEastAsia"/>
          <w:i/>
        </w:rPr>
        <w:t>m</w:t>
      </w:r>
      <w:r>
        <w:rPr>
          <w:rFonts w:eastAsiaTheme="minorEastAsia"/>
        </w:rPr>
        <w:t>-th antenna with respect to an adjacent antenna can be expressed as</w:t>
      </w:r>
      <w:commentRangeEnd w:id="40"/>
      <w:r w:rsidR="00C30F99">
        <w:rPr>
          <w:rStyle w:val="Refdecomentario"/>
        </w:rPr>
        <w:commentReference w:id="40"/>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6389"/>
        <w:gridCol w:w="1334"/>
      </w:tblGrid>
      <w:tr w:rsidR="00BA2BD0" w14:paraId="459ED96F" w14:textId="77777777" w:rsidTr="0020437C">
        <w:tc>
          <w:tcPr>
            <w:tcW w:w="811" w:type="dxa"/>
            <w:vAlign w:val="center"/>
          </w:tcPr>
          <w:p w14:paraId="1175F686" w14:textId="77777777" w:rsidR="00BA2BD0" w:rsidRDefault="00BA2BD0" w:rsidP="007629E1">
            <w:pPr>
              <w:spacing w:before="240" w:after="240"/>
              <w:jc w:val="center"/>
            </w:pPr>
          </w:p>
        </w:tc>
        <w:tc>
          <w:tcPr>
            <w:tcW w:w="6389" w:type="dxa"/>
            <w:vAlign w:val="center"/>
          </w:tcPr>
          <w:p w14:paraId="757F1E83" w14:textId="048C4708" w:rsidR="00BA2BD0" w:rsidRDefault="006653E8" w:rsidP="007629E1">
            <w:pPr>
              <w:keepNext/>
              <w:spacing w:before="240" w:after="240"/>
              <w:ind w:left="0" w:firstLine="0"/>
            </w:pPr>
            <m:oMathPara>
              <m:oMath>
                <m:sSub>
                  <m:sSubPr>
                    <m:ctrlPr>
                      <w:rPr>
                        <w:rFonts w:ascii="Cambria Math" w:hAnsi="Cambria Math"/>
                        <w:i/>
                      </w:rPr>
                    </m:ctrlPr>
                  </m:sSubPr>
                  <m:e>
                    <m:r>
                      <w:rPr>
                        <w:rFonts w:ascii="Cambria Math" w:hAnsi="Cambria Math"/>
                      </w:rPr>
                      <m:t>φ</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360*m</m:t>
                    </m:r>
                  </m:num>
                  <m:den>
                    <m:r>
                      <w:rPr>
                        <w:rFonts w:ascii="Cambria Math" w:hAnsi="Cambria Math"/>
                      </w:rPr>
                      <m:t>M</m:t>
                    </m:r>
                  </m:den>
                </m:f>
                <m:r>
                  <w:rPr>
                    <w:rFonts w:ascii="Cambria Math" w:hAnsi="Cambria Math"/>
                  </w:rPr>
                  <m:t>.</m:t>
                </m:r>
              </m:oMath>
            </m:oMathPara>
          </w:p>
        </w:tc>
        <w:tc>
          <w:tcPr>
            <w:tcW w:w="1334" w:type="dxa"/>
            <w:vAlign w:val="center"/>
          </w:tcPr>
          <w:p w14:paraId="28C26B65" w14:textId="7B8D07E5" w:rsidR="00BA2BD0" w:rsidRPr="00467AC1" w:rsidRDefault="000844D9" w:rsidP="002B65EA">
            <w:pPr>
              <w:pStyle w:val="Descripcin"/>
              <w:spacing w:before="240" w:after="240"/>
              <w:ind w:left="0" w:firstLine="0"/>
              <w:jc w:val="right"/>
            </w:pPr>
            <w:r>
              <w:t>.</w:t>
            </w:r>
            <w:r w:rsidR="005E5626">
              <w:t>Eq. 22</w:t>
            </w:r>
          </w:p>
        </w:tc>
      </w:tr>
    </w:tbl>
    <w:p w14:paraId="7A0845B2" w14:textId="0A6FEC38" w:rsidR="00BA2BD0" w:rsidRDefault="00BA2BD0" w:rsidP="007D2260">
      <w:r w:rsidRPr="00627167">
        <w:t xml:space="preserve">The radius of the </w:t>
      </w:r>
      <w:r w:rsidR="00CE6C4E" w:rsidRPr="00627167">
        <w:t>circ</w:t>
      </w:r>
      <w:r w:rsidR="00CE6C4E">
        <w:t>umference</w:t>
      </w:r>
      <w:r w:rsidRPr="00627167">
        <w:t xml:space="preserve"> formed</w:t>
      </w:r>
      <w:r>
        <w:t xml:space="preserve"> by the antennas is denoted by </w:t>
      </w:r>
      <m:oMath>
        <m:r>
          <w:rPr>
            <w:rFonts w:ascii="Cambria Math" w:hAnsi="Cambria Math"/>
          </w:rPr>
          <m:t>r</m:t>
        </m:r>
      </m:oMath>
      <w:r w:rsidRPr="00627167">
        <w:t>. Then the coordinates of the antennas ar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BA2BD0" w14:paraId="3C2C2A6C" w14:textId="77777777" w:rsidTr="0020437C">
        <w:tc>
          <w:tcPr>
            <w:tcW w:w="1038" w:type="dxa"/>
            <w:vAlign w:val="center"/>
          </w:tcPr>
          <w:p w14:paraId="2A66BDB8" w14:textId="77777777" w:rsidR="00BA2BD0" w:rsidRDefault="00BA2BD0" w:rsidP="007629E1">
            <w:pPr>
              <w:spacing w:before="240" w:after="240"/>
              <w:jc w:val="center"/>
            </w:pPr>
          </w:p>
        </w:tc>
        <w:tc>
          <w:tcPr>
            <w:tcW w:w="6162" w:type="dxa"/>
            <w:vAlign w:val="center"/>
          </w:tcPr>
          <w:p w14:paraId="4288FFA7" w14:textId="36220E98" w:rsidR="00BA2BD0" w:rsidRDefault="006653E8"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r*cos</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1CC49245" w14:textId="478071F8" w:rsidR="00BA2BD0" w:rsidRPr="00467AC1" w:rsidRDefault="005E5626" w:rsidP="002B65EA">
            <w:pPr>
              <w:pStyle w:val="Descripcin"/>
              <w:spacing w:before="240" w:after="240"/>
              <w:ind w:left="0" w:firstLine="0"/>
              <w:jc w:val="right"/>
            </w:pPr>
            <w:r>
              <w:t>Eq. 23</w:t>
            </w:r>
          </w:p>
        </w:tc>
      </w:tr>
      <w:tr w:rsidR="00BA2BD0" w14:paraId="6AEAA8EC" w14:textId="77777777" w:rsidTr="0020437C">
        <w:tc>
          <w:tcPr>
            <w:tcW w:w="1038" w:type="dxa"/>
            <w:vAlign w:val="center"/>
          </w:tcPr>
          <w:p w14:paraId="05644469" w14:textId="77777777" w:rsidR="00BA2BD0" w:rsidRDefault="00BA2BD0" w:rsidP="007629E1">
            <w:pPr>
              <w:spacing w:before="240" w:after="240"/>
              <w:jc w:val="center"/>
            </w:pPr>
          </w:p>
        </w:tc>
        <w:tc>
          <w:tcPr>
            <w:tcW w:w="6162" w:type="dxa"/>
            <w:vAlign w:val="center"/>
          </w:tcPr>
          <w:p w14:paraId="72A11515" w14:textId="3B073A8E" w:rsidR="00BA2BD0" w:rsidRDefault="006653E8"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r*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28B2B586" w14:textId="695CC522" w:rsidR="00BA2BD0" w:rsidRDefault="005E5626" w:rsidP="002B65EA">
            <w:pPr>
              <w:pStyle w:val="Descripcin"/>
              <w:spacing w:before="240" w:after="240"/>
              <w:ind w:left="0" w:firstLine="0"/>
              <w:jc w:val="right"/>
            </w:pPr>
            <w:r>
              <w:t>Eq. 24</w:t>
            </w:r>
          </w:p>
        </w:tc>
      </w:tr>
      <w:tr w:rsidR="00BA2BD0" w14:paraId="16EEE898" w14:textId="77777777" w:rsidTr="0020437C">
        <w:tc>
          <w:tcPr>
            <w:tcW w:w="1038" w:type="dxa"/>
            <w:vAlign w:val="center"/>
          </w:tcPr>
          <w:p w14:paraId="475F5E5E" w14:textId="77777777" w:rsidR="00BA2BD0" w:rsidRDefault="00BA2BD0" w:rsidP="007629E1">
            <w:pPr>
              <w:spacing w:before="240" w:after="240"/>
              <w:jc w:val="center"/>
            </w:pPr>
          </w:p>
        </w:tc>
        <w:tc>
          <w:tcPr>
            <w:tcW w:w="6162" w:type="dxa"/>
            <w:vAlign w:val="center"/>
          </w:tcPr>
          <w:p w14:paraId="30B42713" w14:textId="68604EF7" w:rsidR="00BA2BD0" w:rsidRDefault="006653E8"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0</m:t>
                </m:r>
              </m:oMath>
            </m:oMathPara>
          </w:p>
        </w:tc>
        <w:tc>
          <w:tcPr>
            <w:tcW w:w="1334" w:type="dxa"/>
            <w:vAlign w:val="center"/>
          </w:tcPr>
          <w:p w14:paraId="0A4BBF19" w14:textId="7C928900" w:rsidR="00BA2BD0" w:rsidRDefault="005E5626" w:rsidP="002B65EA">
            <w:pPr>
              <w:pStyle w:val="Descripcin"/>
              <w:spacing w:before="240" w:after="240"/>
              <w:ind w:left="0" w:firstLine="0"/>
              <w:jc w:val="right"/>
            </w:pPr>
            <w:r>
              <w:t>Eq. 25</w:t>
            </w:r>
          </w:p>
        </w:tc>
      </w:tr>
    </w:tbl>
    <w:p w14:paraId="665DBFC5" w14:textId="77777777" w:rsidR="00BA2BD0" w:rsidRDefault="00BA2BD0" w:rsidP="00BA2BD0">
      <w:pPr>
        <w:keepNext/>
      </w:pPr>
      <w:commentRangeStart w:id="41"/>
      <w:r>
        <w:rPr>
          <w:noProof/>
        </w:rPr>
        <w:lastRenderedPageBreak/>
        <w:drawing>
          <wp:inline distT="0" distB="0" distL="0" distR="0" wp14:anchorId="1698DEE4" wp14:editId="1C8BF62E">
            <wp:extent cx="4572635" cy="3377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3377565"/>
                    </a:xfrm>
                    <a:prstGeom prst="rect">
                      <a:avLst/>
                    </a:prstGeom>
                    <a:noFill/>
                  </pic:spPr>
                </pic:pic>
              </a:graphicData>
            </a:graphic>
          </wp:inline>
        </w:drawing>
      </w:r>
      <w:commentRangeEnd w:id="41"/>
      <w:r w:rsidR="007D2260">
        <w:rPr>
          <w:rStyle w:val="Refdecomentario"/>
        </w:rPr>
        <w:commentReference w:id="41"/>
      </w:r>
    </w:p>
    <w:p w14:paraId="3592DD61" w14:textId="3A8D072B" w:rsidR="00BA2BD0" w:rsidRDefault="00BA2BD0" w:rsidP="00BA2BD0">
      <w:pPr>
        <w:pStyle w:val="Descripcin"/>
      </w:pPr>
      <w:bookmarkStart w:id="42" w:name="_Toc101393034"/>
      <w:r>
        <w:t xml:space="preserve">Figure </w:t>
      </w:r>
      <w:fldSimple w:instr=" SEQ Figure \* ARABIC ">
        <w:r w:rsidR="00F12240">
          <w:rPr>
            <w:noProof/>
          </w:rPr>
          <w:t>6</w:t>
        </w:r>
      </w:fldSimple>
      <w:r>
        <w:t xml:space="preserve">. </w:t>
      </w:r>
      <w:bookmarkEnd w:id="42"/>
      <w:r w:rsidR="00A34AB9">
        <w:t>Coordinates of the antennas.</w:t>
      </w:r>
    </w:p>
    <w:p w14:paraId="5E43B2E5" w14:textId="0B335700" w:rsidR="00BA2BD0" w:rsidRDefault="005C1249" w:rsidP="00C71D4A">
      <w:pPr>
        <w:pStyle w:val="Ttulo2"/>
        <w:numPr>
          <w:ilvl w:val="0"/>
          <w:numId w:val="20"/>
        </w:numPr>
      </w:pPr>
      <w:bookmarkStart w:id="43" w:name="_Toc102125643"/>
      <w:r>
        <w:t>TRANSMI</w:t>
      </w:r>
      <w:r w:rsidR="00CE6C4E">
        <w:t>TTER</w:t>
      </w:r>
      <w:r>
        <w:t xml:space="preserve"> COORDINATES</w:t>
      </w:r>
      <w:bookmarkEnd w:id="43"/>
    </w:p>
    <w:p w14:paraId="6632E12B" w14:textId="28CC3579" w:rsidR="00BA2BD0" w:rsidRDefault="00BA2BD0" w:rsidP="00BA2BD0">
      <w:r w:rsidRPr="00687BC4">
        <w:t>A transmitter</w:t>
      </w:r>
      <w:r>
        <w:t xml:space="preserve"> at a distance </w:t>
      </w:r>
      <m:oMath>
        <m:r>
          <w:rPr>
            <w:rFonts w:ascii="Cambria Math" w:hAnsi="Cambria Math"/>
          </w:rPr>
          <m:t>p</m:t>
        </m:r>
      </m:oMath>
      <w:r w:rsidRPr="00687BC4">
        <w:t>, which forms an azimuth</w:t>
      </w:r>
      <w:r>
        <w:t xml:space="preserve"> angle </w:t>
      </w:r>
      <m:oMath>
        <m:r>
          <w:rPr>
            <w:rFonts w:ascii="Cambria Math" w:eastAsia="Times New Roman" w:hAnsi="Cambria Math"/>
          </w:rPr>
          <m:t>ϕ</m:t>
        </m:r>
      </m:oMath>
      <w:r w:rsidRPr="00687BC4">
        <w:t xml:space="preserve"> and </w:t>
      </w:r>
      <w:r w:rsidR="00CE6C4E">
        <w:t xml:space="preserve">an </w:t>
      </w:r>
      <w:r w:rsidRPr="00687BC4">
        <w:t>elevation angle</w:t>
      </w:r>
      <w:r>
        <w:t xml:space="preserve"> </w:t>
      </w:r>
      <m:oMath>
        <m:r>
          <w:rPr>
            <w:rFonts w:ascii="Cambria Math" w:eastAsia="Times New Roman" w:hAnsi="Cambria Math"/>
          </w:rPr>
          <m:t>θ</m:t>
        </m:r>
      </m:oMath>
      <w:r w:rsidRPr="00687BC4">
        <w:t xml:space="preserve"> </w:t>
      </w:r>
      <w:r w:rsidR="00CE6C4E">
        <w:t>with</w:t>
      </w:r>
      <w:r w:rsidR="00D53359">
        <w:t xml:space="preserve"> </w:t>
      </w:r>
      <w:r w:rsidRPr="00687BC4">
        <w:t>the center of the coordinate axis</w:t>
      </w:r>
      <w:r w:rsidR="00C30F99">
        <w:t>, as</w:t>
      </w:r>
      <w:r>
        <w:t xml:space="preserve"> shown in </w:t>
      </w:r>
      <w:r w:rsidRPr="004A6AA2">
        <w:t>Figure</w:t>
      </w:r>
      <w:r>
        <w:t xml:space="preserve"> </w:t>
      </w:r>
      <w:r w:rsidR="00386639" w:rsidRPr="00386639">
        <w:rPr>
          <w:highlight w:val="yellow"/>
        </w:rPr>
        <w:t>3</w:t>
      </w:r>
      <w:r w:rsidRPr="00687BC4">
        <w:t xml:space="preserve">, </w:t>
      </w:r>
      <w:r w:rsidR="00C30F99">
        <w:t>has</w:t>
      </w:r>
      <w:r w:rsidRPr="00687BC4">
        <w:t xml:space="preserve"> the following coordinates</w:t>
      </w:r>
      <w:r w:rsidR="00CE6C4E">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1A52BC29" w14:textId="77777777" w:rsidTr="0020437C">
        <w:tc>
          <w:tcPr>
            <w:tcW w:w="1127" w:type="dxa"/>
            <w:vAlign w:val="center"/>
          </w:tcPr>
          <w:p w14:paraId="48F510A1" w14:textId="77777777" w:rsidR="00BA2BD0" w:rsidRDefault="00BA2BD0" w:rsidP="007629E1">
            <w:pPr>
              <w:spacing w:before="240" w:after="240"/>
              <w:jc w:val="center"/>
            </w:pPr>
          </w:p>
        </w:tc>
        <w:tc>
          <w:tcPr>
            <w:tcW w:w="6163" w:type="dxa"/>
            <w:vAlign w:val="center"/>
          </w:tcPr>
          <w:p w14:paraId="7C8BBA70" w14:textId="3286FC31" w:rsidR="00BA2BD0" w:rsidRDefault="006653E8" w:rsidP="0020437C">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77C659B" w14:textId="3341EB35" w:rsidR="00BA2BD0" w:rsidRPr="00467AC1" w:rsidRDefault="005E5626" w:rsidP="00F77BCD">
            <w:pPr>
              <w:pStyle w:val="Descripcin"/>
              <w:spacing w:before="240" w:after="240"/>
              <w:ind w:left="0" w:firstLine="0"/>
              <w:jc w:val="right"/>
            </w:pPr>
            <w:r>
              <w:t>Eq. 26</w:t>
            </w:r>
          </w:p>
        </w:tc>
      </w:tr>
      <w:tr w:rsidR="00BA2BD0" w14:paraId="17977851" w14:textId="77777777" w:rsidTr="0020437C">
        <w:tc>
          <w:tcPr>
            <w:tcW w:w="1127" w:type="dxa"/>
            <w:vAlign w:val="center"/>
          </w:tcPr>
          <w:p w14:paraId="730923FE" w14:textId="77777777" w:rsidR="00BA2BD0" w:rsidRDefault="00BA2BD0" w:rsidP="007629E1">
            <w:pPr>
              <w:spacing w:before="240" w:after="240"/>
              <w:jc w:val="center"/>
            </w:pPr>
          </w:p>
        </w:tc>
        <w:tc>
          <w:tcPr>
            <w:tcW w:w="6163" w:type="dxa"/>
            <w:vAlign w:val="center"/>
          </w:tcPr>
          <w:p w14:paraId="40B6C2D5" w14:textId="65E81763" w:rsidR="00BA2BD0" w:rsidRDefault="006653E8"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3E5D2D16" w14:textId="48E4F4C7" w:rsidR="00BA2BD0" w:rsidRDefault="005E5626" w:rsidP="00F77BCD">
            <w:pPr>
              <w:pStyle w:val="Descripcin"/>
              <w:spacing w:before="240" w:after="240"/>
              <w:ind w:left="0" w:firstLine="0"/>
              <w:jc w:val="right"/>
            </w:pPr>
            <w:r>
              <w:t>Eq. 27</w:t>
            </w:r>
          </w:p>
        </w:tc>
      </w:tr>
      <w:tr w:rsidR="00BA2BD0" w14:paraId="53815C7D" w14:textId="77777777" w:rsidTr="0020437C">
        <w:tc>
          <w:tcPr>
            <w:tcW w:w="1127" w:type="dxa"/>
            <w:vAlign w:val="center"/>
          </w:tcPr>
          <w:p w14:paraId="28EF6E4E" w14:textId="77777777" w:rsidR="00BA2BD0" w:rsidRDefault="00BA2BD0" w:rsidP="007629E1">
            <w:pPr>
              <w:spacing w:before="240" w:after="240"/>
              <w:jc w:val="center"/>
            </w:pPr>
          </w:p>
        </w:tc>
        <w:tc>
          <w:tcPr>
            <w:tcW w:w="6163" w:type="dxa"/>
            <w:vAlign w:val="center"/>
          </w:tcPr>
          <w:p w14:paraId="046766A1" w14:textId="5C7860CE" w:rsidR="00BA2BD0" w:rsidRDefault="006653E8"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0DD8DC1F" w14:textId="4997587F" w:rsidR="00BA2BD0" w:rsidRDefault="005E5626" w:rsidP="00F77BCD">
            <w:pPr>
              <w:pStyle w:val="Descripcin"/>
              <w:spacing w:before="240" w:after="240"/>
              <w:ind w:left="0" w:firstLine="0"/>
              <w:jc w:val="right"/>
            </w:pPr>
            <w:r>
              <w:t>Eq. 28</w:t>
            </w:r>
          </w:p>
        </w:tc>
      </w:tr>
    </w:tbl>
    <w:p w14:paraId="342A50FF" w14:textId="77777777" w:rsidR="00C30F99" w:rsidRDefault="00C30F99" w:rsidP="00C30F99">
      <w:pPr>
        <w:ind w:firstLine="0"/>
      </w:pPr>
      <w:r>
        <w:t xml:space="preserve">where </w:t>
      </w:r>
      <m:oMath>
        <m:r>
          <w:rPr>
            <w:rFonts w:ascii="Cambria Math" w:hAnsi="Cambria Math"/>
          </w:rPr>
          <m:t>p'</m:t>
        </m:r>
      </m:oMath>
      <w:r w:rsidRPr="00687BC4">
        <w:t xml:space="preserve"> is the projection of th</w:t>
      </w:r>
      <w:r>
        <w:t xml:space="preserve">e vector </w:t>
      </w:r>
      <m:oMath>
        <m:r>
          <w:rPr>
            <w:rFonts w:ascii="Cambria Math" w:hAnsi="Cambria Math"/>
          </w:rPr>
          <m:t>p</m:t>
        </m:r>
      </m:oMath>
      <w:r>
        <w:t xml:space="preserve"> on the </w:t>
      </w:r>
      <m:oMath>
        <m:r>
          <w:rPr>
            <w:rFonts w:ascii="Cambria Math" w:hAnsi="Cambria Math"/>
          </w:rPr>
          <m:t>xy</m:t>
        </m:r>
      </m:oMath>
      <w:r w:rsidRPr="00687BC4">
        <w:t xml:space="preserve"> plane and </w:t>
      </w:r>
      <w:r>
        <w:t>is</w:t>
      </w:r>
      <w:r w:rsidRPr="00687BC4">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769A3D51" w14:textId="77777777" w:rsidTr="0020437C">
        <w:tc>
          <w:tcPr>
            <w:tcW w:w="1127" w:type="dxa"/>
            <w:vAlign w:val="center"/>
          </w:tcPr>
          <w:p w14:paraId="5D472D9B" w14:textId="77777777" w:rsidR="00BA2BD0" w:rsidRDefault="00BA2BD0" w:rsidP="007629E1">
            <w:pPr>
              <w:spacing w:before="240" w:after="240"/>
              <w:jc w:val="center"/>
            </w:pPr>
          </w:p>
        </w:tc>
        <w:tc>
          <w:tcPr>
            <w:tcW w:w="6163" w:type="dxa"/>
            <w:vAlign w:val="center"/>
          </w:tcPr>
          <w:p w14:paraId="0EAD8B92" w14:textId="7AADAB7E" w:rsidR="00BA2BD0" w:rsidRDefault="006653E8" w:rsidP="0020437C">
            <w:pPr>
              <w:keepNext/>
              <w:spacing w:before="240" w:after="240"/>
              <w:ind w:left="0" w:firstLine="0"/>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cos</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32D027F9" w14:textId="00E773DF" w:rsidR="00BA2BD0" w:rsidRPr="00467AC1" w:rsidRDefault="005E5626" w:rsidP="002B65EA">
            <w:pPr>
              <w:pStyle w:val="Descripcin"/>
              <w:spacing w:before="240" w:after="240"/>
              <w:ind w:left="0" w:firstLine="0"/>
              <w:jc w:val="right"/>
            </w:pPr>
            <w:r>
              <w:t>Eq. 29</w:t>
            </w:r>
          </w:p>
        </w:tc>
      </w:tr>
    </w:tbl>
    <w:p w14:paraId="7EB8F167" w14:textId="77777777" w:rsidR="00C30F99" w:rsidRDefault="00C30F99" w:rsidP="00C30F99">
      <w:pPr>
        <w:ind w:left="0"/>
      </w:pPr>
      <w:r>
        <w:t>Then</w:t>
      </w:r>
      <w:r w:rsidRPr="00687BC4">
        <w:t xml:space="preserve"> the transmit</w:t>
      </w:r>
      <w:r>
        <w:t>ter coordinates, Equations (</w:t>
      </w:r>
      <w:r>
        <w:rPr>
          <w:highlight w:val="yellow"/>
        </w:rPr>
        <w:t>26), and (</w:t>
      </w:r>
      <w:r w:rsidRPr="0094277C">
        <w:rPr>
          <w:highlight w:val="yellow"/>
        </w:rPr>
        <w:t>2</w:t>
      </w:r>
      <w:r w:rsidRPr="00D53359">
        <w:rPr>
          <w:highlight w:val="yellow"/>
        </w:rPr>
        <w:t>7</w:t>
      </w:r>
      <w:r w:rsidRPr="00687BC4">
        <w:t>) can be rewritt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3A0379DA" w14:textId="77777777" w:rsidTr="0020437C">
        <w:tc>
          <w:tcPr>
            <w:tcW w:w="1127" w:type="dxa"/>
            <w:vAlign w:val="center"/>
          </w:tcPr>
          <w:p w14:paraId="7819C4F0" w14:textId="77777777" w:rsidR="00BA2BD0" w:rsidRDefault="00BA2BD0" w:rsidP="007629E1">
            <w:pPr>
              <w:spacing w:before="240" w:after="240"/>
              <w:jc w:val="center"/>
            </w:pPr>
          </w:p>
        </w:tc>
        <w:tc>
          <w:tcPr>
            <w:tcW w:w="6163" w:type="dxa"/>
            <w:vAlign w:val="center"/>
          </w:tcPr>
          <w:p w14:paraId="0FA52373" w14:textId="4BA97783" w:rsidR="00BA2BD0" w:rsidRDefault="006653E8"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4D4DBAC8" w14:textId="05E95C59" w:rsidR="00BA2BD0" w:rsidRPr="00467AC1" w:rsidRDefault="005E5626" w:rsidP="002B65EA">
            <w:pPr>
              <w:pStyle w:val="Descripcin"/>
              <w:spacing w:before="240" w:after="240"/>
              <w:ind w:left="0" w:firstLine="0"/>
              <w:jc w:val="right"/>
            </w:pPr>
            <w:r>
              <w:t>Eq. 30</w:t>
            </w:r>
          </w:p>
        </w:tc>
      </w:tr>
      <w:tr w:rsidR="00BA2BD0" w14:paraId="72F8378B" w14:textId="77777777" w:rsidTr="0020437C">
        <w:tc>
          <w:tcPr>
            <w:tcW w:w="1127" w:type="dxa"/>
            <w:vAlign w:val="center"/>
          </w:tcPr>
          <w:p w14:paraId="326668F4" w14:textId="77777777" w:rsidR="00BA2BD0" w:rsidRDefault="00BA2BD0" w:rsidP="007629E1">
            <w:pPr>
              <w:spacing w:before="240" w:after="240"/>
              <w:jc w:val="center"/>
            </w:pPr>
          </w:p>
        </w:tc>
        <w:tc>
          <w:tcPr>
            <w:tcW w:w="6163" w:type="dxa"/>
            <w:vAlign w:val="center"/>
          </w:tcPr>
          <w:p w14:paraId="1DD51A6E" w14:textId="40D8B619" w:rsidR="00BA2BD0" w:rsidRDefault="006653E8"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363B3DF" w14:textId="10A97207" w:rsidR="00BA2BD0" w:rsidRDefault="005E5626" w:rsidP="00F77BCD">
            <w:pPr>
              <w:pStyle w:val="Descripcin"/>
              <w:spacing w:before="240" w:after="240"/>
              <w:ind w:left="0" w:firstLine="0"/>
              <w:jc w:val="right"/>
            </w:pPr>
            <w:r>
              <w:t>Eq. 31</w:t>
            </w:r>
          </w:p>
        </w:tc>
      </w:tr>
    </w:tbl>
    <w:p w14:paraId="4F30FFC7" w14:textId="4AC65F21" w:rsidR="00BA2BD0" w:rsidRDefault="005C1249" w:rsidP="00C71D4A">
      <w:pPr>
        <w:pStyle w:val="Ttulo2"/>
        <w:numPr>
          <w:ilvl w:val="0"/>
          <w:numId w:val="20"/>
        </w:numPr>
      </w:pPr>
      <w:bookmarkStart w:id="44" w:name="_Toc102125644"/>
      <w:r>
        <w:t xml:space="preserve">DISTANCE BETWEEN </w:t>
      </w:r>
      <w:r w:rsidR="0020437C">
        <w:t>TRANSMITTING</w:t>
      </w:r>
      <w:r>
        <w:t xml:space="preserve"> ANTENNA AND RECEIVING ANTENNAS</w:t>
      </w:r>
      <w:bookmarkEnd w:id="44"/>
    </w:p>
    <w:p w14:paraId="7DA2B4E4" w14:textId="5C9DC41A" w:rsidR="0060457F" w:rsidRDefault="0060457F" w:rsidP="0060457F">
      <w:r>
        <w:t xml:space="preserve">With the </w:t>
      </w:r>
      <w:r w:rsidRPr="00ED5839">
        <w:t xml:space="preserve">transmitting </w:t>
      </w:r>
      <w:r>
        <w:t xml:space="preserve">and receiving </w:t>
      </w:r>
      <w:r w:rsidRPr="00ED5839">
        <w:t>antennas</w:t>
      </w:r>
      <w:r>
        <w:t xml:space="preserve"> </w:t>
      </w:r>
      <w:r w:rsidRPr="00ED5839">
        <w:t>coordinates,</w:t>
      </w:r>
      <w:r>
        <w:t xml:space="preserve"> it is possible to calculate</w:t>
      </w:r>
      <w:r w:rsidRPr="00ED5839">
        <w:t xml:space="preserve"> the distance between </w:t>
      </w:r>
      <w:r>
        <w:t>them</w:t>
      </w:r>
      <w:r w:rsidRPr="00ED5839">
        <w:t xml:space="preserve"> by </w:t>
      </w:r>
      <w:r>
        <w:t xml:space="preserve">employing </w:t>
      </w:r>
      <w:r w:rsidRPr="00ED5839">
        <w:t>the formula of the distance between two points i</w:t>
      </w:r>
      <w:r>
        <w:t xml:space="preserve">n a cartesian coordinate system (see </w:t>
      </w:r>
      <w:r w:rsidRPr="004A6AA2">
        <w:t>Figure</w:t>
      </w:r>
      <w:r>
        <w:t xml:space="preserve"> </w:t>
      </w:r>
      <w:r w:rsidRPr="0060457F">
        <w:rPr>
          <w:highlight w:val="yellow"/>
        </w:rPr>
        <w:t>6</w:t>
      </w:r>
      <w: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6511"/>
        <w:gridCol w:w="1244"/>
      </w:tblGrid>
      <w:tr w:rsidR="00BA2BD0" w14:paraId="31BCC56A" w14:textId="77777777" w:rsidTr="00092835">
        <w:tc>
          <w:tcPr>
            <w:tcW w:w="779" w:type="dxa"/>
            <w:vAlign w:val="center"/>
          </w:tcPr>
          <w:p w14:paraId="6C25C261" w14:textId="77777777" w:rsidR="00BA2BD0" w:rsidRDefault="00BA2BD0" w:rsidP="007629E1">
            <w:pPr>
              <w:spacing w:before="240" w:after="240"/>
              <w:jc w:val="center"/>
            </w:pPr>
          </w:p>
        </w:tc>
        <w:tc>
          <w:tcPr>
            <w:tcW w:w="6511" w:type="dxa"/>
            <w:vAlign w:val="center"/>
          </w:tcPr>
          <w:p w14:paraId="7F9EFE0B" w14:textId="5DE35147" w:rsidR="00BA2BD0" w:rsidRDefault="006653E8" w:rsidP="007629E1">
            <w:pPr>
              <w:keepNext/>
              <w:spacing w:before="240" w:after="240"/>
              <w:ind w:left="0" w:firstLine="0"/>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m:t>
                                </m:r>
                              </m:sub>
                            </m:sSub>
                          </m:e>
                        </m:d>
                      </m:e>
                      <m:sup>
                        <m:r>
                          <w:rPr>
                            <w:rFonts w:ascii="Cambria Math" w:hAnsi="Cambria Math"/>
                          </w:rPr>
                          <m:t>2</m:t>
                        </m:r>
                      </m:sup>
                    </m:sSup>
                  </m:e>
                </m:rad>
                <m:r>
                  <w:rPr>
                    <w:rFonts w:ascii="Cambria Math" w:hAnsi="Cambria Math"/>
                  </w:rPr>
                  <m:t>,</m:t>
                </m:r>
              </m:oMath>
            </m:oMathPara>
          </w:p>
        </w:tc>
        <w:tc>
          <w:tcPr>
            <w:tcW w:w="1244" w:type="dxa"/>
            <w:vAlign w:val="center"/>
          </w:tcPr>
          <w:p w14:paraId="1184E11D" w14:textId="5A98D44A" w:rsidR="00BA2BD0" w:rsidRPr="00467AC1" w:rsidRDefault="00BA2BD0" w:rsidP="00F77BCD">
            <w:pPr>
              <w:pStyle w:val="Descripcin"/>
              <w:spacing w:before="240" w:after="240"/>
              <w:ind w:left="0" w:firstLine="0"/>
              <w:jc w:val="right"/>
            </w:pPr>
            <w:r>
              <w:t>Eq. 3</w:t>
            </w:r>
            <w:r w:rsidR="005E5626">
              <w:t>2</w:t>
            </w:r>
          </w:p>
        </w:tc>
      </w:tr>
    </w:tbl>
    <w:p w14:paraId="31EE4FF8" w14:textId="77777777" w:rsidR="00BA2BD0" w:rsidRDefault="00BA2BD0" w:rsidP="00A34AB9">
      <w:pPr>
        <w:keepNext/>
        <w:ind w:left="0"/>
      </w:pPr>
      <w:commentRangeStart w:id="45"/>
      <w:r>
        <w:rPr>
          <w:noProof/>
        </w:rPr>
        <w:lastRenderedPageBreak/>
        <w:drawing>
          <wp:inline distT="0" distB="0" distL="0" distR="0" wp14:anchorId="44BBC252" wp14:editId="406FF0DE">
            <wp:extent cx="4974590" cy="34264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45"/>
      <w:r w:rsidR="00D53359">
        <w:rPr>
          <w:rStyle w:val="Refdecomentario"/>
        </w:rPr>
        <w:commentReference w:id="45"/>
      </w:r>
    </w:p>
    <w:p w14:paraId="1E7EBC7B" w14:textId="598E87AF" w:rsidR="00BA2BD0" w:rsidRDefault="00BA2BD0" w:rsidP="00BA2BD0">
      <w:pPr>
        <w:pStyle w:val="Descripcin"/>
      </w:pPr>
      <w:bookmarkStart w:id="46" w:name="_Toc101393035"/>
      <w:r>
        <w:t xml:space="preserve">Figure </w:t>
      </w:r>
      <w:fldSimple w:instr=" SEQ Figure \* ARABIC ">
        <w:r w:rsidR="00F12240">
          <w:rPr>
            <w:noProof/>
          </w:rPr>
          <w:t>7</w:t>
        </w:r>
      </w:fldSimple>
      <w:r>
        <w:t xml:space="preserve">. </w:t>
      </w:r>
      <w:bookmarkEnd w:id="46"/>
      <w:r w:rsidR="00A34AB9" w:rsidRPr="008C3AAB">
        <w:t xml:space="preserve">Distance between </w:t>
      </w:r>
      <w:r w:rsidR="00A34AB9">
        <w:t xml:space="preserve">the </w:t>
      </w:r>
      <w:r w:rsidR="00A34AB9" w:rsidRPr="008C3AAB">
        <w:t xml:space="preserve">transmitting antenna and </w:t>
      </w:r>
      <w:r w:rsidR="00A34AB9">
        <w:t xml:space="preserve">the m-th </w:t>
      </w:r>
      <w:r w:rsidR="00A34AB9" w:rsidRPr="008C3AAB">
        <w:t>receiving antenna</w:t>
      </w:r>
      <w:r w:rsidR="00A34AB9">
        <w:t>.</w:t>
      </w:r>
    </w:p>
    <w:p w14:paraId="7F1176EC" w14:textId="405CF711" w:rsidR="00BA2BD0" w:rsidRDefault="005C1249" w:rsidP="00C71D4A">
      <w:pPr>
        <w:pStyle w:val="Ttulo2"/>
        <w:numPr>
          <w:ilvl w:val="0"/>
          <w:numId w:val="20"/>
        </w:numPr>
      </w:pPr>
      <w:bookmarkStart w:id="47" w:name="_Toc102125645"/>
      <w:r>
        <w:t>ANGLES BETWEEN TRANSMITTING ANTENNA AND RECEIVING ANTENNAS</w:t>
      </w:r>
      <w:bookmarkEnd w:id="47"/>
    </w:p>
    <w:p w14:paraId="3E071305" w14:textId="027CFAB1" w:rsidR="0060457F" w:rsidRDefault="0060457F" w:rsidP="0060457F">
      <w:r>
        <w:rPr>
          <w:rFonts w:eastAsiaTheme="minorEastAsia"/>
        </w:rPr>
        <w:t xml:space="preserve">The angl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t>,</w:t>
      </w:r>
      <w:r>
        <w:rPr>
          <w:rFonts w:eastAsiaTheme="minorEastAsia"/>
        </w:rPr>
        <w:t xml:space="preserve"> between the </w:t>
      </w:r>
      <w:r w:rsidRPr="005015F6">
        <w:rPr>
          <w:rFonts w:eastAsiaTheme="minorEastAsia"/>
          <w:i/>
        </w:rPr>
        <w:t>m</w:t>
      </w:r>
      <w:r>
        <w:rPr>
          <w:rFonts w:eastAsiaTheme="minorEastAsia"/>
        </w:rPr>
        <w:t>-th receiving antenna</w:t>
      </w:r>
      <w:r>
        <w:t xml:space="preserve"> and the source (i.e, the transmitter) on the </w:t>
      </w:r>
      <m:oMath>
        <m:r>
          <w:rPr>
            <w:rFonts w:ascii="Cambria Math" w:hAnsi="Cambria Math"/>
          </w:rPr>
          <m:t>yz</m:t>
        </m:r>
      </m:oMath>
      <w:r>
        <w:t xml:space="preserve"> plane is shown in F</w:t>
      </w:r>
      <w:r w:rsidRPr="003123C7">
        <w:t xml:space="preserve">igure </w:t>
      </w:r>
      <w:r w:rsidRPr="0060457F">
        <w:rPr>
          <w:highlight w:val="yellow"/>
        </w:rPr>
        <w:t>6</w:t>
      </w:r>
      <w:r w:rsidRPr="003123C7">
        <w:t xml:space="preserve"> and is calculat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408"/>
        <w:gridCol w:w="1259"/>
      </w:tblGrid>
      <w:tr w:rsidR="00BA2BD0" w14:paraId="1D13CC1A" w14:textId="77777777" w:rsidTr="00092835">
        <w:tc>
          <w:tcPr>
            <w:tcW w:w="877" w:type="dxa"/>
            <w:vAlign w:val="center"/>
          </w:tcPr>
          <w:p w14:paraId="636D28AD" w14:textId="77777777" w:rsidR="00BA2BD0" w:rsidRDefault="00BA2BD0" w:rsidP="007629E1">
            <w:pPr>
              <w:spacing w:before="240" w:after="240"/>
              <w:jc w:val="center"/>
            </w:pPr>
          </w:p>
        </w:tc>
        <w:tc>
          <w:tcPr>
            <w:tcW w:w="6408" w:type="dxa"/>
            <w:vAlign w:val="center"/>
          </w:tcPr>
          <w:p w14:paraId="6DBE6ADB" w14:textId="1CE2237C" w:rsidR="00BA2BD0" w:rsidRDefault="006653E8" w:rsidP="007629E1">
            <w:pPr>
              <w:keepNext/>
              <w:spacing w:before="240" w:after="240"/>
              <w:ind w:left="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eastAsiaTheme="minorEastAsia" w:hAnsi="Cambria Math"/>
                  </w:rPr>
                  <m:t>=</m:t>
                </m:r>
                <m:r>
                  <w:rPr>
                    <w:rFonts w:ascii="Cambria Math" w:hAnsi="Cambria Math"/>
                  </w:rPr>
                  <m:t xml:space="preserve"> 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m</m:t>
                            </m:r>
                          </m:sub>
                        </m:sSub>
                      </m:den>
                    </m:f>
                  </m:e>
                </m:d>
              </m:oMath>
            </m:oMathPara>
          </w:p>
        </w:tc>
        <w:tc>
          <w:tcPr>
            <w:tcW w:w="1259" w:type="dxa"/>
            <w:vAlign w:val="center"/>
          </w:tcPr>
          <w:p w14:paraId="3D1656FC" w14:textId="5EBDB239" w:rsidR="00BA2BD0" w:rsidRPr="00467AC1" w:rsidRDefault="00BA2BD0" w:rsidP="002B65EA">
            <w:pPr>
              <w:pStyle w:val="Descripcin"/>
              <w:spacing w:before="240" w:after="240"/>
              <w:ind w:left="0" w:firstLine="0"/>
              <w:jc w:val="right"/>
            </w:pPr>
            <w:r>
              <w:t xml:space="preserve">Eq. </w:t>
            </w:r>
            <w:r w:rsidR="003A6FF4">
              <w:t>3</w:t>
            </w:r>
            <w:r w:rsidR="005E5626">
              <w:t>3</w:t>
            </w:r>
          </w:p>
        </w:tc>
      </w:tr>
    </w:tbl>
    <w:p w14:paraId="40BEF32B" w14:textId="6B4C9998" w:rsidR="00BA2BD0" w:rsidRDefault="00BA2BD0" w:rsidP="00BA2BD0">
      <w:r w:rsidRPr="001870C6">
        <w:t xml:space="preserve">The formula to calculate the angle between the </w:t>
      </w:r>
      <w:r w:rsidR="0060457F" w:rsidRPr="005015F6">
        <w:rPr>
          <w:i/>
        </w:rPr>
        <w:t>m</w:t>
      </w:r>
      <w:r w:rsidR="0060457F">
        <w:t xml:space="preserve">-th  </w:t>
      </w:r>
      <w:r w:rsidRPr="001870C6">
        <w:t xml:space="preserve">receiving antenna </w:t>
      </w:r>
      <w:r>
        <w:t xml:space="preserve">and transmitter </w:t>
      </w:r>
      <w:r w:rsidR="0060457F">
        <w:t>o</w:t>
      </w:r>
      <w:r w:rsidRPr="001870C6">
        <w:t>n the</w:t>
      </w:r>
      <w:r>
        <w:t xml:space="preserve"> </w:t>
      </w:r>
      <m:oMath>
        <m:r>
          <w:rPr>
            <w:rFonts w:ascii="Cambria Math" w:hAnsi="Cambria Math"/>
          </w:rPr>
          <m:t>xy</m:t>
        </m:r>
      </m:oMath>
      <w:r w:rsidRPr="001870C6">
        <w:t xml:space="preserve"> plane</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m:t>
            </m:r>
          </m:sub>
        </m:sSub>
      </m:oMath>
      <w:r>
        <w:t>)</w:t>
      </w:r>
      <w:r w:rsidRPr="001870C6">
        <w:t xml:space="preserve"> depends on the position of </w:t>
      </w:r>
      <w:r w:rsidRPr="00B22AEE">
        <w:t>both of them</w:t>
      </w:r>
      <w:r w:rsidR="002F07C3">
        <w:t xml:space="preserve"> in the coordinate system</w:t>
      </w:r>
      <w:r w:rsidRPr="001870C6">
        <w:t xml:space="preserve">, as shown in Figure </w:t>
      </w:r>
      <w:r w:rsidR="00A34AB9" w:rsidRPr="00A34AB9">
        <w:rPr>
          <w:highlight w:val="yellow"/>
        </w:rPr>
        <w:t>7</w:t>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318"/>
        <w:gridCol w:w="1349"/>
      </w:tblGrid>
      <w:tr w:rsidR="00A34AB9" w14:paraId="5E7E37B1" w14:textId="77777777" w:rsidTr="00A34AB9">
        <w:tc>
          <w:tcPr>
            <w:tcW w:w="877" w:type="dxa"/>
            <w:vAlign w:val="center"/>
          </w:tcPr>
          <w:p w14:paraId="5017FD73" w14:textId="77777777" w:rsidR="00A34AB9" w:rsidRDefault="00A34AB9" w:rsidP="00B1106D">
            <w:pPr>
              <w:spacing w:before="240" w:after="240"/>
              <w:jc w:val="center"/>
            </w:pPr>
          </w:p>
        </w:tc>
        <w:tc>
          <w:tcPr>
            <w:tcW w:w="6318" w:type="dxa"/>
            <w:vAlign w:val="center"/>
          </w:tcPr>
          <w:p w14:paraId="4362FE18" w14:textId="77777777" w:rsidR="00A34AB9" w:rsidRDefault="006653E8" w:rsidP="00B1106D">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Theme="minorEastAsia" w:hAnsi="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36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r>
                          <w:rPr>
                            <w:rFonts w:ascii="Cambria Math" w:eastAsiaTheme="minorEastAsia" w:hAnsi="Cambria Math"/>
                          </w:rPr>
                          <m:t>.</m:t>
                        </m:r>
                        <m:ctrlPr>
                          <w:rPr>
                            <w:rFonts w:ascii="Cambria Math" w:eastAsia="Cambria Math" w:hAnsi="Cambria Math" w:cs="Cambria Math"/>
                            <w:i/>
                          </w:rPr>
                        </m:ctrlPr>
                      </m:e>
                      <m:e>
                        <m:r>
                          <w:rPr>
                            <w:rFonts w:ascii="Cambria Math" w:eastAsiaTheme="minorEastAsia" w:hAnsi="Cambria Math"/>
                          </w:rPr>
                          <m:t xml:space="preserve"> </m:t>
                        </m:r>
                        <m:ctrlPr>
                          <w:rPr>
                            <w:rFonts w:ascii="Cambria Math" w:eastAsiaTheme="minorEastAsia" w:hAnsi="Cambria Math"/>
                            <w:i/>
                          </w:rPr>
                        </m:ctrlPr>
                      </m:e>
                    </m:eqArr>
                  </m:e>
                </m:d>
              </m:oMath>
            </m:oMathPara>
          </w:p>
        </w:tc>
        <w:tc>
          <w:tcPr>
            <w:tcW w:w="1349" w:type="dxa"/>
            <w:vAlign w:val="center"/>
          </w:tcPr>
          <w:p w14:paraId="47BAA5FA" w14:textId="77777777" w:rsidR="00A34AB9" w:rsidRDefault="00A34AB9" w:rsidP="00B1106D">
            <w:pPr>
              <w:pStyle w:val="Descripcin"/>
              <w:spacing w:before="240" w:after="240"/>
              <w:ind w:left="0" w:firstLine="0"/>
              <w:jc w:val="right"/>
            </w:pPr>
            <w:r>
              <w:t>Eq. 34</w:t>
            </w:r>
          </w:p>
        </w:tc>
      </w:tr>
    </w:tbl>
    <w:p w14:paraId="5D95C58F" w14:textId="25F0879A" w:rsidR="00BA2BD0" w:rsidRDefault="00BA2BD0" w:rsidP="00A34AB9">
      <w:pPr>
        <w:keepNext/>
        <w:ind w:left="0"/>
      </w:pPr>
      <w:commentRangeStart w:id="48"/>
      <w:r w:rsidRPr="00FD5717">
        <w:rPr>
          <w:noProof/>
        </w:rPr>
        <w:drawing>
          <wp:inline distT="0" distB="0" distL="0" distR="0" wp14:anchorId="0268B7CD" wp14:editId="21784A4B">
            <wp:extent cx="5431790" cy="3054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1790" cy="3054985"/>
                    </a:xfrm>
                    <a:prstGeom prst="rect">
                      <a:avLst/>
                    </a:prstGeom>
                  </pic:spPr>
                </pic:pic>
              </a:graphicData>
            </a:graphic>
          </wp:inline>
        </w:drawing>
      </w:r>
      <w:commentRangeEnd w:id="48"/>
      <w:r w:rsidR="005F4E36">
        <w:rPr>
          <w:rStyle w:val="Refdecomentario"/>
        </w:rPr>
        <w:commentReference w:id="48"/>
      </w:r>
    </w:p>
    <w:p w14:paraId="12C5F56B" w14:textId="12CBB98E" w:rsidR="00BA2BD0" w:rsidRDefault="00BA2BD0" w:rsidP="00B155C4">
      <w:pPr>
        <w:pStyle w:val="Descripcin"/>
      </w:pPr>
      <w:bookmarkStart w:id="49" w:name="_Toc101393036"/>
      <w:r>
        <w:t xml:space="preserve">Figure </w:t>
      </w:r>
      <w:fldSimple w:instr=" SEQ Figure \* ARABIC ">
        <w:r w:rsidR="00F12240">
          <w:rPr>
            <w:noProof/>
          </w:rPr>
          <w:t>8</w:t>
        </w:r>
      </w:fldSimple>
      <w:r>
        <w:t>. A</w:t>
      </w:r>
      <w:r w:rsidRPr="001870C6">
        <w:t xml:space="preserve">ngle between the receiving antenna </w:t>
      </w:r>
      <w:r>
        <w:t>and transmitter</w:t>
      </w:r>
      <w:r w:rsidR="002F07C3">
        <w:t xml:space="preserve"> antenna</w:t>
      </w:r>
      <w:r>
        <w:t xml:space="preserve"> </w:t>
      </w:r>
      <w:r w:rsidRPr="001870C6">
        <w:t>in the</w:t>
      </w:r>
      <w:r>
        <w:t xml:space="preserve"> </w:t>
      </w:r>
      <m:oMath>
        <m:r>
          <w:rPr>
            <w:rFonts w:ascii="Cambria Math" w:hAnsi="Cambria Math"/>
          </w:rPr>
          <m:t>xy</m:t>
        </m:r>
      </m:oMath>
      <w:r w:rsidRPr="001870C6">
        <w:t xml:space="preserve"> plane</w:t>
      </w:r>
      <w:r w:rsidR="00B155C4">
        <w:t>.</w:t>
      </w:r>
      <w:bookmarkEnd w:id="49"/>
    </w:p>
    <w:p w14:paraId="031043CF" w14:textId="256DC7C8" w:rsidR="006E4602" w:rsidRDefault="0089051D" w:rsidP="005C1249">
      <w:pPr>
        <w:pStyle w:val="Ttulo2"/>
        <w:numPr>
          <w:ilvl w:val="0"/>
          <w:numId w:val="20"/>
        </w:numPr>
      </w:pPr>
      <w:bookmarkStart w:id="50" w:name="_Toc102125646"/>
      <w:r>
        <w:t>POWER RECEIVED ON</w:t>
      </w:r>
      <w:r w:rsidR="005C1249">
        <w:t xml:space="preserve"> EACH OF THE RECEIVING ANTENNAS IN THE SYSTEM</w:t>
      </w:r>
      <w:bookmarkEnd w:id="50"/>
    </w:p>
    <w:p w14:paraId="08792163" w14:textId="27AF0D76" w:rsidR="008229F1" w:rsidRDefault="008229F1" w:rsidP="008229F1">
      <w:pPr>
        <w:pStyle w:val="Prrafodelista"/>
        <w:numPr>
          <w:ilvl w:val="0"/>
          <w:numId w:val="0"/>
        </w:numPr>
        <w:ind w:left="1480"/>
      </w:pPr>
      <w:r>
        <w:t>From Equation (</w:t>
      </w:r>
      <w:r w:rsidRPr="008229F1">
        <w:rPr>
          <w:highlight w:val="yellow"/>
        </w:rPr>
        <w:t>1</w:t>
      </w:r>
      <w:r>
        <w:t>), the noise term can be re-express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229F1" w14:paraId="7A2D3EBE" w14:textId="77777777" w:rsidTr="00B1106D">
        <w:tc>
          <w:tcPr>
            <w:tcW w:w="1026" w:type="dxa"/>
            <w:vAlign w:val="center"/>
          </w:tcPr>
          <w:p w14:paraId="6D17E2B6" w14:textId="77777777" w:rsidR="008229F1" w:rsidRDefault="008229F1" w:rsidP="00B1106D">
            <w:pPr>
              <w:spacing w:before="240" w:after="240"/>
              <w:jc w:val="center"/>
            </w:pPr>
          </w:p>
        </w:tc>
        <w:tc>
          <w:tcPr>
            <w:tcW w:w="6264" w:type="dxa"/>
            <w:vAlign w:val="center"/>
          </w:tcPr>
          <w:p w14:paraId="48615023" w14:textId="469B0FDE" w:rsidR="008229F1" w:rsidRDefault="006653E8" w:rsidP="00B1106D">
            <w:pPr>
              <w:keepNext/>
              <w:spacing w:before="240" w:after="240"/>
              <w:jc w:val="cente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584C1778" w14:textId="79EDFC55" w:rsidR="008229F1" w:rsidRPr="00467AC1" w:rsidRDefault="008229F1" w:rsidP="00B1106D">
            <w:pPr>
              <w:pStyle w:val="Descripcin"/>
              <w:spacing w:before="240" w:after="240"/>
              <w:ind w:left="0" w:firstLine="0"/>
            </w:pPr>
            <w:r>
              <w:t xml:space="preserve">          Eq. 35</w:t>
            </w:r>
          </w:p>
        </w:tc>
      </w:tr>
    </w:tbl>
    <w:p w14:paraId="183C1ED0" w14:textId="784092CE" w:rsidR="00DA06C5" w:rsidRDefault="00C30BFA" w:rsidP="00FB0C28">
      <w:pPr>
        <w:ind w:firstLine="0"/>
      </w:pPr>
      <w:r>
        <w:lastRenderedPageBreak/>
        <w:t xml:space="preserve">w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w:t>
      </w:r>
      <m:oMath>
        <m:r>
          <w:rPr>
            <w:rFonts w:ascii="Cambria Math" w:hAnsi="Cambria Math"/>
            <w:szCs w:val="24"/>
          </w:rPr>
          <m:t>randn()</m:t>
        </m:r>
      </m:oMath>
      <w:r>
        <w:t xml:space="preserve">, and </w:t>
      </w:r>
      <m:oMath>
        <m:r>
          <w:rPr>
            <w:rFonts w:ascii="Cambria Math" w:hAnsi="Cambria Math"/>
          </w:rPr>
          <m:t>μ</m:t>
        </m:r>
      </m:oMath>
      <w:r>
        <w:t xml:space="preserve"> are the </w:t>
      </w:r>
      <w:r w:rsidR="0089051D">
        <w:t xml:space="preserve">noise </w:t>
      </w:r>
      <w:r>
        <w:t xml:space="preserve">variance, a random value picked up from the standard normal distribution, and the </w:t>
      </w:r>
      <w:r w:rsidR="0089051D">
        <w:t xml:space="preserve">noise </w:t>
      </w:r>
      <w:r w:rsidR="008229F1">
        <w:t>mean,</w:t>
      </w:r>
      <w:r>
        <w:t xml:space="preserve"> respectively.</w:t>
      </w:r>
      <w:r w:rsidR="00A37055">
        <w:t xml:space="preserve"> Then, the signal model can be writt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285FB43C" w14:textId="77777777" w:rsidTr="007762A5">
        <w:tc>
          <w:tcPr>
            <w:tcW w:w="1026" w:type="dxa"/>
            <w:vAlign w:val="center"/>
          </w:tcPr>
          <w:p w14:paraId="4AC8C7FD" w14:textId="77777777" w:rsidR="0089051D" w:rsidRDefault="0089051D" w:rsidP="007762A5">
            <w:pPr>
              <w:spacing w:before="240" w:after="240"/>
              <w:jc w:val="center"/>
            </w:pPr>
          </w:p>
        </w:tc>
        <w:tc>
          <w:tcPr>
            <w:tcW w:w="6264" w:type="dxa"/>
            <w:vAlign w:val="center"/>
          </w:tcPr>
          <w:p w14:paraId="13AD1113" w14:textId="606580C8" w:rsidR="0089051D" w:rsidRDefault="006653E8" w:rsidP="000C6034">
            <w:pPr>
              <w:keepNext/>
              <w:spacing w:before="240" w:after="240"/>
              <w:jc w:val="cente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szCs w:val="24"/>
                  </w:rPr>
                  <m:t>*s</m:t>
                </m:r>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7174C969" w14:textId="59C11104" w:rsidR="0089051D" w:rsidRPr="00467AC1" w:rsidRDefault="008229F1" w:rsidP="007762A5">
            <w:pPr>
              <w:pStyle w:val="Descripcin"/>
              <w:spacing w:before="240" w:after="240"/>
              <w:ind w:left="0" w:firstLine="0"/>
            </w:pPr>
            <w:r>
              <w:t xml:space="preserve">          Eq. 36</w:t>
            </w:r>
          </w:p>
        </w:tc>
      </w:tr>
    </w:tbl>
    <w:p w14:paraId="2E9D50D5" w14:textId="6481E7EC" w:rsidR="00FF44B4" w:rsidRDefault="00FF44B4" w:rsidP="00FF44B4">
      <w:pPr>
        <w:ind w:left="0"/>
      </w:pPr>
      <w:r>
        <w:t>where:</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6201DC84" w14:textId="77777777" w:rsidTr="007762A5">
        <w:tc>
          <w:tcPr>
            <w:tcW w:w="1026" w:type="dxa"/>
            <w:vAlign w:val="center"/>
          </w:tcPr>
          <w:p w14:paraId="47C8E9F8" w14:textId="77777777" w:rsidR="0089051D" w:rsidRDefault="0089051D" w:rsidP="007762A5">
            <w:pPr>
              <w:spacing w:before="240" w:after="240"/>
              <w:jc w:val="center"/>
            </w:pPr>
          </w:p>
        </w:tc>
        <w:tc>
          <w:tcPr>
            <w:tcW w:w="6264" w:type="dxa"/>
            <w:vAlign w:val="center"/>
          </w:tcPr>
          <w:p w14:paraId="01C4B1DA" w14:textId="69D96284" w:rsidR="0089051D" w:rsidRDefault="0089051D" w:rsidP="007762A5">
            <w:pPr>
              <w:keepNext/>
              <w:spacing w:before="240" w:after="240"/>
              <w:jc w:val="center"/>
            </w:pPr>
            <m:oMathPara>
              <m:oMath>
                <m:r>
                  <m:rPr>
                    <m:sty m:val="p"/>
                  </m:rP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m:rPr>
                    <m:sty m:val="p"/>
                  </m:rPr>
                  <w:rPr>
                    <w:rFonts w:ascii="Cambria Math" w:eastAsiaTheme="minorEastAsia"/>
                    <w:szCs w:val="24"/>
                  </w:rPr>
                  <m:t xml:space="preserve">= </m:t>
                </m:r>
                <m:f>
                  <m:fPr>
                    <m:ctrlPr>
                      <w:rPr>
                        <w:rFonts w:ascii="Cambria Math" w:eastAsiaTheme="minorEastAsia" w:hAnsi="Cambria Math"/>
                        <w:i/>
                        <w:szCs w:val="24"/>
                      </w:rPr>
                    </m:ctrlPr>
                  </m:fPr>
                  <m:num>
                    <m:r>
                      <w:rPr>
                        <w:rFonts w:ascii="Cambria Math" w:hAnsi="Cambria Math"/>
                        <w:szCs w:val="24"/>
                      </w:rPr>
                      <m:t>λ</m:t>
                    </m:r>
                  </m:num>
                  <m:den>
                    <m:r>
                      <w:rPr>
                        <w:rFonts w:ascii="Cambria Math" w:eastAsiaTheme="minorEastAsia" w:hAnsi="Cambria Math"/>
                        <w:szCs w:val="24"/>
                      </w:rPr>
                      <m:t>4πd</m:t>
                    </m:r>
                  </m:den>
                </m:f>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G</m:t>
                        </m:r>
                      </m:e>
                      <m:sub>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x</m:t>
                            </m:r>
                          </m:sub>
                        </m:sSub>
                      </m:sub>
                    </m:sSub>
                    <m:sSub>
                      <m:sSubPr>
                        <m:ctrlPr>
                          <w:rPr>
                            <w:rFonts w:ascii="Cambria Math" w:eastAsiaTheme="minorEastAsia" w:hAnsi="Cambria Math"/>
                            <w:i/>
                            <w:szCs w:val="24"/>
                          </w:rPr>
                        </m:ctrlPr>
                      </m:sSubPr>
                      <m:e>
                        <m:r>
                          <w:rPr>
                            <w:rFonts w:ascii="Cambria Math" w:eastAsiaTheme="minorEastAsia" w:hAnsi="Cambria Math"/>
                            <w:szCs w:val="24"/>
                          </w:rPr>
                          <m:t>G</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Cs w:val="24"/>
                      </w:rPr>
                      <m:t>)</m:t>
                    </m:r>
                  </m:e>
                </m:rad>
                <m:r>
                  <w:rPr>
                    <w:rFonts w:ascii="Cambria Math" w:eastAsiaTheme="minorEastAsia" w:hAnsi="Cambria Math"/>
                    <w:szCs w:val="24"/>
                  </w:rPr>
                  <m:t>*</m:t>
                </m:r>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s</m:t>
                        </m:r>
                      </m:sub>
                    </m:sSub>
                  </m:e>
                </m:rad>
                <m:r>
                  <w:rPr>
                    <w:rFonts w:ascii="Cambria Math" w:eastAsiaTheme="minorEastAsia" w:hAnsi="Cambria Math"/>
                    <w:szCs w:val="24"/>
                  </w:rPr>
                  <m:t>,</m:t>
                </m:r>
              </m:oMath>
            </m:oMathPara>
          </w:p>
        </w:tc>
        <w:tc>
          <w:tcPr>
            <w:tcW w:w="1244" w:type="dxa"/>
            <w:vAlign w:val="center"/>
          </w:tcPr>
          <w:p w14:paraId="71E7BB1B" w14:textId="3E19FBFA" w:rsidR="0089051D" w:rsidRPr="00467AC1" w:rsidRDefault="008229F1" w:rsidP="007762A5">
            <w:pPr>
              <w:pStyle w:val="Descripcin"/>
              <w:spacing w:before="240" w:after="240"/>
              <w:ind w:left="0" w:firstLine="0"/>
            </w:pPr>
            <w:r>
              <w:t xml:space="preserve">          Eq. 37</w:t>
            </w:r>
          </w:p>
        </w:tc>
      </w:tr>
    </w:tbl>
    <w:p w14:paraId="2494797D" w14:textId="212CD016" w:rsidR="008229F1" w:rsidRDefault="008229F1" w:rsidP="008229F1">
      <w:pPr>
        <w:ind w:firstLine="0"/>
      </w:pPr>
      <w:r>
        <w:t xml:space="preserve">which is computed from the Friis formula by transforming the antenna gains and transmitter power into voltages by applying the square operator </w:t>
      </w:r>
      <w:r w:rsidR="00376397">
        <w:fldChar w:fldCharType="begin"/>
      </w:r>
      <w:r w:rsidR="00584DA1">
        <w:instrText xml:space="preserve"> ADDIN ZOTERO_ITEM CSL_CITATION {"citationID":"oWlPKPXo","properties":{"formattedCitation":"[54]","plainCitation":"[54]","noteIndex":0},"citationItems":[{"id":7,"uris":["http://zotero.org/users/local/5wcO8KnL/items/JQFEHR26"],"itemData":{"id":7,"type":"article-journal","container-title":"IEEE Transactions on Antennas and Propagation","DOI":"10.1109/TAP.2014.2384044","ISSN":"0018-926X, 1558-2221","issue":"2","journalAbbreviation":"IEEE Trans. Antennas Propagat.","page":"736-747","source":"DOI.org (Crossref)","title":"Direction of Arrival Estimation Using Directive Antennas in Uniform Circular Arrays","volume":"63","author":[{"family":"Jackson","given":"Brad R."},{"family":"Rajan","given":"Sreeraman"},{"family":"Liao","given":"Bruce J."},{"family":"Wang","given":"Sichun"}],"issued":{"date-parts":[["2015",2]]}}}],"schema":"https://github.com/citation-style-language/schema/raw/master/csl-citation.json"} </w:instrText>
      </w:r>
      <w:r w:rsidR="00376397">
        <w:fldChar w:fldCharType="separate"/>
      </w:r>
      <w:r w:rsidR="00584DA1" w:rsidRPr="00584DA1">
        <w:rPr>
          <w:rFonts w:cs="Times New Roman"/>
        </w:rPr>
        <w:t>[54]</w:t>
      </w:r>
      <w:r w:rsidR="00376397">
        <w:fldChar w:fldCharType="end"/>
      </w:r>
      <w:r w:rsidR="00575928">
        <w:t>.</w:t>
      </w:r>
      <w:r>
        <w:t xml:space="preserve"> Then, substituting Equation (37) into Equation (36), the received power on each of the receiving antennas is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7290"/>
        <w:gridCol w:w="704"/>
      </w:tblGrid>
      <w:tr w:rsidR="008229F1" w14:paraId="0FAFEDAA" w14:textId="77777777" w:rsidTr="00FC0CC2">
        <w:tc>
          <w:tcPr>
            <w:tcW w:w="540" w:type="dxa"/>
            <w:vAlign w:val="center"/>
          </w:tcPr>
          <w:p w14:paraId="4709E643" w14:textId="77777777" w:rsidR="008229F1" w:rsidRDefault="008229F1" w:rsidP="00B1106D">
            <w:pPr>
              <w:spacing w:before="240" w:after="240"/>
              <w:jc w:val="center"/>
            </w:pPr>
          </w:p>
        </w:tc>
        <w:tc>
          <w:tcPr>
            <w:tcW w:w="7290" w:type="dxa"/>
            <w:vAlign w:val="center"/>
          </w:tcPr>
          <w:p w14:paraId="61D36D9B" w14:textId="6C6D2170" w:rsidR="008229F1" w:rsidRPr="008229F1" w:rsidRDefault="006653E8" w:rsidP="008229F1">
            <w:pPr>
              <w:keepNext/>
              <w:spacing w:before="240" w:after="240"/>
              <w:ind w:left="0" w:firstLine="0"/>
              <w:jc w:val="center"/>
            </w:pPr>
            <m:oMathPara>
              <m:oMathParaPr>
                <m:jc m:val="left"/>
              </m:oMathParaP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m</m:t>
                    </m:r>
                  </m:sub>
                </m:sSub>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K</m:t>
                    </m:r>
                  </m:den>
                </m:f>
                <m:nary>
                  <m:naryPr>
                    <m:chr m:val="∑"/>
                    <m:limLoc m:val="subSup"/>
                    <m:ctrlPr>
                      <w:rPr>
                        <w:rFonts w:ascii="Cambria Math" w:hAnsi="Cambria Math"/>
                        <w:i/>
                        <w:sz w:val="22"/>
                        <w:szCs w:val="24"/>
                      </w:rPr>
                    </m:ctrlPr>
                  </m:naryPr>
                  <m:sub>
                    <m:r>
                      <w:rPr>
                        <w:rFonts w:ascii="Cambria Math" w:hAnsi="Cambria Math"/>
                        <w:sz w:val="22"/>
                        <w:szCs w:val="24"/>
                      </w:rPr>
                      <m:t>k=1</m:t>
                    </m:r>
                  </m:sub>
                  <m:sup>
                    <m:r>
                      <w:rPr>
                        <w:rFonts w:ascii="Cambria Math" w:hAnsi="Cambria Math"/>
                        <w:sz w:val="22"/>
                        <w:szCs w:val="24"/>
                      </w:rPr>
                      <m:t>K</m:t>
                    </m:r>
                  </m:sup>
                  <m:e>
                    <m:sSup>
                      <m:sSupPr>
                        <m:ctrlPr>
                          <w:rPr>
                            <w:rFonts w:ascii="Cambria Math" w:hAnsi="Cambria Math"/>
                            <w:i/>
                            <w:sz w:val="22"/>
                            <w:szCs w:val="24"/>
                          </w:rPr>
                        </m:ctrlPr>
                      </m:sSupPr>
                      <m:e>
                        <m:d>
                          <m:dPr>
                            <m:begChr m:val="|"/>
                            <m:endChr m:val="|"/>
                            <m:ctrlPr>
                              <w:rPr>
                                <w:rFonts w:ascii="Cambria Math" w:hAnsi="Cambria Math"/>
                                <w:i/>
                                <w:sz w:val="22"/>
                                <w:szCs w:val="24"/>
                              </w:rPr>
                            </m:ctrlPr>
                          </m:dPr>
                          <m:e>
                            <m:f>
                              <m:fPr>
                                <m:ctrlPr>
                                  <w:rPr>
                                    <w:rFonts w:ascii="Cambria Math" w:eastAsiaTheme="minorEastAsia" w:hAnsi="Cambria Math"/>
                                    <w:i/>
                                    <w:sz w:val="22"/>
                                    <w:szCs w:val="24"/>
                                  </w:rPr>
                                </m:ctrlPr>
                              </m:fPr>
                              <m:num>
                                <m:r>
                                  <w:rPr>
                                    <w:rFonts w:ascii="Cambria Math" w:hAnsi="Cambria Math"/>
                                    <w:sz w:val="22"/>
                                    <w:szCs w:val="24"/>
                                  </w:rPr>
                                  <m:t>λ</m:t>
                                </m:r>
                              </m:num>
                              <m:den>
                                <m:r>
                                  <w:rPr>
                                    <w:rFonts w:ascii="Cambria Math" w:eastAsiaTheme="minorEastAsia" w:hAnsi="Cambria Math"/>
                                    <w:sz w:val="22"/>
                                    <w:szCs w:val="24"/>
                                  </w:rPr>
                                  <m:t>4πd</m:t>
                                </m:r>
                              </m:den>
                            </m:f>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sSub>
                                      <m:sSubPr>
                                        <m:ctrlPr>
                                          <w:rPr>
                                            <w:rFonts w:ascii="Cambria Math" w:eastAsiaTheme="minorEastAsia" w:hAnsi="Cambria Math"/>
                                            <w:i/>
                                            <w:sz w:val="22"/>
                                            <w:szCs w:val="24"/>
                                          </w:rPr>
                                        </m:ctrlPr>
                                      </m:sSubPr>
                                      <m:e>
                                        <m:r>
                                          <w:rPr>
                                            <w:rFonts w:ascii="Cambria Math" w:eastAsiaTheme="minorEastAsia" w:hAnsi="Cambria Math"/>
                                            <w:sz w:val="22"/>
                                            <w:szCs w:val="24"/>
                                          </w:rPr>
                                          <m:t>T</m:t>
                                        </m:r>
                                      </m:e>
                                      <m:sub>
                                        <m:r>
                                          <w:rPr>
                                            <w:rFonts w:ascii="Cambria Math" w:eastAsiaTheme="minorEastAsia" w:hAnsi="Cambria Math"/>
                                            <w:sz w:val="22"/>
                                            <w:szCs w:val="24"/>
                                          </w:rPr>
                                          <m:t>x</m:t>
                                        </m:r>
                                      </m:sub>
                                    </m:sSub>
                                  </m:sub>
                                </m:sSub>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r>
                                      <w:rPr>
                                        <w:rFonts w:ascii="Cambria Math" w:eastAsiaTheme="minorEastAsia" w:hAnsi="Cambria Math"/>
                                        <w:sz w:val="22"/>
                                        <w:szCs w:val="24"/>
                                      </w:rPr>
                                      <m:t>m</m:t>
                                    </m:r>
                                  </m:sub>
                                </m:sSub>
                                <m:r>
                                  <w:rPr>
                                    <w:rFonts w:ascii="Cambria Math" w:eastAsiaTheme="minorEastAsia" w:hAnsi="Cambria Math"/>
                                    <w:sz w:val="22"/>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 w:val="22"/>
                                    <w:szCs w:val="24"/>
                                  </w:rPr>
                                  <m:t>)</m:t>
                                </m:r>
                              </m:e>
                            </m:rad>
                            <m:r>
                              <w:rPr>
                                <w:rFonts w:ascii="Cambria Math" w:eastAsiaTheme="minorEastAsia" w:hAnsi="Cambria Math"/>
                                <w:sz w:val="22"/>
                                <w:szCs w:val="24"/>
                              </w:rPr>
                              <m:t>*</m:t>
                            </m:r>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P</m:t>
                                    </m:r>
                                  </m:e>
                                  <m:sub>
                                    <m:r>
                                      <w:rPr>
                                        <w:rFonts w:ascii="Cambria Math" w:eastAsiaTheme="minorEastAsia" w:hAnsi="Cambria Math"/>
                                        <w:sz w:val="22"/>
                                        <w:szCs w:val="24"/>
                                      </w:rPr>
                                      <m:t>s</m:t>
                                    </m:r>
                                  </m:sub>
                                </m:sSub>
                              </m:e>
                            </m:rad>
                            <m:r>
                              <w:rPr>
                                <w:rFonts w:ascii="Cambria Math" w:hAnsi="Cambria Math"/>
                                <w:sz w:val="22"/>
                                <w:szCs w:val="24"/>
                              </w:rPr>
                              <m:t xml:space="preserve">*s(k)+ </m:t>
                            </m:r>
                            <m:rad>
                              <m:radPr>
                                <m:degHide m:val="1"/>
                                <m:ctrlPr>
                                  <w:rPr>
                                    <w:rFonts w:ascii="Cambria Math" w:hAnsi="Cambria Math"/>
                                    <w:i/>
                                    <w:sz w:val="22"/>
                                    <w:szCs w:val="24"/>
                                  </w:rPr>
                                </m:ctrlPr>
                              </m:radPr>
                              <m:deg/>
                              <m:e>
                                <m:sSup>
                                  <m:sSupPr>
                                    <m:ctrlPr>
                                      <w:rPr>
                                        <w:rFonts w:ascii="Cambria Math" w:hAnsi="Cambria Math"/>
                                        <w:i/>
                                        <w:sz w:val="22"/>
                                        <w:szCs w:val="24"/>
                                      </w:rPr>
                                    </m:ctrlPr>
                                  </m:sSupPr>
                                  <m:e>
                                    <m:r>
                                      <w:rPr>
                                        <w:rFonts w:ascii="Cambria Math" w:hAnsi="Cambria Math"/>
                                        <w:sz w:val="22"/>
                                        <w:szCs w:val="24"/>
                                      </w:rPr>
                                      <m:t>σ</m:t>
                                    </m:r>
                                  </m:e>
                                  <m:sup>
                                    <m:r>
                                      <w:rPr>
                                        <w:rFonts w:ascii="Cambria Math" w:hAnsi="Cambria Math"/>
                                        <w:sz w:val="22"/>
                                        <w:szCs w:val="24"/>
                                      </w:rPr>
                                      <m:t>2</m:t>
                                    </m:r>
                                  </m:sup>
                                </m:sSup>
                              </m:e>
                            </m:rad>
                            <m:r>
                              <w:rPr>
                                <w:rFonts w:ascii="Cambria Math" w:hAnsi="Cambria Math"/>
                                <w:sz w:val="22"/>
                                <w:szCs w:val="24"/>
                              </w:rPr>
                              <m:t>*randn()+ μ</m:t>
                            </m:r>
                          </m:e>
                        </m:d>
                      </m:e>
                      <m:sup>
                        <m:r>
                          <w:rPr>
                            <w:rFonts w:ascii="Cambria Math" w:hAnsi="Cambria Math"/>
                            <w:sz w:val="22"/>
                            <w:szCs w:val="24"/>
                          </w:rPr>
                          <m:t>2</m:t>
                        </m:r>
                      </m:sup>
                    </m:sSup>
                    <m:r>
                      <w:rPr>
                        <w:rFonts w:ascii="Cambria Math" w:hAnsi="Cambria Math"/>
                        <w:sz w:val="22"/>
                        <w:szCs w:val="24"/>
                      </w:rPr>
                      <m:t>.</m:t>
                    </m:r>
                  </m:e>
                </m:nary>
              </m:oMath>
            </m:oMathPara>
          </w:p>
        </w:tc>
        <w:tc>
          <w:tcPr>
            <w:tcW w:w="704" w:type="dxa"/>
            <w:vAlign w:val="center"/>
          </w:tcPr>
          <w:p w14:paraId="0720C847" w14:textId="06E36B71" w:rsidR="008229F1" w:rsidRPr="00467AC1" w:rsidRDefault="008229F1" w:rsidP="00B1106D">
            <w:pPr>
              <w:pStyle w:val="Descripcin"/>
              <w:spacing w:before="240" w:after="240"/>
              <w:ind w:left="0" w:firstLine="0"/>
            </w:pPr>
            <w:r>
              <w:t>Eq. 38</w:t>
            </w:r>
          </w:p>
        </w:tc>
      </w:tr>
    </w:tbl>
    <w:p w14:paraId="4D9BC8C9" w14:textId="77777777" w:rsidR="0067464B" w:rsidRDefault="009C349E" w:rsidP="0067464B">
      <w:pPr>
        <w:pStyle w:val="Ttulo2"/>
        <w:numPr>
          <w:ilvl w:val="0"/>
          <w:numId w:val="20"/>
        </w:numPr>
      </w:pPr>
      <w:bookmarkStart w:id="51" w:name="_Toc102125647"/>
      <w:r>
        <w:t>PARTIAL CONCLUSIONS</w:t>
      </w:r>
      <w:bookmarkEnd w:id="51"/>
    </w:p>
    <w:p w14:paraId="47460493" w14:textId="2466597C" w:rsidR="000C6034" w:rsidRPr="009C349E" w:rsidRDefault="000C6034" w:rsidP="000C6034">
      <w:pPr>
        <w:sectPr w:rsidR="000C6034" w:rsidRPr="009C349E" w:rsidSect="00577E11">
          <w:pgSz w:w="12240" w:h="15840"/>
          <w:pgMar w:top="1985" w:right="1418" w:bottom="1418" w:left="2268" w:header="709" w:footer="709" w:gutter="0"/>
          <w:cols w:space="708"/>
          <w:docGrid w:linePitch="360"/>
        </w:sectPr>
      </w:pPr>
      <w:r>
        <w:t xml:space="preserve">For the simulations, a 3D coordinate system is used, where the (0, 0, 0) point represents the center of the circular antenna array with the receiving antennas placed along the circumference with an equidistant separation. A transmitter is placed at a random point of the space and then the distance, the azimuth and elevation angles related to each antenna are computed. With these values, it is possible to compute the gain of every receiving antenna </w:t>
      </w:r>
      <w:r w:rsidR="000B2B55">
        <w:t>in</w:t>
      </w:r>
      <w:r>
        <w:t xml:space="preserve"> the direction of the transmitter. Finally, the average receiving power at each antenna is computed with a signal model perspective using the Friis formula and</w:t>
      </w:r>
      <w:r w:rsidR="00A646FD">
        <w:t xml:space="preserve"> applying </w:t>
      </w:r>
      <w:r>
        <w:t xml:space="preserve"> power to voltage conversion</w:t>
      </w:r>
      <w:r w:rsidRPr="007629E1">
        <w:t>.</w:t>
      </w:r>
    </w:p>
    <w:p w14:paraId="6C6B7AB1" w14:textId="6B9E028D" w:rsidR="006652FF" w:rsidRDefault="006652FF" w:rsidP="006652FF">
      <w:pPr>
        <w:pStyle w:val="Ttulo1"/>
      </w:pPr>
      <w:r>
        <w:lastRenderedPageBreak/>
        <w:t>CHAPTER 4: RECEIVER SYSTEM DESIGN</w:t>
      </w:r>
    </w:p>
    <w:p w14:paraId="42CAD0AC" w14:textId="77777777" w:rsidR="00937636" w:rsidRPr="00320203" w:rsidRDefault="00937636" w:rsidP="00937636">
      <w:bookmarkStart w:id="52" w:name="_Toc102125649"/>
      <w:r>
        <w:t>The main</w:t>
      </w:r>
      <w:r w:rsidRPr="00240F7B">
        <w:t xml:space="preserve"> objective of this chapter is to analyze different models of receiver systems</w:t>
      </w:r>
      <w:r>
        <w:t>, i.e., antenna arrays,</w:t>
      </w:r>
      <w:r w:rsidRPr="00240F7B">
        <w:t xml:space="preserve"> to measure </w:t>
      </w:r>
      <w:r>
        <w:t xml:space="preserve">the </w:t>
      </w:r>
      <w:r w:rsidRPr="00240F7B">
        <w:t>transmitter power</w:t>
      </w:r>
      <w:r>
        <w:t xml:space="preserve"> and assess the impact of </w:t>
      </w:r>
      <w:r w:rsidRPr="00240F7B">
        <w:t>the position, number</w:t>
      </w:r>
      <w:r>
        <w:t>,</w:t>
      </w:r>
      <w:r w:rsidRPr="00240F7B">
        <w:t xml:space="preserve"> and type of </w:t>
      </w:r>
      <w:r>
        <w:t xml:space="preserve">the </w:t>
      </w:r>
      <w:r w:rsidRPr="00240F7B">
        <w:t>antenna</w:t>
      </w:r>
      <w:r>
        <w:t>s on the performance of a ML model used for angle prediction</w:t>
      </w:r>
      <w:r w:rsidRPr="00240F7B">
        <w:t xml:space="preserve">. The comparison is carried out </w:t>
      </w:r>
      <w:r>
        <w:t>based on</w:t>
      </w:r>
      <w:r w:rsidRPr="00240F7B">
        <w:t xml:space="preserve"> the results obtained with ML models for the samples taken with such receiving systems. Finally, based on the results obtained </w:t>
      </w:r>
      <w:r>
        <w:t>with</w:t>
      </w:r>
      <w:r w:rsidRPr="00240F7B">
        <w:t xml:space="preserve"> the simulations, a receiver model system </w:t>
      </w:r>
      <w:r>
        <w:t>is</w:t>
      </w:r>
      <w:r w:rsidRPr="00240F7B">
        <w:t xml:space="preserve"> proposed.</w:t>
      </w:r>
    </w:p>
    <w:p w14:paraId="22608FDA" w14:textId="6ACE364A" w:rsidR="00DF60AB" w:rsidRPr="009327DD" w:rsidRDefault="00A37E8A" w:rsidP="00DD1AE0">
      <w:pPr>
        <w:pStyle w:val="Ttulo2"/>
        <w:numPr>
          <w:ilvl w:val="0"/>
          <w:numId w:val="15"/>
        </w:numPr>
        <w:ind w:left="1834"/>
      </w:pPr>
      <w:r>
        <w:t>DATA GENERATION</w:t>
      </w:r>
      <w:bookmarkEnd w:id="52"/>
    </w:p>
    <w:p w14:paraId="01E5550A" w14:textId="261F876D" w:rsidR="00DE4E48" w:rsidRDefault="00DE4E48" w:rsidP="00B538D8">
      <w:pPr>
        <w:rPr>
          <w:rFonts w:eastAsiaTheme="minorEastAsia"/>
        </w:rPr>
      </w:pPr>
      <w:r>
        <w:t>T</w:t>
      </w:r>
      <w:r w:rsidRPr="0069603F">
        <w:t>his chapter analyze</w:t>
      </w:r>
      <w:r>
        <w:t>s</w:t>
      </w:r>
      <w:r w:rsidRPr="0069603F">
        <w:t xml:space="preserve"> the </w:t>
      </w:r>
      <w:r>
        <w:t xml:space="preserve">impact of the above mentioned parameters on the performance of a </w:t>
      </w:r>
      <w:r w:rsidRPr="0069603F">
        <w:t xml:space="preserve">DT model with data taken by the receiving systems shown in Figures </w:t>
      </w:r>
      <w:r w:rsidRPr="00AA1AEE">
        <w:rPr>
          <w:highlight w:val="yellow"/>
        </w:rPr>
        <w:t>8</w:t>
      </w:r>
      <w:r w:rsidRPr="0069603F">
        <w:t xml:space="preserve"> and </w:t>
      </w:r>
      <w:r w:rsidRPr="00AA1AEE">
        <w:rPr>
          <w:highlight w:val="yellow"/>
        </w:rPr>
        <w:t>9</w:t>
      </w:r>
      <w:r>
        <w:t xml:space="preserve">. </w:t>
      </w:r>
      <w:r w:rsidRPr="000441C7">
        <w:t xml:space="preserve">The </w:t>
      </w:r>
      <w:r>
        <w:t>first receiver model consists of four</w:t>
      </w:r>
      <w:r w:rsidRPr="000441C7">
        <w:t xml:space="preserve"> antennas</w:t>
      </w:r>
      <w:r>
        <w:t xml:space="preserve"> </w:t>
      </w:r>
      <w:r>
        <w:rPr>
          <w:rFonts w:eastAsiaTheme="minorEastAsia"/>
        </w:rPr>
        <w:t>(</w:t>
      </w:r>
      <w:r>
        <w:rPr>
          <w:i/>
        </w:rPr>
        <w:t>M=4</w:t>
      </w:r>
      <w:r>
        <w:rPr>
          <w:rFonts w:eastAsiaTheme="minorEastAsia"/>
        </w:rPr>
        <w:t>)</w:t>
      </w:r>
      <w:r w:rsidRPr="000441C7">
        <w:t xml:space="preserve"> placed on the ground</w:t>
      </w:r>
      <w:r>
        <w:t xml:space="preserve"> and</w:t>
      </w:r>
      <w:r w:rsidRPr="000441C7">
        <w:t xml:space="preserve"> uniformly distributed</w:t>
      </w:r>
      <w:r>
        <w:t xml:space="preserve">, </w:t>
      </w:r>
      <w:r w:rsidRPr="000441C7">
        <w:t>forming a circle.</w:t>
      </w:r>
      <w:r w:rsidRPr="00500937">
        <w:t xml:space="preserve"> The</w:t>
      </w:r>
      <w:r>
        <w:t xml:space="preserve"> radius,</w:t>
      </w:r>
      <w:r w:rsidRPr="00500937">
        <w:t xml:space="preserve"> </w:t>
      </w:r>
      <m:oMath>
        <m:r>
          <w:rPr>
            <w:rFonts w:ascii="Cambria Math" w:hAnsi="Cambria Math"/>
          </w:rPr>
          <m:t>r,</m:t>
        </m:r>
      </m:oMath>
      <w:r>
        <w:t xml:space="preserve"> </w:t>
      </w:r>
      <w:r w:rsidRPr="00500937">
        <w:t xml:space="preserve">of the </w:t>
      </w:r>
      <w:r>
        <w:t xml:space="preserve">circle </w:t>
      </w:r>
      <w:r w:rsidRPr="00500937">
        <w:t>is equal to half</w:t>
      </w:r>
      <w:r>
        <w:t xml:space="preserve"> of</w:t>
      </w:r>
      <w:r w:rsidRPr="00500937">
        <w:t xml:space="preserve"> the wavelength,</w:t>
      </w:r>
      <w:r>
        <w:t xml:space="preserve"> i.e.,</w:t>
      </w:r>
      <w:r w:rsidRPr="00500937">
        <w:t xml:space="preserve"> </w:t>
      </w:r>
      <m:oMath>
        <m:r>
          <w:rPr>
            <w:rFonts w:ascii="Cambria Math" w:hAnsi="Cambria Math"/>
          </w:rPr>
          <m:t xml:space="preserve">r=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Pr>
          <w:rFonts w:eastAsiaTheme="minorEastAsia"/>
        </w:rPr>
        <w:t xml:space="preserve">. </w:t>
      </w:r>
      <w:r w:rsidRPr="001105FE">
        <w:rPr>
          <w:rFonts w:eastAsiaTheme="minorEastAsia"/>
        </w:rPr>
        <w:t xml:space="preserve">In the second receiving system, </w:t>
      </w:r>
      <w:r>
        <w:rPr>
          <w:rFonts w:eastAsiaTheme="minorEastAsia"/>
        </w:rPr>
        <w:t xml:space="preserve">an extra </w:t>
      </w:r>
      <w:r w:rsidRPr="001105FE">
        <w:rPr>
          <w:rFonts w:eastAsiaTheme="minorEastAsia"/>
        </w:rPr>
        <w:t>antenna is added at a height</w:t>
      </w:r>
      <w:r>
        <w:rPr>
          <w:rFonts w:eastAsiaTheme="minorEastAsia"/>
        </w:rPr>
        <w:t xml:space="preserve"> of</w:t>
      </w:r>
      <w:r w:rsidRPr="001105FE">
        <w:rPr>
          <w:rFonts w:eastAsiaTheme="minorEastAsia"/>
        </w:rPr>
        <w:t xml:space="preserve"> </w:t>
      </w:r>
      <m:oMath>
        <m:r>
          <w:rPr>
            <w:rFonts w:ascii="Cambria Math" w:eastAsiaTheme="minorEastAsia" w:hAnsi="Cambria Math"/>
          </w:rPr>
          <m:t>r</m:t>
        </m:r>
      </m:oMath>
      <w:r w:rsidRPr="001105FE">
        <w:rPr>
          <w:rFonts w:eastAsiaTheme="minorEastAsia"/>
        </w:rPr>
        <w:t xml:space="preserve"> </w:t>
      </w:r>
      <w:r>
        <w:rPr>
          <w:rFonts w:eastAsiaTheme="minorEastAsia"/>
        </w:rPr>
        <w:t>at</w:t>
      </w:r>
      <w:r w:rsidRPr="001105FE">
        <w:rPr>
          <w:rFonts w:eastAsiaTheme="minorEastAsia"/>
        </w:rPr>
        <w:t xml:space="preserve"> the center of the circle formed by the antennas</w:t>
      </w:r>
      <w:r>
        <w:rPr>
          <w:rFonts w:eastAsiaTheme="minorEastAsia"/>
        </w:rPr>
        <w:t xml:space="preserve"> (</w:t>
      </w:r>
      <w:r>
        <w:rPr>
          <w:i/>
        </w:rPr>
        <w:t>M=5</w:t>
      </w:r>
      <w:r>
        <w:rPr>
          <w:rFonts w:eastAsiaTheme="minorEastAsia"/>
        </w:rPr>
        <w:t>)</w:t>
      </w:r>
      <w:r w:rsidRPr="001105FE">
        <w:rPr>
          <w:rFonts w:eastAsiaTheme="minorEastAsia"/>
        </w:rPr>
        <w:t>.</w:t>
      </w:r>
      <w:r>
        <w:rPr>
          <w:rFonts w:eastAsiaTheme="minorEastAsia"/>
        </w:rPr>
        <w:t xml:space="preserve"> </w:t>
      </w:r>
      <w:r w:rsidRPr="008D1C6B">
        <w:rPr>
          <w:rFonts w:eastAsiaTheme="minorEastAsia"/>
        </w:rPr>
        <w:t xml:space="preserve">Therefore, </w:t>
      </w:r>
      <w:r>
        <w:rPr>
          <w:rFonts w:eastAsiaTheme="minorEastAsia"/>
        </w:rPr>
        <w:t xml:space="preserve">the </w:t>
      </w:r>
      <w:r w:rsidRPr="008D1C6B">
        <w:rPr>
          <w:rFonts w:eastAsiaTheme="minorEastAsia"/>
        </w:rPr>
        <w:t>o</w:t>
      </w:r>
      <w:r>
        <w:rPr>
          <w:rFonts w:eastAsiaTheme="minorEastAsia"/>
        </w:rPr>
        <w:t>ne extra antenna is added to</w:t>
      </w:r>
      <w:r w:rsidRPr="008D1C6B">
        <w:rPr>
          <w:rFonts w:eastAsiaTheme="minorEastAsia"/>
        </w:rPr>
        <w:t xml:space="preserve"> the receiving sy</w:t>
      </w:r>
      <w:r>
        <w:rPr>
          <w:rFonts w:eastAsiaTheme="minorEastAsia"/>
        </w:rPr>
        <w:t>stem with the following Cartesian coordinate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8D1C6B" w14:paraId="7C995381" w14:textId="77777777" w:rsidTr="00B538D8">
        <w:tc>
          <w:tcPr>
            <w:tcW w:w="1038" w:type="dxa"/>
            <w:vAlign w:val="center"/>
          </w:tcPr>
          <w:p w14:paraId="7519CE81" w14:textId="77777777" w:rsidR="008D1C6B" w:rsidRDefault="008D1C6B" w:rsidP="002D4930">
            <w:pPr>
              <w:spacing w:before="240" w:after="240"/>
              <w:jc w:val="center"/>
            </w:pPr>
          </w:p>
        </w:tc>
        <w:tc>
          <w:tcPr>
            <w:tcW w:w="6162" w:type="dxa"/>
            <w:vAlign w:val="center"/>
          </w:tcPr>
          <w:p w14:paraId="7A1421EC" w14:textId="2D59C257" w:rsidR="008D1C6B" w:rsidRDefault="006653E8" w:rsidP="008D1C6B">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1</m:t>
                    </m:r>
                  </m:sub>
                </m:sSub>
                <m:r>
                  <w:rPr>
                    <w:rFonts w:ascii="Cambria Math" w:hAnsi="Cambria Math"/>
                  </w:rPr>
                  <m:t>=0</m:t>
                </m:r>
              </m:oMath>
            </m:oMathPara>
          </w:p>
        </w:tc>
        <w:tc>
          <w:tcPr>
            <w:tcW w:w="1334" w:type="dxa"/>
            <w:vAlign w:val="center"/>
          </w:tcPr>
          <w:p w14:paraId="71664CB3" w14:textId="515CB1F5" w:rsidR="008D1C6B" w:rsidRPr="00467AC1" w:rsidRDefault="008D1C6B" w:rsidP="002D4930">
            <w:pPr>
              <w:pStyle w:val="Descripcin"/>
              <w:spacing w:before="240" w:after="240"/>
              <w:ind w:left="0" w:firstLine="0"/>
              <w:jc w:val="right"/>
            </w:pPr>
            <w:r>
              <w:t xml:space="preserve">Eq. </w:t>
            </w:r>
            <w:r w:rsidR="007B2A7B">
              <w:t>38</w:t>
            </w:r>
          </w:p>
        </w:tc>
      </w:tr>
      <w:tr w:rsidR="008D1C6B" w14:paraId="7F544E6D" w14:textId="77777777" w:rsidTr="00B538D8">
        <w:tc>
          <w:tcPr>
            <w:tcW w:w="1038" w:type="dxa"/>
            <w:vAlign w:val="center"/>
          </w:tcPr>
          <w:p w14:paraId="21256C08" w14:textId="77777777" w:rsidR="008D1C6B" w:rsidRDefault="008D1C6B" w:rsidP="002D4930">
            <w:pPr>
              <w:spacing w:before="240" w:after="240"/>
              <w:jc w:val="center"/>
            </w:pPr>
          </w:p>
        </w:tc>
        <w:tc>
          <w:tcPr>
            <w:tcW w:w="6162" w:type="dxa"/>
            <w:vAlign w:val="center"/>
          </w:tcPr>
          <w:p w14:paraId="33AE4599" w14:textId="1FD7547C" w:rsidR="008D1C6B" w:rsidRDefault="006653E8" w:rsidP="008D1C6B">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1</m:t>
                    </m:r>
                  </m:sub>
                </m:sSub>
                <m:r>
                  <w:rPr>
                    <w:rFonts w:ascii="Cambria Math" w:hAnsi="Cambria Math"/>
                  </w:rPr>
                  <m:t>=0</m:t>
                </m:r>
              </m:oMath>
            </m:oMathPara>
          </w:p>
        </w:tc>
        <w:tc>
          <w:tcPr>
            <w:tcW w:w="1334" w:type="dxa"/>
            <w:vAlign w:val="center"/>
          </w:tcPr>
          <w:p w14:paraId="3FB0DE7E" w14:textId="3BE26671" w:rsidR="008D1C6B" w:rsidRDefault="008D1C6B" w:rsidP="002D4930">
            <w:pPr>
              <w:pStyle w:val="Descripcin"/>
              <w:spacing w:before="240" w:after="240"/>
              <w:ind w:left="0" w:firstLine="0"/>
              <w:jc w:val="right"/>
            </w:pPr>
            <w:r>
              <w:t xml:space="preserve">Eq. </w:t>
            </w:r>
            <w:r w:rsidR="007B2A7B">
              <w:t>39</w:t>
            </w:r>
          </w:p>
        </w:tc>
      </w:tr>
      <w:tr w:rsidR="008D1C6B" w14:paraId="7D53A030" w14:textId="77777777" w:rsidTr="00B538D8">
        <w:tc>
          <w:tcPr>
            <w:tcW w:w="1038" w:type="dxa"/>
            <w:vAlign w:val="center"/>
          </w:tcPr>
          <w:p w14:paraId="6051B6D0" w14:textId="77777777" w:rsidR="008D1C6B" w:rsidRDefault="008D1C6B" w:rsidP="002D4930">
            <w:pPr>
              <w:spacing w:before="240" w:after="240"/>
              <w:jc w:val="center"/>
            </w:pPr>
          </w:p>
        </w:tc>
        <w:tc>
          <w:tcPr>
            <w:tcW w:w="6162" w:type="dxa"/>
            <w:vAlign w:val="center"/>
          </w:tcPr>
          <w:p w14:paraId="39DF3649" w14:textId="6AA3F417" w:rsidR="008D1C6B" w:rsidRDefault="006653E8" w:rsidP="002D4930">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r</m:t>
                </m:r>
              </m:oMath>
            </m:oMathPara>
          </w:p>
        </w:tc>
        <w:tc>
          <w:tcPr>
            <w:tcW w:w="1334" w:type="dxa"/>
            <w:vAlign w:val="center"/>
          </w:tcPr>
          <w:p w14:paraId="43325780" w14:textId="19783124" w:rsidR="008D1C6B" w:rsidRDefault="008D1C6B" w:rsidP="002D4930">
            <w:pPr>
              <w:pStyle w:val="Descripcin"/>
              <w:spacing w:before="240" w:after="240"/>
              <w:ind w:left="0" w:firstLine="0"/>
              <w:jc w:val="right"/>
            </w:pPr>
            <w:r>
              <w:t xml:space="preserve">Eq. </w:t>
            </w:r>
            <w:r w:rsidR="007B2A7B">
              <w:t>40</w:t>
            </w:r>
          </w:p>
        </w:tc>
      </w:tr>
    </w:tbl>
    <w:p w14:paraId="2C1E25A6" w14:textId="240AA651" w:rsidR="006A0105" w:rsidRDefault="006A0105" w:rsidP="00A2084F">
      <w:pPr>
        <w:ind w:left="0" w:firstLine="0"/>
      </w:pPr>
    </w:p>
    <w:p w14:paraId="75E37A0F" w14:textId="77777777" w:rsidR="006A0105" w:rsidRDefault="006A0105" w:rsidP="009C2F43">
      <w:pPr>
        <w:ind w:left="0"/>
      </w:pPr>
      <w:r>
        <w:rPr>
          <w:noProof/>
        </w:rPr>
        <w:drawing>
          <wp:inline distT="0" distB="0" distL="0" distR="0" wp14:anchorId="39F5D980" wp14:editId="1EC6EA54">
            <wp:extent cx="4882896" cy="34747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82896" cy="3474720"/>
                    </a:xfrm>
                    <a:prstGeom prst="rect">
                      <a:avLst/>
                    </a:prstGeom>
                  </pic:spPr>
                </pic:pic>
              </a:graphicData>
            </a:graphic>
          </wp:inline>
        </w:drawing>
      </w:r>
    </w:p>
    <w:p w14:paraId="4AF0C6AC" w14:textId="59C04913" w:rsidR="00910269" w:rsidRDefault="006A0105" w:rsidP="006A0105">
      <w:pPr>
        <w:pStyle w:val="Descripcin"/>
        <w:jc w:val="left"/>
      </w:pPr>
      <w:bookmarkStart w:id="53" w:name="_Toc101393037"/>
      <w:r>
        <w:t xml:space="preserve">Figure </w:t>
      </w:r>
      <w:fldSimple w:instr=" SEQ Figure \* ARABIC ">
        <w:r w:rsidR="00F12240">
          <w:rPr>
            <w:noProof/>
          </w:rPr>
          <w:t>9</w:t>
        </w:r>
      </w:fldSimple>
      <w:r w:rsidR="00CC1087">
        <w:rPr>
          <w:noProof/>
        </w:rPr>
        <w:t>.</w:t>
      </w:r>
      <w:r>
        <w:t xml:space="preserve"> F</w:t>
      </w:r>
      <w:r w:rsidRPr="00405CC8">
        <w:t>irst receiver model proposal</w:t>
      </w:r>
      <w:r>
        <w:t>.</w:t>
      </w:r>
      <w:bookmarkEnd w:id="53"/>
      <w:r w:rsidR="00EB0F46">
        <w:t xml:space="preserve"> </w:t>
      </w:r>
    </w:p>
    <w:p w14:paraId="15A36C26" w14:textId="77777777" w:rsidR="006A0105" w:rsidRDefault="006A0105" w:rsidP="009C2F43">
      <w:pPr>
        <w:ind w:left="0"/>
      </w:pPr>
      <w:r>
        <w:rPr>
          <w:noProof/>
        </w:rPr>
        <w:lastRenderedPageBreak/>
        <w:drawing>
          <wp:inline distT="0" distB="0" distL="0" distR="0" wp14:anchorId="5EF87248" wp14:editId="50184C24">
            <wp:extent cx="4901184" cy="347472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1184" cy="3474720"/>
                    </a:xfrm>
                    <a:prstGeom prst="rect">
                      <a:avLst/>
                    </a:prstGeom>
                  </pic:spPr>
                </pic:pic>
              </a:graphicData>
            </a:graphic>
          </wp:inline>
        </w:drawing>
      </w:r>
    </w:p>
    <w:p w14:paraId="3B10A22D" w14:textId="148F99CC" w:rsidR="006A0105" w:rsidRDefault="006A0105" w:rsidP="006A0105">
      <w:pPr>
        <w:pStyle w:val="Descripcin"/>
      </w:pPr>
      <w:bookmarkStart w:id="54" w:name="_Toc101393038"/>
      <w:r>
        <w:t xml:space="preserve">Figure </w:t>
      </w:r>
      <w:fldSimple w:instr=" SEQ Figure \* ARABIC ">
        <w:r w:rsidR="00F12240">
          <w:rPr>
            <w:noProof/>
          </w:rPr>
          <w:t>10</w:t>
        </w:r>
      </w:fldSimple>
      <w:r>
        <w:t xml:space="preserve">. </w:t>
      </w:r>
      <w:r w:rsidRPr="00000893">
        <w:t>Second receiver model proposal.</w:t>
      </w:r>
      <w:bookmarkEnd w:id="54"/>
    </w:p>
    <w:p w14:paraId="13306E20" w14:textId="77777777" w:rsidR="007728CD" w:rsidRDefault="007728CD" w:rsidP="007728CD">
      <w:r w:rsidRPr="007728CD">
        <w:t xml:space="preserve">Both systems are compared with strip and planar V-dipoles as the receiving antennas (also known as Vee-dipoles), operating at a frequency of 70 MHz. The antennas’ radiation patterns are shown in Figures </w:t>
      </w:r>
      <w:r w:rsidRPr="007728CD">
        <w:rPr>
          <w:highlight w:val="yellow"/>
        </w:rPr>
        <w:t>11</w:t>
      </w:r>
      <w:r w:rsidRPr="007728CD">
        <w:t xml:space="preserve"> and </w:t>
      </w:r>
      <w:r w:rsidRPr="007728CD">
        <w:rPr>
          <w:highlight w:val="yellow"/>
        </w:rPr>
        <w:t>12</w:t>
      </w:r>
      <w:r w:rsidRPr="007728CD">
        <w:t xml:space="preserve">, respectively. </w:t>
      </w:r>
      <w:r>
        <w:t>Therefore, the results of the DT model are analyzed with the data provided by the following four receiving models:</w:t>
      </w:r>
    </w:p>
    <w:p w14:paraId="30818002" w14:textId="5D254518" w:rsidR="0069603F" w:rsidRDefault="00AA1AEE" w:rsidP="00AA1AEE">
      <w:pPr>
        <w:pStyle w:val="Prrafodelista"/>
        <w:numPr>
          <w:ilvl w:val="0"/>
          <w:numId w:val="25"/>
        </w:numPr>
      </w:pPr>
      <w:r>
        <w:t>First Receiver Model: C</w:t>
      </w:r>
      <w:r w:rsidR="0069603F">
        <w:t>onsist</w:t>
      </w:r>
      <w:r>
        <w:t>s</w:t>
      </w:r>
      <w:r w:rsidR="0069603F">
        <w:t xml:space="preserve"> of </w:t>
      </w:r>
      <w:r>
        <w:t>four</w:t>
      </w:r>
      <w:r w:rsidR="0069603F">
        <w:t xml:space="preserve"> </w:t>
      </w:r>
      <w:r w:rsidR="007728CD">
        <w:t xml:space="preserve">strip </w:t>
      </w:r>
      <w:r w:rsidR="0069603F">
        <w:t>dipole antennas</w:t>
      </w:r>
      <w:r>
        <w:t>.</w:t>
      </w:r>
    </w:p>
    <w:p w14:paraId="73189075" w14:textId="3574C6BC" w:rsidR="0069603F" w:rsidRDefault="00AA1AEE" w:rsidP="00AA1AEE">
      <w:pPr>
        <w:pStyle w:val="Prrafodelista"/>
        <w:numPr>
          <w:ilvl w:val="0"/>
          <w:numId w:val="25"/>
        </w:numPr>
      </w:pPr>
      <w:r>
        <w:t>Second Receiver Model: C</w:t>
      </w:r>
      <w:r w:rsidR="0069603F">
        <w:t>onsist</w:t>
      </w:r>
      <w:r>
        <w:t>s</w:t>
      </w:r>
      <w:r w:rsidR="0069603F">
        <w:t xml:space="preserve"> of </w:t>
      </w:r>
      <w:r>
        <w:t>five</w:t>
      </w:r>
      <w:r w:rsidR="0069603F">
        <w:t xml:space="preserve"> </w:t>
      </w:r>
      <w:r w:rsidR="007728CD">
        <w:t xml:space="preserve">strip </w:t>
      </w:r>
      <w:r w:rsidR="0069603F">
        <w:t>dipole antennas</w:t>
      </w:r>
      <w:r>
        <w:t>.</w:t>
      </w:r>
    </w:p>
    <w:p w14:paraId="05BEED0D" w14:textId="77777777" w:rsidR="007728CD" w:rsidRDefault="00AA1AEE" w:rsidP="007728CD">
      <w:pPr>
        <w:pStyle w:val="Prrafodelista"/>
        <w:numPr>
          <w:ilvl w:val="0"/>
          <w:numId w:val="25"/>
        </w:numPr>
      </w:pPr>
      <w:r w:rsidRPr="00AA1AEE">
        <w:t xml:space="preserve">Third </w:t>
      </w:r>
      <w:r>
        <w:t>R</w:t>
      </w:r>
      <w:r w:rsidRPr="00AA1AEE">
        <w:t xml:space="preserve">eceiver </w:t>
      </w:r>
      <w:r>
        <w:t>M</w:t>
      </w:r>
      <w:r w:rsidRPr="00AA1AEE">
        <w:t>odel</w:t>
      </w:r>
      <w:r>
        <w:t xml:space="preserve">: </w:t>
      </w:r>
      <w:r w:rsidR="007728CD">
        <w:t>Consists of four planar V-dipole antennas.</w:t>
      </w:r>
    </w:p>
    <w:p w14:paraId="2377C6EF" w14:textId="1C6DE4BC" w:rsidR="00A2084F" w:rsidRDefault="00AA1AEE" w:rsidP="007728CD">
      <w:pPr>
        <w:pStyle w:val="Prrafodelista"/>
        <w:numPr>
          <w:ilvl w:val="0"/>
          <w:numId w:val="25"/>
        </w:numPr>
      </w:pPr>
      <w:r w:rsidRPr="00AA1AEE">
        <w:t>Fourth Receiver Model</w:t>
      </w:r>
      <w:r>
        <w:t xml:space="preserve">: </w:t>
      </w:r>
      <w:r w:rsidR="007728CD">
        <w:t>Consists of five planar V-dipole antennas.</w:t>
      </w:r>
    </w:p>
    <w:p w14:paraId="745ABB59" w14:textId="77777777" w:rsidR="007728CD" w:rsidRPr="00511801" w:rsidRDefault="007728CD" w:rsidP="007728CD">
      <w:pPr>
        <w:rPr>
          <w:rFonts w:eastAsiaTheme="minorEastAsia"/>
        </w:rPr>
      </w:pPr>
      <w:r>
        <w:t xml:space="preserve">To collect the data samples, it uses the method described in Chapter </w:t>
      </w:r>
      <w:r w:rsidRPr="006A0105">
        <w:rPr>
          <w:highlight w:val="yellow"/>
        </w:rPr>
        <w:t>3</w:t>
      </w:r>
      <w:r>
        <w:t xml:space="preserve"> to simulate the power arriving at the antennas from different directions. It means, f</w:t>
      </w:r>
      <w:r w:rsidRPr="006E613E">
        <w:t>or each pair of azimuth and elevation angles</w:t>
      </w:r>
      <w:r>
        <w:t xml:space="preserve">, i.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Pr="006E613E">
        <w:t xml:space="preserve">, the corresponding </w:t>
      </w:r>
      <w:r>
        <w:t>average receiving power</w:t>
      </w:r>
      <w:r w:rsidRPr="006E613E">
        <w:t xml:space="preserve"> </w:t>
      </w:r>
      <w:r>
        <w:t>at each antenna (</w:t>
      </w:r>
      <m:oMath>
        <m:r>
          <w:rPr>
            <w:rFonts w:ascii="Cambria Math" w:hAnsi="Cambria Math"/>
          </w:rPr>
          <m:t>m</m:t>
        </m:r>
      </m:oMath>
      <w:r>
        <w:t>) was obtained. A</w:t>
      </w:r>
      <w:r w:rsidRPr="006E613E">
        <w:t xml:space="preserve">zimuth and elevation angles </w:t>
      </w:r>
      <w:r w:rsidRPr="006E613E">
        <w:lastRenderedPageBreak/>
        <w:t xml:space="preserve">are in </w:t>
      </w:r>
      <w:r>
        <w:t>the</w:t>
      </w:r>
      <w:r w:rsidRPr="006E613E">
        <w:t xml:space="preserve"> range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m:oMath>
        <m:r>
          <w:rPr>
            <w:rFonts w:ascii="Cambria Math" w:eastAsiaTheme="minorEastAsia" w:hAnsi="Cambria Math"/>
          </w:rPr>
          <m:t>samples</m:t>
        </m:r>
      </m:oMath>
      <w:r>
        <w:rPr>
          <w:rFonts w:eastAsiaTheme="minorEastAsia"/>
        </w:rPr>
        <w:t xml:space="preserve"> </w:t>
      </w:r>
      <w:r>
        <w:rPr>
          <w:rFonts w:eastAsiaTheme="minorEastAsia"/>
          <w:highlight w:val="yellow"/>
        </w:rPr>
        <w:t>= 15</w:t>
      </w:r>
      <w:r w:rsidRPr="000F4D8D">
        <w:rPr>
          <w:rFonts w:eastAsiaTheme="minorEastAsia"/>
        </w:rPr>
        <w:t xml:space="preserve"> </w:t>
      </w:r>
      <w:r>
        <w:rPr>
          <w:rFonts w:eastAsiaTheme="minorEastAsia"/>
        </w:rPr>
        <w:t xml:space="preserve">normalized average power </w:t>
      </w:r>
      <w:r w:rsidRPr="0064175E">
        <w:rPr>
          <w:rFonts w:eastAsiaTheme="minorEastAsia"/>
        </w:rPr>
        <w:t>measurement</w:t>
      </w:r>
      <w:r>
        <w:rPr>
          <w:rFonts w:eastAsiaTheme="minorEastAsia"/>
        </w:rPr>
        <w:t xml:space="preserve"> </w:t>
      </w:r>
      <w:r w:rsidRPr="00792F26">
        <w:t>vectors</w:t>
      </w:r>
      <w:r>
        <w:t xml:space="preserve"> were</w:t>
      </w:r>
      <w:r w:rsidRPr="000F4D8D">
        <w:rPr>
          <w:rFonts w:eastAsiaTheme="minorEastAsia"/>
        </w:rPr>
        <w:t xml:space="preserve"> generated</w:t>
      </w:r>
      <w:r>
        <w:rPr>
          <w:rFonts w:eastAsiaTheme="minorEastAsia"/>
        </w:rPr>
        <w:t>. T</w:t>
      </w:r>
      <w:r w:rsidRPr="00611645">
        <w:rPr>
          <w:rFonts w:eastAsiaTheme="minorEastAsia"/>
        </w:rPr>
        <w:t xml:space="preserve">his way, </w:t>
      </w:r>
      <w:r>
        <w:rPr>
          <w:rFonts w:eastAsiaTheme="minorEastAsia"/>
        </w:rPr>
        <w:t xml:space="preserve">the number of normalized average power </w:t>
      </w:r>
      <w:r w:rsidRPr="0064175E">
        <w:rPr>
          <w:rFonts w:eastAsiaTheme="minorEastAsia"/>
        </w:rPr>
        <w:t>measurement</w:t>
      </w:r>
      <w:r>
        <w:rPr>
          <w:rFonts w:eastAsiaTheme="minorEastAsia"/>
        </w:rPr>
        <w:t xml:space="preserve"> </w:t>
      </w:r>
      <w:r w:rsidRPr="00792F26">
        <w:t>vectors</w:t>
      </w:r>
      <w:r w:rsidDel="00B069BE">
        <w:rPr>
          <w:rFonts w:eastAsiaTheme="minorEastAsia"/>
        </w:rPr>
        <w:t xml:space="preserve"> </w:t>
      </w:r>
      <w:r>
        <w:rPr>
          <w:rFonts w:eastAsiaTheme="minorEastAsia"/>
        </w:rPr>
        <w:t xml:space="preserve"> generated is equal to </w:t>
      </w:r>
      <w:r w:rsidRPr="00483BC0">
        <w:rPr>
          <w:rFonts w:eastAsiaTheme="minorEastAsia"/>
          <w:highlight w:val="yellow"/>
        </w:rPr>
        <w:t>486,000</w:t>
      </w:r>
      <w:r>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Pr="00240FBD">
        <w:rPr>
          <w:rFonts w:eastAsiaTheme="minorEastAsia"/>
        </w:rPr>
        <w:t>)</w:t>
      </w:r>
      <w:r>
        <w:rPr>
          <w:rFonts w:eastAsiaTheme="minorEastAsia"/>
        </w:rPr>
        <w:t xml:space="preserve"> for each receiving antenna. </w:t>
      </w:r>
      <w:r w:rsidRPr="00107984">
        <w:rPr>
          <w:rFonts w:eastAsiaTheme="minorEastAsia"/>
        </w:rPr>
        <w:t>It is assumed that</w:t>
      </w:r>
      <w:r>
        <w:rPr>
          <w:rFonts w:eastAsiaTheme="minorEastAsia"/>
        </w:rPr>
        <w:t xml:space="preserve"> </w:t>
      </w:r>
      <m:oMath>
        <m:r>
          <w:rPr>
            <w:rFonts w:ascii="Cambria Math" w:hAnsi="Cambria Math"/>
            <w:sz w:val="22"/>
            <w:szCs w:val="24"/>
          </w:rPr>
          <m:t>s</m:t>
        </m:r>
        <m:d>
          <m:dPr>
            <m:ctrlPr>
              <w:rPr>
                <w:rFonts w:ascii="Cambria Math" w:hAnsi="Cambria Math"/>
                <w:i/>
                <w:sz w:val="22"/>
                <w:szCs w:val="24"/>
              </w:rPr>
            </m:ctrlPr>
          </m:dPr>
          <m:e>
            <m:r>
              <w:rPr>
                <w:rFonts w:ascii="Cambria Math" w:hAnsi="Cambria Math"/>
                <w:sz w:val="22"/>
                <w:szCs w:val="24"/>
              </w:rPr>
              <m:t>k</m:t>
            </m:r>
          </m:e>
        </m:d>
        <m:r>
          <w:rPr>
            <w:rFonts w:ascii="Cambria Math" w:hAnsi="Cambria Math"/>
            <w:sz w:val="22"/>
            <w:szCs w:val="24"/>
          </w:rPr>
          <m:t>=1,∀k</m:t>
        </m:r>
      </m:oMath>
      <w:r>
        <w:rPr>
          <w:rFonts w:eastAsiaTheme="minorEastAsia"/>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y distributed complex Additive White Gaussian Noise (AWGN) with </w:t>
      </w:r>
      <w:commentRangeStart w:id="55"/>
      <w:r>
        <w:rPr>
          <w:rFonts w:eastAsiaTheme="minorEastAsia"/>
        </w:rPr>
        <w:t xml:space="preserve">zero mean and variance equal to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oMath>
      <w:r>
        <w:rPr>
          <w:rFonts w:eastAsiaTheme="minorEastAsia"/>
        </w:rPr>
        <w:t>.</w:t>
      </w:r>
      <w:commentRangeEnd w:id="55"/>
      <w:r>
        <w:rPr>
          <w:rStyle w:val="Refdecomentario"/>
        </w:rPr>
        <w:commentReference w:id="55"/>
      </w:r>
    </w:p>
    <w:p w14:paraId="2155B926" w14:textId="23CC52E3" w:rsidR="006A0105" w:rsidRDefault="007728CD" w:rsidP="00F73023">
      <w:pPr>
        <w:jc w:val="left"/>
      </w:pPr>
      <w:r>
        <w:t>All</w:t>
      </w:r>
      <w:r w:rsidRPr="001105FE">
        <w:t xml:space="preserve"> </w:t>
      </w:r>
      <w:r>
        <w:t>receiving models are</w:t>
      </w:r>
      <w:r w:rsidRPr="001105FE">
        <w:t xml:space="preserve"> simulated in </w:t>
      </w:r>
      <w:r>
        <w:t xml:space="preserve">Matlab for the dataset generation, then, they are used to train the ML model, which is performed </w:t>
      </w:r>
      <w:r w:rsidR="00F73023">
        <w:t xml:space="preserve">on an </w:t>
      </w:r>
      <w:r w:rsidR="00F73023" w:rsidRPr="00F73023">
        <w:t>Acer laptop with a Core i7 processor, 16 GB RAM, and a 8 GB Intel(R) Iris(R)</w:t>
      </w:r>
      <w:r w:rsidR="00F73023">
        <w:t xml:space="preserve"> Xe </w:t>
      </w:r>
      <w:r w:rsidR="00F73023" w:rsidRPr="00F73023">
        <w:t>Graphics video card.</w:t>
      </w:r>
      <w:r w:rsidR="006A0105">
        <w:rPr>
          <w:rFonts w:eastAsiaTheme="majorEastAsia" w:cstheme="majorBidi"/>
          <w:i/>
          <w:noProof/>
          <w:szCs w:val="24"/>
        </w:rPr>
        <w:drawing>
          <wp:inline distT="0" distB="0" distL="0" distR="0" wp14:anchorId="260191F5" wp14:editId="4F2DE0B0">
            <wp:extent cx="5431790" cy="26479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pole_patter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70ACA73E" w14:textId="77560338" w:rsidR="006A0105" w:rsidRPr="00500937" w:rsidRDefault="006A0105" w:rsidP="007728CD">
      <w:pPr>
        <w:pStyle w:val="Descripcin"/>
      </w:pPr>
      <w:bookmarkStart w:id="56" w:name="_Toc101393039"/>
      <w:r>
        <w:t xml:space="preserve">Figure </w:t>
      </w:r>
      <w:fldSimple w:instr=" SEQ Figure \* ARABIC ">
        <w:r w:rsidR="00F12240">
          <w:rPr>
            <w:noProof/>
          </w:rPr>
          <w:t>11</w:t>
        </w:r>
      </w:fldSimple>
      <w:r w:rsidR="00CC1087">
        <w:rPr>
          <w:noProof/>
        </w:rPr>
        <w:t>.</w:t>
      </w:r>
      <w:r>
        <w:t xml:space="preserve"> </w:t>
      </w:r>
      <w:bookmarkEnd w:id="56"/>
      <w:r w:rsidR="007728CD">
        <w:t>Radiation p</w:t>
      </w:r>
      <w:r w:rsidR="007728CD" w:rsidRPr="00A80E8D">
        <w:t>attern of the</w:t>
      </w:r>
      <w:r w:rsidR="007728CD">
        <w:t xml:space="preserve"> strip dipole</w:t>
      </w:r>
      <w:r w:rsidR="007728CD" w:rsidRPr="00A80E8D">
        <w:t xml:space="preserve"> antenna </w:t>
      </w:r>
      <w:r w:rsidR="007728CD">
        <w:t>operating a</w:t>
      </w:r>
      <w:r w:rsidR="007728CD" w:rsidRPr="00A80E8D">
        <w:t>t 70 MHz.</w:t>
      </w:r>
    </w:p>
    <w:p w14:paraId="2A98D775" w14:textId="77777777" w:rsidR="006A0105" w:rsidRDefault="006A0105" w:rsidP="007728CD">
      <w:pPr>
        <w:keepNext/>
        <w:ind w:left="0"/>
      </w:pPr>
      <w:r>
        <w:rPr>
          <w:rFonts w:eastAsiaTheme="majorEastAsia" w:cstheme="majorBidi"/>
          <w:i/>
          <w:noProof/>
          <w:szCs w:val="24"/>
        </w:rPr>
        <w:lastRenderedPageBreak/>
        <w:drawing>
          <wp:inline distT="0" distB="0" distL="0" distR="0" wp14:anchorId="03CB30AF" wp14:editId="2E119116">
            <wp:extent cx="5431790" cy="26479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oleVee_patter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5CBBE168" w14:textId="43F2AE61" w:rsidR="0001774F" w:rsidRPr="0001774F" w:rsidRDefault="006A0105" w:rsidP="007728CD">
      <w:pPr>
        <w:pStyle w:val="Descripcin"/>
      </w:pPr>
      <w:bookmarkStart w:id="57" w:name="_Toc101393040"/>
      <w:r>
        <w:t xml:space="preserve">Figure </w:t>
      </w:r>
      <w:fldSimple w:instr=" SEQ Figure \* ARABIC ">
        <w:r w:rsidR="00F12240">
          <w:rPr>
            <w:noProof/>
          </w:rPr>
          <w:t>12</w:t>
        </w:r>
      </w:fldSimple>
      <w:r w:rsidR="00CC1087">
        <w:rPr>
          <w:noProof/>
        </w:rPr>
        <w:t>.</w:t>
      </w:r>
      <w:r>
        <w:t xml:space="preserve"> </w:t>
      </w:r>
      <w:bookmarkEnd w:id="57"/>
      <w:r w:rsidR="007728CD">
        <w:t>Radiation p</w:t>
      </w:r>
      <w:r w:rsidR="007728CD" w:rsidRPr="00F54507">
        <w:t>attern of the</w:t>
      </w:r>
      <w:r w:rsidR="007728CD">
        <w:t xml:space="preserve"> planar V-</w:t>
      </w:r>
      <w:r w:rsidR="007728CD" w:rsidRPr="00F54507">
        <w:t>dipole</w:t>
      </w:r>
      <w:r w:rsidR="007728CD">
        <w:t xml:space="preserve"> </w:t>
      </w:r>
      <w:r w:rsidR="007728CD" w:rsidRPr="00F54507">
        <w:t xml:space="preserve">antenna </w:t>
      </w:r>
      <w:r w:rsidR="007728CD">
        <w:t xml:space="preserve">operating </w:t>
      </w:r>
      <w:r w:rsidR="007728CD" w:rsidRPr="00F54507">
        <w:t>at 70 MHz</w:t>
      </w:r>
      <w:r w:rsidR="007728CD">
        <w:t>.</w:t>
      </w:r>
    </w:p>
    <w:p w14:paraId="349CF555" w14:textId="53ADD8C3" w:rsidR="008C4376" w:rsidRPr="008C4376" w:rsidRDefault="008C4376" w:rsidP="00A92A3F">
      <w:pPr>
        <w:pStyle w:val="Ttulo2"/>
        <w:numPr>
          <w:ilvl w:val="0"/>
          <w:numId w:val="21"/>
        </w:numPr>
      </w:pPr>
      <w:bookmarkStart w:id="58" w:name="_Toc102125650"/>
      <w:r>
        <w:rPr>
          <w:rStyle w:val="Ttulo3Car"/>
          <w:rFonts w:ascii="Arial" w:hAnsi="Arial"/>
          <w:i w:val="0"/>
          <w:sz w:val="26"/>
          <w:szCs w:val="26"/>
        </w:rPr>
        <w:t>A</w:t>
      </w:r>
      <w:r w:rsidR="00C35476">
        <w:rPr>
          <w:rStyle w:val="Ttulo3Car"/>
          <w:rFonts w:ascii="Arial" w:hAnsi="Arial"/>
          <w:i w:val="0"/>
          <w:sz w:val="26"/>
          <w:szCs w:val="26"/>
        </w:rPr>
        <w:t>NALYSIS OF AZIMUTH ANGLES FOR THE FIRST RECEIVER SYSTEM MODEL</w:t>
      </w:r>
      <w:bookmarkEnd w:id="58"/>
    </w:p>
    <w:p w14:paraId="5E338A0C" w14:textId="77777777" w:rsidR="008E7D05" w:rsidRPr="008E7D05" w:rsidRDefault="008E7D05" w:rsidP="008E7D05">
      <w:r w:rsidRPr="008E7D05">
        <w:rPr>
          <w:rStyle w:val="Ttulo3Car"/>
          <w:i w:val="0"/>
        </w:rPr>
        <w:t xml:space="preserve">Figure </w:t>
      </w:r>
      <w:r w:rsidRPr="008E7D05">
        <w:rPr>
          <w:rStyle w:val="Ttulo3Car"/>
          <w:i w:val="0"/>
          <w:highlight w:val="yellow"/>
        </w:rPr>
        <w:t>12</w:t>
      </w:r>
      <w:r w:rsidRPr="008E7D05">
        <w:rPr>
          <w:rStyle w:val="Ttulo3Car"/>
          <w:i w:val="0"/>
        </w:rPr>
        <w:t xml:space="preserve"> shows the confusion matrix for the azimuth angles of the DT model trained with the data provided by the first receiving system. From this figure, it can be seen that the model is confusing the actual azimuth angles with the actual angles plus 180</w:t>
      </w:r>
      <w:r w:rsidRPr="008E7D05">
        <w:rPr>
          <w:rStyle w:val="Ttulo3Car"/>
          <w:rFonts w:cs="Times New Roman"/>
          <w:i w:val="0"/>
        </w:rPr>
        <w:t>°</w:t>
      </w:r>
      <w:r w:rsidRPr="008E7D05">
        <w:rPr>
          <w:rStyle w:val="Ttulo3Car"/>
          <w:i w:val="0"/>
        </w:rPr>
        <w:t>. For example, angles from 5</w:t>
      </w:r>
      <w:r w:rsidRPr="008E7D05">
        <w:rPr>
          <w:rStyle w:val="Ttulo3Car"/>
          <w:rFonts w:cs="Times New Roman"/>
          <w:i w:val="0"/>
        </w:rPr>
        <w:t>°</w:t>
      </w:r>
      <w:r w:rsidRPr="008E7D05">
        <w:rPr>
          <w:rStyle w:val="Ttulo3Car"/>
          <w:i w:val="0"/>
        </w:rPr>
        <w:t xml:space="preserve"> to 9</w:t>
      </w:r>
      <w:r w:rsidRPr="008E7D05">
        <w:rPr>
          <w:rStyle w:val="Ttulo3Car"/>
          <w:rFonts w:cs="Times New Roman"/>
          <w:i w:val="0"/>
        </w:rPr>
        <w:t>°</w:t>
      </w:r>
      <w:r w:rsidRPr="008E7D05">
        <w:rPr>
          <w:rStyle w:val="Ttulo3Car"/>
          <w:i w:val="0"/>
        </w:rPr>
        <w:t xml:space="preserve"> are confused with angles from 185</w:t>
      </w:r>
      <w:r w:rsidRPr="008E7D05">
        <w:rPr>
          <w:rStyle w:val="Ttulo3Car"/>
          <w:rFonts w:cs="Times New Roman"/>
          <w:i w:val="0"/>
        </w:rPr>
        <w:t>°</w:t>
      </w:r>
      <w:r w:rsidRPr="008E7D05">
        <w:rPr>
          <w:rStyle w:val="Ttulo3Car"/>
          <w:i w:val="0"/>
        </w:rPr>
        <w:t xml:space="preserve"> to 189</w:t>
      </w:r>
      <w:r w:rsidRPr="008E7D05">
        <w:rPr>
          <w:rStyle w:val="Ttulo3Car"/>
          <w:rFonts w:cs="Times New Roman"/>
          <w:i w:val="0"/>
        </w:rPr>
        <w:t>°,</w:t>
      </w:r>
      <w:r w:rsidRPr="008E7D05">
        <w:rPr>
          <w:rStyle w:val="Ttulo3Car"/>
          <w:i w:val="0"/>
        </w:rPr>
        <w:t xml:space="preserve"> and angles from 225</w:t>
      </w:r>
      <w:r w:rsidRPr="008E7D05">
        <w:rPr>
          <w:rStyle w:val="Ttulo3Car"/>
          <w:rFonts w:cs="Times New Roman"/>
          <w:i w:val="0"/>
        </w:rPr>
        <w:t>°</w:t>
      </w:r>
      <w:r w:rsidRPr="008E7D05">
        <w:rPr>
          <w:rStyle w:val="Ttulo3Car"/>
          <w:i w:val="0"/>
        </w:rPr>
        <w:t xml:space="preserve"> to 229</w:t>
      </w:r>
      <w:r w:rsidRPr="008E7D05">
        <w:rPr>
          <w:rStyle w:val="Ttulo3Car"/>
          <w:rFonts w:cs="Times New Roman"/>
          <w:i w:val="0"/>
        </w:rPr>
        <w:t>°</w:t>
      </w:r>
      <w:r w:rsidRPr="008E7D05">
        <w:rPr>
          <w:rStyle w:val="Ttulo3Car"/>
          <w:i w:val="0"/>
        </w:rPr>
        <w:t xml:space="preserve"> are confused with angles from 45</w:t>
      </w:r>
      <w:r w:rsidRPr="008E7D05">
        <w:rPr>
          <w:rStyle w:val="Ttulo3Car"/>
          <w:rFonts w:cs="Times New Roman"/>
          <w:i w:val="0"/>
        </w:rPr>
        <w:t>°</w:t>
      </w:r>
      <w:r w:rsidRPr="008E7D05">
        <w:rPr>
          <w:rStyle w:val="Ttulo3Car"/>
          <w:i w:val="0"/>
        </w:rPr>
        <w:t xml:space="preserve"> to 49</w:t>
      </w:r>
      <w:r w:rsidRPr="008E7D05">
        <w:rPr>
          <w:rStyle w:val="Ttulo3Car"/>
          <w:rFonts w:cs="Times New Roman"/>
          <w:i w:val="0"/>
        </w:rPr>
        <w:t>°, respectively</w:t>
      </w:r>
      <w:r w:rsidRPr="008E7D05">
        <w:rPr>
          <w:rStyle w:val="Ttulo3Car"/>
          <w:i w:val="0"/>
        </w:rPr>
        <w:t xml:space="preserve">. </w:t>
      </w:r>
      <w:commentRangeStart w:id="59"/>
      <w:r w:rsidRPr="008E7D05">
        <w:rPr>
          <w:rStyle w:val="Ttulo3Car"/>
          <w:i w:val="0"/>
        </w:rPr>
        <w:t xml:space="preserve">Figure </w:t>
      </w:r>
      <w:r w:rsidRPr="008E7D05">
        <w:rPr>
          <w:rStyle w:val="Ttulo3Car"/>
          <w:i w:val="0"/>
          <w:highlight w:val="yellow"/>
        </w:rPr>
        <w:t>13</w:t>
      </w:r>
      <w:r w:rsidRPr="008E7D05">
        <w:rPr>
          <w:rStyle w:val="Ttulo3Car"/>
          <w:i w:val="0"/>
        </w:rPr>
        <w:t xml:space="preserve"> shows which elevation angles the model is confusing by finding the azimuth angles. </w:t>
      </w:r>
      <w:commentRangeEnd w:id="59"/>
      <w:r>
        <w:rPr>
          <w:rStyle w:val="Refdecomentario"/>
        </w:rPr>
        <w:commentReference w:id="59"/>
      </w:r>
      <w:r w:rsidRPr="008E7D05">
        <w:rPr>
          <w:rStyle w:val="Ttulo3Car"/>
          <w:i w:val="0"/>
        </w:rPr>
        <w:t>The model makes the greatest number of azimuth angle prediction errors for elevation values ​​between 40</w:t>
      </w:r>
      <w:r w:rsidRPr="008E7D05">
        <w:rPr>
          <w:rStyle w:val="Ttulo3Car"/>
          <w:rFonts w:cs="Times New Roman"/>
          <w:i w:val="0"/>
        </w:rPr>
        <w:t>°</w:t>
      </w:r>
      <w:r w:rsidRPr="008E7D05">
        <w:rPr>
          <w:rStyle w:val="Ttulo3Car"/>
          <w:i w:val="0"/>
        </w:rPr>
        <w:t xml:space="preserve"> and 70</w:t>
      </w:r>
      <w:r w:rsidRPr="008E7D05">
        <w:rPr>
          <w:rStyle w:val="Ttulo3Car"/>
          <w:rFonts w:cs="Times New Roman"/>
          <w:i w:val="0"/>
        </w:rPr>
        <w:t>°, approximately</w:t>
      </w:r>
      <w:r w:rsidRPr="008E7D05">
        <w:rPr>
          <w:rStyle w:val="Ttulo3Car"/>
          <w:i w:val="0"/>
        </w:rPr>
        <w:t xml:space="preserve">. </w:t>
      </w:r>
      <w:commentRangeStart w:id="60"/>
      <w:r w:rsidRPr="008E7D05">
        <w:rPr>
          <w:rStyle w:val="Ttulo3Car"/>
          <w:i w:val="0"/>
        </w:rPr>
        <w:t xml:space="preserve">This is due to the effects that noise and the radiation pattern of dipole antennas have on the received powers. </w:t>
      </w:r>
      <w:commentRangeEnd w:id="60"/>
      <w:r>
        <w:rPr>
          <w:rStyle w:val="Refdecomentario"/>
        </w:rPr>
        <w:commentReference w:id="60"/>
      </w:r>
      <w:r w:rsidRPr="008E7D05">
        <w:rPr>
          <w:rStyle w:val="Ttulo3Car"/>
          <w:i w:val="0"/>
        </w:rPr>
        <w:t xml:space="preserve">Table </w:t>
      </w:r>
      <w:r w:rsidRPr="008E7D05">
        <w:rPr>
          <w:rStyle w:val="Ttulo3Car"/>
          <w:i w:val="0"/>
          <w:highlight w:val="yellow"/>
        </w:rPr>
        <w:t>2</w:t>
      </w:r>
      <w:r w:rsidRPr="008E7D05">
        <w:rPr>
          <w:rStyle w:val="Ttulo3Car"/>
          <w:i w:val="0"/>
        </w:rPr>
        <w:t xml:space="preserve"> compares the powers measured for some elevation angles between 40</w:t>
      </w:r>
      <w:r w:rsidRPr="008E7D05">
        <w:rPr>
          <w:rStyle w:val="Ttulo3Car"/>
          <w:rFonts w:cs="Times New Roman"/>
          <w:i w:val="0"/>
        </w:rPr>
        <w:t>°</w:t>
      </w:r>
      <w:r w:rsidRPr="008E7D05">
        <w:rPr>
          <w:rStyle w:val="Ttulo3Car"/>
          <w:i w:val="0"/>
        </w:rPr>
        <w:t xml:space="preserve"> and 70</w:t>
      </w:r>
      <w:r w:rsidRPr="008E7D05">
        <w:rPr>
          <w:rStyle w:val="Ttulo3Car"/>
          <w:rFonts w:cs="Times New Roman"/>
          <w:i w:val="0"/>
        </w:rPr>
        <w:t>°</w:t>
      </w:r>
      <w:r w:rsidRPr="008E7D05">
        <w:rPr>
          <w:rStyle w:val="Ttulo3Car"/>
          <w:i w:val="0"/>
        </w:rPr>
        <w:t xml:space="preserve"> with the first system and the powers with an ideal system.</w:t>
      </w:r>
      <w:r w:rsidRPr="00892040">
        <w:t xml:space="preserve"> </w:t>
      </w:r>
      <w:r>
        <w:t xml:space="preserve">The table shows </w:t>
      </w:r>
      <w:r w:rsidRPr="00220281">
        <w:t>that not because a receiving antenna is closer to the transmitter</w:t>
      </w:r>
      <w:r>
        <w:t>,</w:t>
      </w:r>
      <w:r w:rsidRPr="00220281">
        <w:t xml:space="preserve"> it will be the one that measures the highest </w:t>
      </w:r>
      <w:r>
        <w:t xml:space="preserve">receiving </w:t>
      </w:r>
      <w:r w:rsidRPr="00220281">
        <w:t>power and that the DT model is not learning</w:t>
      </w:r>
      <w:r>
        <w:t xml:space="preserve">. </w:t>
      </w:r>
      <w:commentRangeStart w:id="61"/>
      <w:r w:rsidRPr="00471EAC">
        <w:t xml:space="preserve">For example, for the first </w:t>
      </w:r>
      <w:r>
        <w:lastRenderedPageBreak/>
        <w:t>row</w:t>
      </w:r>
      <w:r w:rsidRPr="00471EAC">
        <w:t xml:space="preserve"> shown in Table </w:t>
      </w:r>
      <w:r w:rsidRPr="008E7D05">
        <w:rPr>
          <w:highlight w:val="yellow"/>
        </w:rPr>
        <w:t>2</w:t>
      </w:r>
      <w:r w:rsidRPr="00471EAC">
        <w:t xml:space="preserve"> (see Figure </w:t>
      </w:r>
      <w:r w:rsidRPr="008E7D05">
        <w:rPr>
          <w:highlight w:val="yellow"/>
        </w:rPr>
        <w:t>14</w:t>
      </w:r>
      <w:r w:rsidRPr="00471EAC">
        <w:t xml:space="preserve">), </w:t>
      </w:r>
      <w:r>
        <w:t xml:space="preserve">where the actual </w:t>
      </w:r>
      <w:r w:rsidRPr="00471EAC">
        <w:t>azimuth and elevation angle</w:t>
      </w:r>
      <w:r>
        <w:t>s</w:t>
      </w:r>
      <w:r w:rsidRPr="00471EAC">
        <w:t xml:space="preserve"> </w:t>
      </w:r>
      <w:r>
        <w:t>are equal to  8</w:t>
      </w:r>
      <w:r w:rsidRPr="008E7D05">
        <w:rPr>
          <w:rStyle w:val="Ttulo3Car"/>
          <w:rFonts w:cs="Times New Roman"/>
          <w:i w:val="0"/>
        </w:rPr>
        <w:t>°</w:t>
      </w:r>
      <w:r w:rsidRPr="00471EAC">
        <w:t xml:space="preserve"> </w:t>
      </w:r>
      <w:r>
        <w:t xml:space="preserve">and </w:t>
      </w:r>
      <w:r w:rsidRPr="00471EAC">
        <w:t>53</w:t>
      </w:r>
      <w:r w:rsidRPr="008E7D05">
        <w:rPr>
          <w:rStyle w:val="Ttulo3Car"/>
          <w:rFonts w:cs="Times New Roman"/>
          <w:i w:val="0"/>
        </w:rPr>
        <w:t>°</w:t>
      </w:r>
      <w:r w:rsidRPr="00471EAC">
        <w:t>,</w:t>
      </w:r>
      <w:r>
        <w:t xml:space="preserve"> respectively,</w:t>
      </w:r>
      <w:r w:rsidRPr="00471EAC">
        <w:t xml:space="preserve"> </w:t>
      </w:r>
      <w:r>
        <w:t xml:space="preserve">the highest received power i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and the lowest i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471EAC">
        <w:t xml:space="preserve"> </w:t>
      </w:r>
      <w:r>
        <w:t>for</w:t>
      </w:r>
      <w:r w:rsidRPr="00471EAC">
        <w:t xml:space="preserve"> the system </w:t>
      </w:r>
      <w:r>
        <w:t xml:space="preserve">with and </w:t>
      </w:r>
      <w:r w:rsidRPr="00471EAC">
        <w:t>without noise</w:t>
      </w:r>
      <w:r>
        <w:t xml:space="preserve">. These are </w:t>
      </w:r>
      <w:r w:rsidRPr="00471EAC">
        <w:t xml:space="preserve">the powers measured </w:t>
      </w:r>
      <w:r>
        <w:t>at</w:t>
      </w:r>
      <w:r w:rsidRPr="00471EAC">
        <w:t xml:space="preserve"> the antennas farthest </w:t>
      </w:r>
      <w:r>
        <w:t xml:space="preserve">and </w:t>
      </w:r>
      <w:r w:rsidRPr="00471EAC">
        <w:t>closest from the source</w:t>
      </w:r>
      <w:r>
        <w:t>,</w:t>
      </w:r>
      <w:r w:rsidRPr="00471EAC">
        <w:t xml:space="preserve"> respectively</w:t>
      </w:r>
      <w:r>
        <w:t>.</w:t>
      </w:r>
      <w:commentRangeEnd w:id="61"/>
      <w:r>
        <w:rPr>
          <w:rStyle w:val="Refdecomentario"/>
        </w:rPr>
        <w:commentReference w:id="61"/>
      </w:r>
      <w:r>
        <w:t xml:space="preserve"> </w:t>
      </w:r>
      <w:commentRangeStart w:id="62"/>
      <w:r>
        <w:t xml:space="preserve">This is </w:t>
      </w:r>
      <w:r w:rsidRPr="0049761C">
        <w:t xml:space="preserve">due to the radiation pattern of the </w:t>
      </w:r>
      <w:r>
        <w:t xml:space="preserve">strip </w:t>
      </w:r>
      <w:r w:rsidRPr="0049761C">
        <w:t>dipole antennas</w:t>
      </w:r>
      <w:r>
        <w:t xml:space="preserve"> (see Figure </w:t>
      </w:r>
      <w:r w:rsidRPr="008E7D05">
        <w:rPr>
          <w:highlight w:val="yellow"/>
        </w:rPr>
        <w:t>15</w:t>
      </w:r>
      <w:r>
        <w:t xml:space="preserve">). </w:t>
      </w:r>
      <w:commentRangeEnd w:id="62"/>
      <w:r>
        <w:rPr>
          <w:rStyle w:val="Refdecomentario"/>
        </w:rPr>
        <w:commentReference w:id="62"/>
      </w:r>
      <w:r w:rsidRPr="00AD44D6">
        <w:t>Then the DT model interprets that the clo</w:t>
      </w:r>
      <w:r>
        <w:t xml:space="preserve">sest antenna to the source is </w:t>
      </w:r>
      <m:oMath>
        <m:sSub>
          <m:sSubPr>
            <m:ctrlPr>
              <w:rPr>
                <w:rFonts w:ascii="Cambria Math" w:hAnsi="Cambria Math"/>
                <w:i/>
              </w:rPr>
            </m:ctrlPr>
          </m:sSubPr>
          <m:e>
            <m:r>
              <w:rPr>
                <w:rFonts w:ascii="Cambria Math" w:hAnsi="Cambria Math"/>
              </w:rPr>
              <m:t>M</m:t>
            </m:r>
          </m:e>
          <m:sub>
            <m:r>
              <w:rPr>
                <w:rFonts w:ascii="Cambria Math" w:hAnsi="Cambria Math"/>
              </w:rPr>
              <m:t>3</m:t>
            </m:r>
          </m:sub>
        </m:sSub>
      </m:oMath>
      <w:r w:rsidRPr="00AD44D6">
        <w:t xml:space="preserve"> and with that information and that of the rest of the antennas, it pred</w:t>
      </w:r>
      <w:r>
        <w:t>icts that the azimuth angle is 187</w:t>
      </w:r>
      <w:r w:rsidRPr="008E7D05">
        <w:rPr>
          <w:rFonts w:cs="Times New Roman"/>
        </w:rPr>
        <w:t>°</w:t>
      </w:r>
      <w:r>
        <w:t xml:space="preserve"> instead of 8</w:t>
      </w:r>
      <w:r w:rsidRPr="008E7D05">
        <w:rPr>
          <w:rFonts w:cs="Times New Roman"/>
        </w:rPr>
        <w:t>°</w:t>
      </w:r>
      <w:r>
        <w:t xml:space="preserve">. </w:t>
      </w:r>
      <w:r w:rsidRPr="0049761C">
        <w:t>This is an effect that will be more accentuated for el</w:t>
      </w:r>
      <w:r>
        <w:t>evation angles around 45</w:t>
      </w:r>
      <w:r w:rsidRPr="008E7D05">
        <w:rPr>
          <w:rStyle w:val="Ttulo3Car"/>
          <w:rFonts w:cs="Times New Roman"/>
          <w:i w:val="0"/>
        </w:rPr>
        <w:t>°</w:t>
      </w:r>
      <w:r w:rsidRPr="0049761C">
        <w:t>, a</w:t>
      </w:r>
      <w:r>
        <w:t>s shown in F</w:t>
      </w:r>
      <w:r w:rsidRPr="0049761C">
        <w:t xml:space="preserve">igure </w:t>
      </w:r>
      <w:r w:rsidRPr="008E7D05">
        <w:rPr>
          <w:highlight w:val="yellow"/>
        </w:rPr>
        <w:t>13</w:t>
      </w:r>
      <w:r w:rsidRPr="0049761C">
        <w:t xml:space="preserve">. </w:t>
      </w:r>
      <w:commentRangeStart w:id="63"/>
      <w:r w:rsidRPr="0049761C">
        <w:t>As the noise in the system decreases, the pattern tends to disappear.</w:t>
      </w:r>
      <w:commentRangeEnd w:id="63"/>
      <w:r>
        <w:rPr>
          <w:rStyle w:val="Refdecomentario"/>
        </w:rPr>
        <w:commentReference w:id="63"/>
      </w:r>
      <w:r w:rsidRPr="0049761C">
        <w:t xml:space="preserve"> </w:t>
      </w:r>
      <w:commentRangeStart w:id="64"/>
      <w:r w:rsidRPr="0049761C">
        <w:t>As the noise increases, too many errors are generated for all angles and not just when the transmitter is around</w:t>
      </w:r>
      <w:r>
        <w:t xml:space="preserve"> an elevation of</w:t>
      </w:r>
      <w:r w:rsidRPr="0049761C">
        <w:t xml:space="preserve"> 45</w:t>
      </w:r>
      <w:r w:rsidRPr="008E7D05">
        <w:rPr>
          <w:rStyle w:val="Ttulo3Car"/>
          <w:rFonts w:cs="Times New Roman"/>
          <w:i w:val="0"/>
        </w:rPr>
        <w:t>° from</w:t>
      </w:r>
      <w:r w:rsidRPr="0049761C">
        <w:t xml:space="preserve"> the center of the receiving system.</w:t>
      </w:r>
      <w:r>
        <w:t xml:space="preserve"> </w:t>
      </w:r>
      <w:commentRangeEnd w:id="64"/>
      <w:r>
        <w:rPr>
          <w:rStyle w:val="Refdecomentario"/>
        </w:rPr>
        <w:commentReference w:id="64"/>
      </w:r>
      <w:r w:rsidRPr="00B0559B">
        <w:t xml:space="preserve">Appendix </w:t>
      </w:r>
      <w:r w:rsidRPr="008E7D05">
        <w:rPr>
          <w:highlight w:val="yellow"/>
        </w:rPr>
        <w:t>A</w:t>
      </w:r>
      <w:r w:rsidRPr="00B0559B">
        <w:t xml:space="preserve"> shows the confusion matrices of the azimuth angles </w:t>
      </w:r>
      <w:r>
        <w:t>for the first receiving system</w:t>
      </w:r>
      <w:r w:rsidRPr="00B0559B">
        <w:t xml:space="preserve"> with a noise of zero mean and variances of</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8E7D05">
        <w:rPr>
          <w:rFonts w:eastAsiaTheme="minorEastAsia"/>
        </w:rPr>
        <w:t xml:space="preserve">, respectively, </w:t>
      </w:r>
      <w:r w:rsidRPr="00B0559B">
        <w:t>where the latter is corroborated.</w:t>
      </w:r>
    </w:p>
    <w:p w14:paraId="4D5D97CF" w14:textId="77777777" w:rsidR="00471EAC" w:rsidRDefault="00471EAC" w:rsidP="00471EAC">
      <w:pPr>
        <w:keepNext/>
        <w:ind w:left="0"/>
      </w:pPr>
      <w:r>
        <w:rPr>
          <w:rFonts w:eastAsiaTheme="majorEastAsia" w:cstheme="majorBidi"/>
          <w:noProof/>
          <w:szCs w:val="24"/>
        </w:rPr>
        <w:lastRenderedPageBreak/>
        <w:drawing>
          <wp:inline distT="0" distB="0" distL="0" distR="0" wp14:anchorId="7C45AC5B" wp14:editId="72F7C7F7">
            <wp:extent cx="4974336" cy="4946904"/>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dfresizer.com-pdf-crop (3)_page-0001 (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A95B4CC" w14:textId="0481D682" w:rsidR="00471EAC" w:rsidRDefault="00471EAC" w:rsidP="00471EAC">
      <w:pPr>
        <w:pStyle w:val="Descripcin"/>
      </w:pPr>
      <w:bookmarkStart w:id="65" w:name="_Toc101393041"/>
      <w:r>
        <w:t xml:space="preserve">Figure </w:t>
      </w:r>
      <w:fldSimple w:instr=" SEQ Figure \* ARABIC ">
        <w:r w:rsidR="00F12240">
          <w:rPr>
            <w:noProof/>
          </w:rPr>
          <w:t>13</w:t>
        </w:r>
      </w:fldSimple>
      <w:r w:rsidRPr="0047499A">
        <w:t xml:space="preserve">. </w:t>
      </w:r>
      <w:bookmarkEnd w:id="65"/>
      <w:r w:rsidR="00F95F33" w:rsidRPr="0047499A">
        <w:t>Confusion matrix</w:t>
      </w:r>
      <w:r w:rsidR="00F95F33">
        <w:t xml:space="preserve"> </w:t>
      </w:r>
      <w:r w:rsidR="00F95F33" w:rsidRPr="004C4444">
        <w:t xml:space="preserve">for the azimuth angles </w:t>
      </w:r>
      <w:r w:rsidR="00F95F33">
        <w:t xml:space="preserve">predicted by </w:t>
      </w:r>
      <w:r w:rsidR="00F95F33" w:rsidRPr="0047499A">
        <w:t>the DT model trained with the data provided by the first receiving system.</w:t>
      </w:r>
    </w:p>
    <w:p w14:paraId="774A73F9" w14:textId="77777777" w:rsidR="00471EAC" w:rsidRDefault="00471EAC" w:rsidP="00471EAC">
      <w:pPr>
        <w:keepNext/>
        <w:ind w:left="0"/>
      </w:pPr>
      <w:r>
        <w:rPr>
          <w:noProof/>
        </w:rPr>
        <w:lastRenderedPageBreak/>
        <w:drawing>
          <wp:inline distT="0" distB="0" distL="0" distR="0" wp14:anchorId="60948C8E" wp14:editId="26BF39CE">
            <wp:extent cx="5431790" cy="4074160"/>
            <wp:effectExtent l="0" t="0" r="0" b="25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vation_vs_Number of incorrectly predicted azimuth angles_histogram DT_Classifier.jpg"/>
                    <pic:cNvPicPr/>
                  </pic:nvPicPr>
                  <pic:blipFill>
                    <a:blip r:embed="rId2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4342800" w14:textId="3EF2B632" w:rsidR="00F95F33" w:rsidRPr="00471EAC" w:rsidRDefault="00471EAC" w:rsidP="00F95F33">
      <w:pPr>
        <w:pStyle w:val="Descripcin"/>
        <w:rPr>
          <w:rStyle w:val="Ttulo3Car"/>
          <w:rFonts w:eastAsiaTheme="minorHAnsi" w:cstheme="minorBidi"/>
          <w:i/>
          <w:sz w:val="18"/>
          <w:szCs w:val="18"/>
        </w:rPr>
      </w:pPr>
      <w:bookmarkStart w:id="66" w:name="_Toc101393042"/>
      <w:r>
        <w:t xml:space="preserve">Figure </w:t>
      </w:r>
      <w:fldSimple w:instr=" SEQ Figure \* ARABIC ">
        <w:r w:rsidR="00F12240">
          <w:rPr>
            <w:noProof/>
          </w:rPr>
          <w:t>14</w:t>
        </w:r>
      </w:fldSimple>
      <w:r>
        <w:t xml:space="preserve">. </w:t>
      </w:r>
      <w:bookmarkStart w:id="67" w:name="_Toc101393070"/>
      <w:bookmarkEnd w:id="66"/>
      <w:r w:rsidR="00F95F33">
        <w:t xml:space="preserve">Elevation angles versus the number of incorrectly predicted azimuth angles for the first </w:t>
      </w:r>
      <w:r w:rsidR="00F95F33" w:rsidRPr="0047499A">
        <w:t>receiving system.</w:t>
      </w:r>
    </w:p>
    <w:p w14:paraId="5EA6FE83" w14:textId="5E1204FC" w:rsidR="00F95F33" w:rsidRDefault="008F7B33" w:rsidP="00F95F33">
      <w:pPr>
        <w:pStyle w:val="Descripcin"/>
        <w:keepNext/>
      </w:pPr>
      <w:r>
        <w:t xml:space="preserve">Table </w:t>
      </w:r>
      <w:fldSimple w:instr=" SEQ Table \* ARABIC ">
        <w:r w:rsidR="00DF093C">
          <w:rPr>
            <w:noProof/>
          </w:rPr>
          <w:t>2</w:t>
        </w:r>
      </w:fldSimple>
      <w:bookmarkEnd w:id="67"/>
      <w:r w:rsidR="00F95F33" w:rsidRPr="00F95F33">
        <w:t xml:space="preserve"> </w:t>
      </w:r>
      <w:commentRangeStart w:id="68"/>
      <w:r w:rsidR="00E45EFB" w:rsidRPr="004445B7">
        <w:t>Comparison of powers received by</w:t>
      </w:r>
      <w:r w:rsidR="00E45EFB">
        <w:t xml:space="preserve"> four</w:t>
      </w:r>
      <w:r w:rsidR="00E45EFB" w:rsidRPr="004445B7">
        <w:t xml:space="preserve"> </w:t>
      </w:r>
      <w:r w:rsidR="00E45EFB">
        <w:t xml:space="preserve">strip </w:t>
      </w:r>
      <w:r w:rsidR="00E45EFB" w:rsidRPr="004445B7">
        <w:t>dipole antennas in an ideal system and a system with noise.</w:t>
      </w:r>
      <w:r w:rsidR="00F95F33" w:rsidRPr="004445B7">
        <w:t>.</w:t>
      </w:r>
      <w:commentRangeEnd w:id="68"/>
      <w:r w:rsidR="00E45EFB">
        <w:rPr>
          <w:rStyle w:val="Refdecomentario"/>
          <w:i w:val="0"/>
          <w:iCs w:val="0"/>
          <w:color w:val="auto"/>
        </w:rPr>
        <w:commentReference w:id="68"/>
      </w:r>
    </w:p>
    <w:tbl>
      <w:tblPr>
        <w:tblStyle w:val="Tablaconcuadrcula"/>
        <w:tblW w:w="0" w:type="auto"/>
        <w:tblInd w:w="715" w:type="dxa"/>
        <w:tblLook w:val="04A0" w:firstRow="1" w:lastRow="0" w:firstColumn="1" w:lastColumn="0" w:noHBand="0" w:noVBand="1"/>
      </w:tblPr>
      <w:tblGrid>
        <w:gridCol w:w="584"/>
        <w:gridCol w:w="584"/>
        <w:gridCol w:w="584"/>
        <w:gridCol w:w="759"/>
        <w:gridCol w:w="759"/>
        <w:gridCol w:w="759"/>
        <w:gridCol w:w="760"/>
        <w:gridCol w:w="760"/>
        <w:gridCol w:w="760"/>
        <w:gridCol w:w="760"/>
        <w:gridCol w:w="760"/>
      </w:tblGrid>
      <w:tr w:rsidR="005A1E57" w14:paraId="4AF1A719" w14:textId="765DD5BE" w:rsidTr="0037032B">
        <w:trPr>
          <w:trHeight w:val="522"/>
        </w:trPr>
        <w:tc>
          <w:tcPr>
            <w:tcW w:w="584" w:type="dxa"/>
            <w:vMerge w:val="restart"/>
            <w:shd w:val="clear" w:color="auto" w:fill="EDEDED" w:themeFill="accent3" w:themeFillTint="33"/>
            <w:textDirection w:val="btLr"/>
          </w:tcPr>
          <w:p w14:paraId="787ED08F" w14:textId="091D4A27" w:rsidR="008A424F" w:rsidRPr="001750DA" w:rsidRDefault="008A424F" w:rsidP="00892040">
            <w:pPr>
              <w:ind w:left="113" w:right="113" w:firstLine="0"/>
              <w:rPr>
                <w:rStyle w:val="Ttulo3Car"/>
                <w:i w:val="0"/>
                <w:sz w:val="14"/>
              </w:rPr>
            </w:pPr>
            <w:r w:rsidRPr="001750DA">
              <w:rPr>
                <w:rStyle w:val="Ttulo3Car"/>
                <w:i w:val="0"/>
                <w:sz w:val="14"/>
              </w:rPr>
              <w:t>True azimuth angle</w:t>
            </w:r>
          </w:p>
        </w:tc>
        <w:tc>
          <w:tcPr>
            <w:tcW w:w="584" w:type="dxa"/>
            <w:vMerge w:val="restart"/>
            <w:shd w:val="clear" w:color="auto" w:fill="EDEDED" w:themeFill="accent3" w:themeFillTint="33"/>
            <w:textDirection w:val="btLr"/>
          </w:tcPr>
          <w:p w14:paraId="3413F683" w14:textId="4B98FEC2" w:rsidR="008A424F" w:rsidRPr="001750DA" w:rsidRDefault="008A424F" w:rsidP="001750DA">
            <w:pPr>
              <w:ind w:left="113" w:right="113" w:firstLine="0"/>
              <w:rPr>
                <w:rStyle w:val="Ttulo3Car"/>
                <w:i w:val="0"/>
                <w:sz w:val="14"/>
              </w:rPr>
            </w:pPr>
            <w:r w:rsidRPr="001750DA">
              <w:rPr>
                <w:rStyle w:val="Ttulo3Car"/>
                <w:i w:val="0"/>
                <w:sz w:val="14"/>
              </w:rPr>
              <w:t>Predicted azimuth angle</w:t>
            </w:r>
          </w:p>
        </w:tc>
        <w:tc>
          <w:tcPr>
            <w:tcW w:w="584" w:type="dxa"/>
            <w:vMerge w:val="restart"/>
            <w:shd w:val="clear" w:color="auto" w:fill="EDEDED" w:themeFill="accent3" w:themeFillTint="33"/>
            <w:textDirection w:val="btLr"/>
          </w:tcPr>
          <w:p w14:paraId="7CE4BD1A" w14:textId="30ECC040" w:rsidR="008A424F" w:rsidRPr="001750DA" w:rsidRDefault="008A424F" w:rsidP="00892040">
            <w:pPr>
              <w:ind w:left="113" w:right="113" w:firstLine="0"/>
              <w:rPr>
                <w:rStyle w:val="Ttulo3Car"/>
                <w:i w:val="0"/>
                <w:sz w:val="14"/>
              </w:rPr>
            </w:pPr>
            <w:r w:rsidRPr="001750DA">
              <w:rPr>
                <w:rStyle w:val="Ttulo3Car"/>
                <w:i w:val="0"/>
                <w:sz w:val="14"/>
              </w:rPr>
              <w:t>Elevation angle</w:t>
            </w:r>
          </w:p>
        </w:tc>
        <w:tc>
          <w:tcPr>
            <w:tcW w:w="1518" w:type="dxa"/>
            <w:gridSpan w:val="2"/>
            <w:shd w:val="clear" w:color="auto" w:fill="EDEDED" w:themeFill="accent3" w:themeFillTint="33"/>
          </w:tcPr>
          <w:p w14:paraId="39AB7490" w14:textId="229AEFDC" w:rsidR="008A424F" w:rsidRPr="001750DA" w:rsidRDefault="006653E8"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519" w:type="dxa"/>
            <w:gridSpan w:val="2"/>
            <w:shd w:val="clear" w:color="auto" w:fill="EDEDED" w:themeFill="accent3" w:themeFillTint="33"/>
          </w:tcPr>
          <w:p w14:paraId="4AEB665D" w14:textId="4BB0043C" w:rsidR="008A424F" w:rsidRPr="001750DA" w:rsidRDefault="006653E8"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520" w:type="dxa"/>
            <w:gridSpan w:val="2"/>
            <w:shd w:val="clear" w:color="auto" w:fill="EDEDED" w:themeFill="accent3" w:themeFillTint="33"/>
          </w:tcPr>
          <w:p w14:paraId="6609DD2F" w14:textId="2FAF2266" w:rsidR="008A424F" w:rsidRPr="001750DA" w:rsidRDefault="006653E8"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520" w:type="dxa"/>
            <w:gridSpan w:val="2"/>
            <w:shd w:val="clear" w:color="auto" w:fill="EDEDED" w:themeFill="accent3" w:themeFillTint="33"/>
          </w:tcPr>
          <w:p w14:paraId="08DDC89F" w14:textId="57DD55B0" w:rsidR="008A424F" w:rsidRPr="001750DA" w:rsidRDefault="006653E8"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r>
      <w:tr w:rsidR="00C6481C" w14:paraId="69D9DBE1" w14:textId="3F663322" w:rsidTr="0037032B">
        <w:trPr>
          <w:cantSplit/>
          <w:trHeight w:val="1134"/>
        </w:trPr>
        <w:tc>
          <w:tcPr>
            <w:tcW w:w="584" w:type="dxa"/>
            <w:vMerge/>
            <w:shd w:val="clear" w:color="auto" w:fill="EDEDED" w:themeFill="accent3" w:themeFillTint="33"/>
          </w:tcPr>
          <w:p w14:paraId="5364EFD4" w14:textId="77777777" w:rsidR="008A424F" w:rsidRPr="001750DA" w:rsidRDefault="008A424F" w:rsidP="008A424F">
            <w:pPr>
              <w:ind w:left="0" w:firstLine="0"/>
              <w:rPr>
                <w:rStyle w:val="Ttulo3Car"/>
                <w:i w:val="0"/>
                <w:sz w:val="14"/>
              </w:rPr>
            </w:pPr>
          </w:p>
        </w:tc>
        <w:tc>
          <w:tcPr>
            <w:tcW w:w="584" w:type="dxa"/>
            <w:vMerge/>
            <w:shd w:val="clear" w:color="auto" w:fill="EDEDED" w:themeFill="accent3" w:themeFillTint="33"/>
          </w:tcPr>
          <w:p w14:paraId="62518556" w14:textId="77777777" w:rsidR="008A424F" w:rsidRPr="001750DA" w:rsidRDefault="008A424F" w:rsidP="008A424F">
            <w:pPr>
              <w:ind w:left="0" w:firstLine="0"/>
              <w:rPr>
                <w:rStyle w:val="Ttulo3Car"/>
                <w:i w:val="0"/>
                <w:sz w:val="14"/>
              </w:rPr>
            </w:pPr>
          </w:p>
        </w:tc>
        <w:tc>
          <w:tcPr>
            <w:tcW w:w="584" w:type="dxa"/>
            <w:vMerge/>
            <w:shd w:val="clear" w:color="auto" w:fill="EDEDED" w:themeFill="accent3" w:themeFillTint="33"/>
          </w:tcPr>
          <w:p w14:paraId="6C751A11" w14:textId="77777777" w:rsidR="008A424F" w:rsidRPr="001750DA" w:rsidRDefault="008A424F" w:rsidP="008A424F">
            <w:pPr>
              <w:ind w:left="0" w:firstLine="0"/>
              <w:rPr>
                <w:rStyle w:val="Ttulo3Car"/>
                <w:i w:val="0"/>
                <w:sz w:val="14"/>
              </w:rPr>
            </w:pPr>
          </w:p>
        </w:tc>
        <w:tc>
          <w:tcPr>
            <w:tcW w:w="759" w:type="dxa"/>
            <w:shd w:val="clear" w:color="auto" w:fill="DEEAF6" w:themeFill="accent1" w:themeFillTint="33"/>
            <w:textDirection w:val="btLr"/>
          </w:tcPr>
          <w:p w14:paraId="1D981B08" w14:textId="7D938641"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59" w:type="dxa"/>
            <w:tcBorders>
              <w:bottom w:val="single" w:sz="12" w:space="0" w:color="ED7D31" w:themeColor="accent2"/>
            </w:tcBorders>
            <w:shd w:val="clear" w:color="auto" w:fill="D5DCE4" w:themeFill="text2" w:themeFillTint="33"/>
            <w:textDirection w:val="btLr"/>
          </w:tcPr>
          <w:p w14:paraId="77D4FA3F" w14:textId="5DCBC1B4"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59" w:type="dxa"/>
            <w:shd w:val="clear" w:color="auto" w:fill="DEEAF6" w:themeFill="accent1" w:themeFillTint="33"/>
            <w:textDirection w:val="btLr"/>
          </w:tcPr>
          <w:p w14:paraId="257FFC2D" w14:textId="61A03CDD"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234A38A5" w14:textId="7C9B3003"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60" w:type="dxa"/>
            <w:shd w:val="clear" w:color="auto" w:fill="DEEAF6" w:themeFill="accent1" w:themeFillTint="33"/>
            <w:textDirection w:val="btLr"/>
          </w:tcPr>
          <w:p w14:paraId="4933F60A" w14:textId="603B5B51"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2EC474B3" w14:textId="04668B43"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60" w:type="dxa"/>
            <w:shd w:val="clear" w:color="auto" w:fill="DEEAF6" w:themeFill="accent1" w:themeFillTint="33"/>
            <w:textDirection w:val="btLr"/>
          </w:tcPr>
          <w:p w14:paraId="50A58435" w14:textId="37B33C13"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4EC4821B" w14:textId="1170A808"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r>
      <w:tr w:rsidR="00C6481C" w14:paraId="741E4304" w14:textId="63C02F15" w:rsidTr="0037032B">
        <w:tc>
          <w:tcPr>
            <w:tcW w:w="584" w:type="dxa"/>
            <w:shd w:val="clear" w:color="auto" w:fill="EDEDED" w:themeFill="accent3" w:themeFillTint="33"/>
          </w:tcPr>
          <w:p w14:paraId="33A439CF" w14:textId="552B1380" w:rsidR="008A424F" w:rsidRPr="001750DA" w:rsidRDefault="004B2423" w:rsidP="008A424F">
            <w:pPr>
              <w:ind w:left="0" w:firstLine="0"/>
              <w:rPr>
                <w:rStyle w:val="Ttulo3Car"/>
                <w:i w:val="0"/>
                <w:sz w:val="14"/>
              </w:rPr>
            </w:pPr>
            <w:r>
              <w:rPr>
                <w:rStyle w:val="Ttulo3Car"/>
                <w:i w:val="0"/>
                <w:sz w:val="14"/>
              </w:rPr>
              <w:t>8</w:t>
            </w:r>
            <w:r w:rsidR="00B1459C" w:rsidRPr="001750DA">
              <w:rPr>
                <w:rStyle w:val="Ttulo3Car"/>
                <w:rFonts w:cs="Times New Roman"/>
                <w:i w:val="0"/>
                <w:sz w:val="14"/>
              </w:rPr>
              <w:t>°</w:t>
            </w:r>
          </w:p>
        </w:tc>
        <w:tc>
          <w:tcPr>
            <w:tcW w:w="584" w:type="dxa"/>
            <w:shd w:val="clear" w:color="auto" w:fill="EDEDED" w:themeFill="accent3" w:themeFillTint="33"/>
          </w:tcPr>
          <w:p w14:paraId="3E4A77DE" w14:textId="27236D54" w:rsidR="008A424F" w:rsidRPr="001750DA" w:rsidRDefault="004B2423" w:rsidP="008A424F">
            <w:pPr>
              <w:ind w:left="0" w:firstLine="0"/>
              <w:rPr>
                <w:rStyle w:val="Ttulo3Car"/>
                <w:i w:val="0"/>
                <w:sz w:val="14"/>
              </w:rPr>
            </w:pPr>
            <w:r>
              <w:rPr>
                <w:rStyle w:val="Ttulo3Car"/>
                <w:i w:val="0"/>
                <w:sz w:val="14"/>
              </w:rPr>
              <w:t>187</w:t>
            </w:r>
            <w:r w:rsidR="00B1459C" w:rsidRPr="001750DA">
              <w:rPr>
                <w:rStyle w:val="Ttulo3Car"/>
                <w:rFonts w:cs="Times New Roman"/>
                <w:i w:val="0"/>
                <w:sz w:val="14"/>
              </w:rPr>
              <w:t>°</w:t>
            </w:r>
          </w:p>
        </w:tc>
        <w:tc>
          <w:tcPr>
            <w:tcW w:w="584" w:type="dxa"/>
            <w:shd w:val="clear" w:color="auto" w:fill="EDEDED" w:themeFill="accent3" w:themeFillTint="33"/>
          </w:tcPr>
          <w:p w14:paraId="49E545EE" w14:textId="0922C5A2" w:rsidR="008A424F" w:rsidRPr="001750DA" w:rsidRDefault="008A424F" w:rsidP="008A424F">
            <w:pPr>
              <w:ind w:left="0" w:firstLine="0"/>
              <w:rPr>
                <w:rStyle w:val="Ttulo3Car"/>
                <w:i w:val="0"/>
                <w:sz w:val="14"/>
              </w:rPr>
            </w:pPr>
            <w:r w:rsidRPr="001750DA">
              <w:rPr>
                <w:rStyle w:val="Ttulo3Car"/>
                <w:i w:val="0"/>
                <w:sz w:val="14"/>
              </w:rPr>
              <w:t>53</w:t>
            </w:r>
            <w:r w:rsidR="00B1459C" w:rsidRPr="001750DA">
              <w:rPr>
                <w:rStyle w:val="Ttulo3Car"/>
                <w:rFonts w:cs="Times New Roman"/>
                <w:i w:val="0"/>
                <w:sz w:val="14"/>
              </w:rPr>
              <w:t>°</w:t>
            </w:r>
          </w:p>
        </w:tc>
        <w:tc>
          <w:tcPr>
            <w:tcW w:w="759" w:type="dxa"/>
            <w:tcBorders>
              <w:right w:val="single" w:sz="12" w:space="0" w:color="ED7D31" w:themeColor="accent2"/>
            </w:tcBorders>
            <w:shd w:val="clear" w:color="auto" w:fill="DEEAF6" w:themeFill="accent1" w:themeFillTint="33"/>
          </w:tcPr>
          <w:p w14:paraId="308515C9" w14:textId="3C48A42B" w:rsidR="008A424F" w:rsidRPr="001750DA" w:rsidRDefault="00C6481C" w:rsidP="0055085B">
            <w:pPr>
              <w:ind w:left="0" w:firstLine="0"/>
              <w:rPr>
                <w:rStyle w:val="Ttulo3Car"/>
                <w:i w:val="0"/>
                <w:sz w:val="14"/>
              </w:rPr>
            </w:pPr>
            <w:r>
              <w:rPr>
                <w:rStyle w:val="Ttulo3Car"/>
                <w:i w:val="0"/>
                <w:sz w:val="14"/>
              </w:rPr>
              <w:t>0.249414</w:t>
            </w:r>
            <w:r w:rsidR="0055085B" w:rsidRPr="0055085B">
              <w:rPr>
                <w:rStyle w:val="Ttulo3C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F298DAE" w14:textId="30088AB0" w:rsidR="008A424F" w:rsidRPr="001750DA" w:rsidRDefault="004B2423" w:rsidP="008A424F">
            <w:pPr>
              <w:ind w:left="0" w:firstLine="0"/>
              <w:rPr>
                <w:rStyle w:val="Ttulo3Car"/>
                <w:i w:val="0"/>
                <w:sz w:val="14"/>
              </w:rPr>
            </w:pPr>
            <w:r>
              <w:rPr>
                <w:rStyle w:val="Ttulo3Car"/>
                <w:i w:val="0"/>
                <w:sz w:val="14"/>
              </w:rPr>
              <w:t>0.249423</w:t>
            </w:r>
          </w:p>
        </w:tc>
        <w:tc>
          <w:tcPr>
            <w:tcW w:w="759" w:type="dxa"/>
            <w:tcBorders>
              <w:left w:val="single" w:sz="12" w:space="0" w:color="ED7D31" w:themeColor="accent2"/>
            </w:tcBorders>
            <w:shd w:val="clear" w:color="auto" w:fill="DEEAF6" w:themeFill="accent1" w:themeFillTint="33"/>
          </w:tcPr>
          <w:p w14:paraId="473211D3" w14:textId="0D5F53EA" w:rsidR="008A424F" w:rsidRPr="001750DA" w:rsidRDefault="00C6481C" w:rsidP="0055085B">
            <w:pPr>
              <w:ind w:left="0" w:firstLine="0"/>
              <w:rPr>
                <w:rStyle w:val="Ttulo3Car"/>
                <w:i w:val="0"/>
                <w:sz w:val="14"/>
              </w:rPr>
            </w:pPr>
            <w:r>
              <w:rPr>
                <w:rStyle w:val="Ttulo3Car"/>
                <w:i w:val="0"/>
                <w:sz w:val="14"/>
              </w:rPr>
              <w:t>0.249990</w:t>
            </w:r>
            <w:r w:rsidR="0055085B" w:rsidRPr="0055085B">
              <w:rPr>
                <w:rStyle w:val="Ttulo3Car"/>
                <w:i w:val="0"/>
                <w:sz w:val="14"/>
              </w:rPr>
              <w:t xml:space="preserve"> </w:t>
            </w:r>
          </w:p>
        </w:tc>
        <w:tc>
          <w:tcPr>
            <w:tcW w:w="760" w:type="dxa"/>
            <w:shd w:val="clear" w:color="auto" w:fill="D5DCE4" w:themeFill="text2" w:themeFillTint="33"/>
          </w:tcPr>
          <w:p w14:paraId="532D35BE" w14:textId="6F73200F" w:rsidR="008A424F" w:rsidRPr="001750DA" w:rsidRDefault="004B2423" w:rsidP="008A424F">
            <w:pPr>
              <w:ind w:left="0" w:firstLine="0"/>
              <w:rPr>
                <w:rStyle w:val="Ttulo3Car"/>
                <w:i w:val="0"/>
                <w:sz w:val="14"/>
              </w:rPr>
            </w:pPr>
            <w:r>
              <w:rPr>
                <w:rStyle w:val="Ttulo3Car"/>
                <w:i w:val="0"/>
                <w:sz w:val="14"/>
              </w:rPr>
              <w:t>0.250001</w:t>
            </w:r>
          </w:p>
        </w:tc>
        <w:tc>
          <w:tcPr>
            <w:tcW w:w="760" w:type="dxa"/>
            <w:shd w:val="clear" w:color="auto" w:fill="DEEAF6" w:themeFill="accent1" w:themeFillTint="33"/>
          </w:tcPr>
          <w:p w14:paraId="72E99820" w14:textId="0E75A7A7" w:rsidR="008A424F" w:rsidRPr="001750DA" w:rsidRDefault="00C6481C" w:rsidP="0055085B">
            <w:pPr>
              <w:ind w:left="0" w:firstLine="0"/>
              <w:rPr>
                <w:rStyle w:val="Ttulo3Car"/>
                <w:i w:val="0"/>
                <w:sz w:val="14"/>
              </w:rPr>
            </w:pPr>
            <w:r>
              <w:rPr>
                <w:rStyle w:val="Ttulo3Car"/>
                <w:i w:val="0"/>
                <w:sz w:val="14"/>
              </w:rPr>
              <w:t>0.250435</w:t>
            </w:r>
            <w:r w:rsidR="0055085B" w:rsidRPr="0055085B">
              <w:rPr>
                <w:rStyle w:val="Ttulo3Car"/>
                <w:i w:val="0"/>
                <w:sz w:val="14"/>
              </w:rPr>
              <w:t xml:space="preserve"> </w:t>
            </w:r>
          </w:p>
        </w:tc>
        <w:tc>
          <w:tcPr>
            <w:tcW w:w="760" w:type="dxa"/>
            <w:shd w:val="clear" w:color="auto" w:fill="D5DCE4" w:themeFill="text2" w:themeFillTint="33"/>
          </w:tcPr>
          <w:p w14:paraId="2556DC1F" w14:textId="011376A4" w:rsidR="008A424F" w:rsidRPr="001750DA" w:rsidRDefault="004B2423" w:rsidP="008A424F">
            <w:pPr>
              <w:ind w:left="0" w:firstLine="0"/>
              <w:rPr>
                <w:rStyle w:val="Ttulo3Car"/>
                <w:i w:val="0"/>
                <w:sz w:val="14"/>
              </w:rPr>
            </w:pPr>
            <w:r>
              <w:rPr>
                <w:rStyle w:val="Ttulo3Car"/>
                <w:i w:val="0"/>
                <w:sz w:val="14"/>
              </w:rPr>
              <w:t>0.250425</w:t>
            </w:r>
          </w:p>
        </w:tc>
        <w:tc>
          <w:tcPr>
            <w:tcW w:w="760" w:type="dxa"/>
            <w:shd w:val="clear" w:color="auto" w:fill="DEEAF6" w:themeFill="accent1" w:themeFillTint="33"/>
          </w:tcPr>
          <w:p w14:paraId="0B9E2590" w14:textId="0DD0220F" w:rsidR="008A424F" w:rsidRPr="001750DA" w:rsidRDefault="00C6481C" w:rsidP="008A424F">
            <w:pPr>
              <w:ind w:left="0" w:firstLine="0"/>
              <w:rPr>
                <w:rStyle w:val="Ttulo3Car"/>
                <w:i w:val="0"/>
                <w:sz w:val="14"/>
              </w:rPr>
            </w:pPr>
            <w:r>
              <w:rPr>
                <w:rStyle w:val="Ttulo3Car"/>
                <w:i w:val="0"/>
                <w:sz w:val="14"/>
              </w:rPr>
              <w:t>0.250158</w:t>
            </w:r>
          </w:p>
        </w:tc>
        <w:tc>
          <w:tcPr>
            <w:tcW w:w="760" w:type="dxa"/>
            <w:shd w:val="clear" w:color="auto" w:fill="D5DCE4" w:themeFill="text2" w:themeFillTint="33"/>
          </w:tcPr>
          <w:p w14:paraId="5EDB1A55" w14:textId="5C2E4DC0" w:rsidR="008A424F" w:rsidRPr="001750DA" w:rsidRDefault="004B2423" w:rsidP="008A424F">
            <w:pPr>
              <w:ind w:left="0" w:firstLine="0"/>
              <w:rPr>
                <w:rStyle w:val="Ttulo3Car"/>
                <w:i w:val="0"/>
                <w:sz w:val="14"/>
              </w:rPr>
            </w:pPr>
            <w:r>
              <w:rPr>
                <w:rStyle w:val="Ttulo3Car"/>
                <w:i w:val="0"/>
                <w:sz w:val="14"/>
              </w:rPr>
              <w:t>0.250150</w:t>
            </w:r>
          </w:p>
        </w:tc>
      </w:tr>
      <w:tr w:rsidR="00C6481C" w14:paraId="0F2C7FA5" w14:textId="168E29B0" w:rsidTr="0037032B">
        <w:tc>
          <w:tcPr>
            <w:tcW w:w="584" w:type="dxa"/>
            <w:shd w:val="clear" w:color="auto" w:fill="EDEDED" w:themeFill="accent3" w:themeFillTint="33"/>
          </w:tcPr>
          <w:p w14:paraId="47FDD708" w14:textId="2A4DAA26" w:rsidR="008A424F" w:rsidRPr="001750DA" w:rsidRDefault="004B2423" w:rsidP="008A424F">
            <w:pPr>
              <w:ind w:left="0" w:firstLine="0"/>
              <w:rPr>
                <w:rStyle w:val="Ttulo3Car"/>
                <w:i w:val="0"/>
                <w:sz w:val="14"/>
              </w:rPr>
            </w:pPr>
            <w:r>
              <w:rPr>
                <w:rStyle w:val="Ttulo3Car"/>
                <w:i w:val="0"/>
                <w:sz w:val="14"/>
              </w:rPr>
              <w:t>27</w:t>
            </w:r>
            <w:r w:rsidR="00B1459C" w:rsidRPr="001750DA">
              <w:rPr>
                <w:rStyle w:val="Ttulo3Car"/>
                <w:rFonts w:cs="Times New Roman"/>
                <w:i w:val="0"/>
                <w:sz w:val="14"/>
              </w:rPr>
              <w:t>°</w:t>
            </w:r>
          </w:p>
        </w:tc>
        <w:tc>
          <w:tcPr>
            <w:tcW w:w="584" w:type="dxa"/>
            <w:shd w:val="clear" w:color="auto" w:fill="EDEDED" w:themeFill="accent3" w:themeFillTint="33"/>
          </w:tcPr>
          <w:p w14:paraId="702F1B01" w14:textId="7FEB0173" w:rsidR="008A424F" w:rsidRPr="001750DA" w:rsidRDefault="004B2423" w:rsidP="008A424F">
            <w:pPr>
              <w:ind w:left="0" w:firstLine="0"/>
              <w:rPr>
                <w:rStyle w:val="Ttulo3Car"/>
                <w:i w:val="0"/>
                <w:sz w:val="14"/>
              </w:rPr>
            </w:pPr>
            <w:r>
              <w:rPr>
                <w:rStyle w:val="Ttulo3Car"/>
                <w:i w:val="0"/>
                <w:sz w:val="14"/>
              </w:rPr>
              <w:t>20</w:t>
            </w:r>
            <w:r w:rsidR="008A424F" w:rsidRPr="001750DA">
              <w:rPr>
                <w:rStyle w:val="Ttulo3Car"/>
                <w:i w:val="0"/>
                <w:sz w:val="14"/>
              </w:rPr>
              <w:t>8</w:t>
            </w:r>
            <w:r w:rsidR="00B1459C" w:rsidRPr="001750DA">
              <w:rPr>
                <w:rStyle w:val="Ttulo3Car"/>
                <w:rFonts w:cs="Times New Roman"/>
                <w:i w:val="0"/>
                <w:sz w:val="14"/>
              </w:rPr>
              <w:t>°</w:t>
            </w:r>
          </w:p>
        </w:tc>
        <w:tc>
          <w:tcPr>
            <w:tcW w:w="584" w:type="dxa"/>
            <w:shd w:val="clear" w:color="auto" w:fill="EDEDED" w:themeFill="accent3" w:themeFillTint="33"/>
          </w:tcPr>
          <w:p w14:paraId="5A2BF20B" w14:textId="2DFAA6E4" w:rsidR="008A424F" w:rsidRPr="001750DA" w:rsidRDefault="008A424F" w:rsidP="008A424F">
            <w:pPr>
              <w:ind w:left="0" w:firstLine="0"/>
              <w:rPr>
                <w:rStyle w:val="Ttulo3Car"/>
                <w:i w:val="0"/>
                <w:sz w:val="14"/>
              </w:rPr>
            </w:pPr>
            <w:r w:rsidRPr="001750DA">
              <w:rPr>
                <w:rStyle w:val="Ttulo3Car"/>
                <w:i w:val="0"/>
                <w:sz w:val="14"/>
              </w:rPr>
              <w:t>53</w:t>
            </w:r>
            <w:r w:rsidR="00B1459C" w:rsidRPr="001750DA">
              <w:rPr>
                <w:rStyle w:val="Ttulo3Car"/>
                <w:rFonts w:cs="Times New Roman"/>
                <w:i w:val="0"/>
                <w:sz w:val="14"/>
              </w:rPr>
              <w:t>°</w:t>
            </w:r>
          </w:p>
        </w:tc>
        <w:tc>
          <w:tcPr>
            <w:tcW w:w="759" w:type="dxa"/>
            <w:tcBorders>
              <w:right w:val="single" w:sz="12" w:space="0" w:color="ED7D31" w:themeColor="accent2"/>
            </w:tcBorders>
            <w:shd w:val="clear" w:color="auto" w:fill="DEEAF6" w:themeFill="accent1" w:themeFillTint="33"/>
          </w:tcPr>
          <w:p w14:paraId="5ED1DC01" w14:textId="6CEBFDEA" w:rsidR="008A424F" w:rsidRPr="001750DA" w:rsidRDefault="00C6481C" w:rsidP="0055085B">
            <w:pPr>
              <w:ind w:left="0" w:firstLine="0"/>
              <w:rPr>
                <w:rStyle w:val="Ttulo3Car"/>
                <w:i w:val="0"/>
                <w:sz w:val="14"/>
              </w:rPr>
            </w:pPr>
            <w:r>
              <w:rPr>
                <w:rStyle w:val="Ttulo3Car"/>
                <w:i w:val="0"/>
                <w:sz w:val="14"/>
              </w:rPr>
              <w:t>0.249503</w:t>
            </w:r>
            <w:r w:rsidR="0055085B" w:rsidRPr="0055085B">
              <w:rPr>
                <w:rStyle w:val="Ttulo3C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658FB10" w14:textId="56E5BFA3" w:rsidR="008A424F" w:rsidRPr="001750DA" w:rsidRDefault="0055085B" w:rsidP="00C6481C">
            <w:pPr>
              <w:ind w:left="0" w:firstLine="0"/>
              <w:rPr>
                <w:rStyle w:val="Ttulo3Car"/>
                <w:i w:val="0"/>
                <w:sz w:val="14"/>
              </w:rPr>
            </w:pPr>
            <w:r w:rsidRPr="0055085B">
              <w:rPr>
                <w:rStyle w:val="Ttulo3Car"/>
                <w:i w:val="0"/>
                <w:sz w:val="14"/>
              </w:rPr>
              <w:t xml:space="preserve">0.249492 </w:t>
            </w:r>
          </w:p>
        </w:tc>
        <w:tc>
          <w:tcPr>
            <w:tcW w:w="759" w:type="dxa"/>
            <w:tcBorders>
              <w:left w:val="single" w:sz="12" w:space="0" w:color="ED7D31" w:themeColor="accent2"/>
            </w:tcBorders>
            <w:shd w:val="clear" w:color="auto" w:fill="DEEAF6" w:themeFill="accent1" w:themeFillTint="33"/>
          </w:tcPr>
          <w:p w14:paraId="1E8F347C" w14:textId="555078DA" w:rsidR="008A424F" w:rsidRPr="001750DA" w:rsidRDefault="00C6481C" w:rsidP="0055085B">
            <w:pPr>
              <w:ind w:left="0" w:firstLine="0"/>
              <w:rPr>
                <w:rStyle w:val="Ttulo3Car"/>
                <w:i w:val="0"/>
                <w:sz w:val="14"/>
              </w:rPr>
            </w:pPr>
            <w:r>
              <w:rPr>
                <w:rStyle w:val="Ttulo3Car"/>
                <w:i w:val="0"/>
                <w:sz w:val="14"/>
              </w:rPr>
              <w:t>0.249800</w:t>
            </w:r>
            <w:r w:rsidR="0055085B" w:rsidRPr="0055085B">
              <w:rPr>
                <w:rStyle w:val="Ttulo3Car"/>
                <w:i w:val="0"/>
                <w:sz w:val="14"/>
              </w:rPr>
              <w:t xml:space="preserve"> </w:t>
            </w:r>
          </w:p>
        </w:tc>
        <w:tc>
          <w:tcPr>
            <w:tcW w:w="760" w:type="dxa"/>
            <w:tcBorders>
              <w:bottom w:val="single" w:sz="12" w:space="0" w:color="ED7D31" w:themeColor="accent2"/>
            </w:tcBorders>
            <w:shd w:val="clear" w:color="auto" w:fill="D5DCE4" w:themeFill="text2" w:themeFillTint="33"/>
          </w:tcPr>
          <w:p w14:paraId="56BCC2C8" w14:textId="116C46DD" w:rsidR="008A424F" w:rsidRPr="001750DA" w:rsidRDefault="00220281" w:rsidP="0055085B">
            <w:pPr>
              <w:ind w:left="0" w:firstLine="0"/>
              <w:rPr>
                <w:rStyle w:val="Ttulo3Car"/>
                <w:i w:val="0"/>
                <w:sz w:val="14"/>
              </w:rPr>
            </w:pPr>
            <w:r>
              <w:rPr>
                <w:rStyle w:val="Ttulo3Car"/>
                <w:i w:val="0"/>
                <w:sz w:val="14"/>
              </w:rPr>
              <w:t>0.249791</w:t>
            </w:r>
            <w:r w:rsidR="0055085B" w:rsidRPr="0055085B">
              <w:rPr>
                <w:rStyle w:val="Ttulo3Car"/>
                <w:i w:val="0"/>
                <w:sz w:val="14"/>
              </w:rPr>
              <w:t xml:space="preserve"> </w:t>
            </w:r>
          </w:p>
        </w:tc>
        <w:tc>
          <w:tcPr>
            <w:tcW w:w="760" w:type="dxa"/>
            <w:shd w:val="clear" w:color="auto" w:fill="DEEAF6" w:themeFill="accent1" w:themeFillTint="33"/>
          </w:tcPr>
          <w:p w14:paraId="275ADC52" w14:textId="0A934120" w:rsidR="008A424F" w:rsidRPr="001750DA" w:rsidRDefault="00C6481C" w:rsidP="0055085B">
            <w:pPr>
              <w:ind w:left="0" w:firstLine="0"/>
              <w:rPr>
                <w:rStyle w:val="Ttulo3Car"/>
                <w:i w:val="0"/>
                <w:sz w:val="14"/>
              </w:rPr>
            </w:pPr>
            <w:r>
              <w:rPr>
                <w:rStyle w:val="Ttulo3Car"/>
                <w:i w:val="0"/>
                <w:sz w:val="14"/>
              </w:rPr>
              <w:t>0.250409</w:t>
            </w:r>
            <w:r w:rsidR="0055085B" w:rsidRPr="0055085B">
              <w:rPr>
                <w:rStyle w:val="Ttulo3Car"/>
                <w:i w:val="0"/>
                <w:sz w:val="14"/>
              </w:rPr>
              <w:t xml:space="preserve"> </w:t>
            </w:r>
          </w:p>
        </w:tc>
        <w:tc>
          <w:tcPr>
            <w:tcW w:w="760" w:type="dxa"/>
            <w:tcBorders>
              <w:bottom w:val="single" w:sz="12" w:space="0" w:color="ED7D31" w:themeColor="accent2"/>
            </w:tcBorders>
            <w:shd w:val="clear" w:color="auto" w:fill="D5DCE4" w:themeFill="text2" w:themeFillTint="33"/>
          </w:tcPr>
          <w:p w14:paraId="1D076B96" w14:textId="273D3652" w:rsidR="008A424F" w:rsidRPr="001750DA" w:rsidRDefault="00220281" w:rsidP="0055085B">
            <w:pPr>
              <w:ind w:left="0" w:firstLine="0"/>
              <w:rPr>
                <w:rStyle w:val="Ttulo3Car"/>
                <w:i w:val="0"/>
                <w:sz w:val="14"/>
              </w:rPr>
            </w:pPr>
            <w:r>
              <w:rPr>
                <w:rStyle w:val="Ttulo3Car"/>
                <w:i w:val="0"/>
                <w:sz w:val="14"/>
              </w:rPr>
              <w:t>0.250413</w:t>
            </w:r>
            <w:r w:rsidR="0055085B" w:rsidRPr="0055085B">
              <w:rPr>
                <w:rStyle w:val="Ttulo3Car"/>
                <w:i w:val="0"/>
                <w:sz w:val="14"/>
              </w:rPr>
              <w:t xml:space="preserve"> </w:t>
            </w:r>
          </w:p>
        </w:tc>
        <w:tc>
          <w:tcPr>
            <w:tcW w:w="760" w:type="dxa"/>
            <w:shd w:val="clear" w:color="auto" w:fill="DEEAF6" w:themeFill="accent1" w:themeFillTint="33"/>
          </w:tcPr>
          <w:p w14:paraId="081AF544" w14:textId="2A32B071" w:rsidR="008A424F" w:rsidRPr="001750DA" w:rsidRDefault="00C6481C" w:rsidP="008A424F">
            <w:pPr>
              <w:ind w:left="0" w:firstLine="0"/>
              <w:rPr>
                <w:rStyle w:val="Ttulo3Car"/>
                <w:i w:val="0"/>
                <w:sz w:val="14"/>
              </w:rPr>
            </w:pPr>
            <w:r>
              <w:rPr>
                <w:rStyle w:val="Ttulo3Car"/>
                <w:i w:val="0"/>
                <w:sz w:val="14"/>
              </w:rPr>
              <w:t>0.250286</w:t>
            </w:r>
          </w:p>
        </w:tc>
        <w:tc>
          <w:tcPr>
            <w:tcW w:w="760" w:type="dxa"/>
            <w:shd w:val="clear" w:color="auto" w:fill="D5DCE4" w:themeFill="text2" w:themeFillTint="33"/>
          </w:tcPr>
          <w:p w14:paraId="66E2139C" w14:textId="03380AAB" w:rsidR="008A424F" w:rsidRPr="001750DA" w:rsidRDefault="00220281" w:rsidP="008A424F">
            <w:pPr>
              <w:ind w:left="0" w:firstLine="0"/>
              <w:rPr>
                <w:rStyle w:val="Ttulo3Car"/>
                <w:i w:val="0"/>
                <w:sz w:val="14"/>
              </w:rPr>
            </w:pPr>
            <w:r>
              <w:rPr>
                <w:rStyle w:val="Ttulo3Car"/>
                <w:i w:val="0"/>
                <w:sz w:val="14"/>
              </w:rPr>
              <w:t>0.250302</w:t>
            </w:r>
          </w:p>
        </w:tc>
      </w:tr>
      <w:tr w:rsidR="00C6481C" w14:paraId="7FEC8A90" w14:textId="0A173D3D" w:rsidTr="0037032B">
        <w:tc>
          <w:tcPr>
            <w:tcW w:w="584" w:type="dxa"/>
            <w:shd w:val="clear" w:color="auto" w:fill="EDEDED" w:themeFill="accent3" w:themeFillTint="33"/>
          </w:tcPr>
          <w:p w14:paraId="39298C26" w14:textId="6C9AE289" w:rsidR="008A424F" w:rsidRPr="001750DA" w:rsidRDefault="004B2423" w:rsidP="008A424F">
            <w:pPr>
              <w:ind w:left="0" w:firstLine="0"/>
              <w:rPr>
                <w:rStyle w:val="Ttulo3Car"/>
                <w:i w:val="0"/>
                <w:sz w:val="14"/>
              </w:rPr>
            </w:pPr>
            <w:r>
              <w:rPr>
                <w:rStyle w:val="Ttulo3Car"/>
                <w:i w:val="0"/>
                <w:sz w:val="14"/>
              </w:rPr>
              <w:t>123</w:t>
            </w:r>
            <w:r w:rsidR="00B1459C" w:rsidRPr="001750DA">
              <w:rPr>
                <w:rStyle w:val="Ttulo3Car"/>
                <w:rFonts w:cs="Times New Roman"/>
                <w:i w:val="0"/>
                <w:sz w:val="14"/>
              </w:rPr>
              <w:t>°</w:t>
            </w:r>
          </w:p>
        </w:tc>
        <w:tc>
          <w:tcPr>
            <w:tcW w:w="584" w:type="dxa"/>
            <w:shd w:val="clear" w:color="auto" w:fill="EDEDED" w:themeFill="accent3" w:themeFillTint="33"/>
          </w:tcPr>
          <w:p w14:paraId="09F251EB" w14:textId="2B0593C2" w:rsidR="008A424F" w:rsidRPr="001750DA" w:rsidRDefault="004B2423" w:rsidP="008A424F">
            <w:pPr>
              <w:ind w:left="0" w:firstLine="0"/>
              <w:rPr>
                <w:rStyle w:val="Ttulo3Car"/>
                <w:i w:val="0"/>
                <w:sz w:val="14"/>
              </w:rPr>
            </w:pPr>
            <w:r>
              <w:rPr>
                <w:rStyle w:val="Ttulo3Car"/>
                <w:i w:val="0"/>
                <w:sz w:val="14"/>
              </w:rPr>
              <w:t>304</w:t>
            </w:r>
            <w:r w:rsidR="00B1459C" w:rsidRPr="001750DA">
              <w:rPr>
                <w:rStyle w:val="Ttulo3Car"/>
                <w:rFonts w:cs="Times New Roman"/>
                <w:i w:val="0"/>
                <w:sz w:val="14"/>
              </w:rPr>
              <w:t>°</w:t>
            </w:r>
          </w:p>
        </w:tc>
        <w:tc>
          <w:tcPr>
            <w:tcW w:w="584" w:type="dxa"/>
            <w:shd w:val="clear" w:color="auto" w:fill="EDEDED" w:themeFill="accent3" w:themeFillTint="33"/>
          </w:tcPr>
          <w:p w14:paraId="303D5C1E" w14:textId="007C3C2D" w:rsidR="008A424F" w:rsidRPr="001750DA" w:rsidRDefault="004B2423" w:rsidP="008A424F">
            <w:pPr>
              <w:ind w:left="0" w:firstLine="0"/>
              <w:rPr>
                <w:rStyle w:val="Ttulo3Car"/>
                <w:i w:val="0"/>
                <w:sz w:val="14"/>
              </w:rPr>
            </w:pPr>
            <w:r>
              <w:rPr>
                <w:rStyle w:val="Ttulo3Car"/>
                <w:i w:val="0"/>
                <w:sz w:val="14"/>
              </w:rPr>
              <w:t>54</w:t>
            </w:r>
            <w:r w:rsidR="00B1459C" w:rsidRPr="001750DA">
              <w:rPr>
                <w:rStyle w:val="Ttulo3Car"/>
                <w:rFonts w:cs="Times New Roman"/>
                <w:i w:val="0"/>
                <w:sz w:val="14"/>
              </w:rPr>
              <w:t>°</w:t>
            </w:r>
          </w:p>
        </w:tc>
        <w:tc>
          <w:tcPr>
            <w:tcW w:w="759" w:type="dxa"/>
            <w:shd w:val="clear" w:color="auto" w:fill="DEEAF6" w:themeFill="accent1" w:themeFillTint="33"/>
          </w:tcPr>
          <w:p w14:paraId="67D920B1" w14:textId="440A0AD8" w:rsidR="008A424F" w:rsidRPr="001750DA" w:rsidRDefault="00C6481C" w:rsidP="00C6481C">
            <w:pPr>
              <w:ind w:left="0" w:firstLine="0"/>
              <w:rPr>
                <w:rStyle w:val="Ttulo3Car"/>
                <w:i w:val="0"/>
                <w:sz w:val="14"/>
              </w:rPr>
            </w:pPr>
            <w:r>
              <w:rPr>
                <w:rStyle w:val="Ttulo3Car"/>
                <w:i w:val="0"/>
                <w:sz w:val="14"/>
              </w:rPr>
              <w:t>0.250521</w:t>
            </w:r>
            <w:r w:rsidRPr="00C6481C">
              <w:rPr>
                <w:rStyle w:val="Ttulo3Car"/>
                <w:i w:val="0"/>
                <w:sz w:val="14"/>
              </w:rPr>
              <w:t xml:space="preserve"> </w:t>
            </w:r>
          </w:p>
        </w:tc>
        <w:tc>
          <w:tcPr>
            <w:tcW w:w="759" w:type="dxa"/>
            <w:tcBorders>
              <w:top w:val="single" w:sz="12" w:space="0" w:color="ED7D31" w:themeColor="accent2"/>
              <w:bottom w:val="single" w:sz="4" w:space="0" w:color="auto"/>
            </w:tcBorders>
            <w:shd w:val="clear" w:color="auto" w:fill="D5DCE4" w:themeFill="text2" w:themeFillTint="33"/>
          </w:tcPr>
          <w:p w14:paraId="30872445" w14:textId="0521C464" w:rsidR="008A424F" w:rsidRPr="001750DA" w:rsidRDefault="00220281" w:rsidP="0055085B">
            <w:pPr>
              <w:ind w:left="0" w:firstLine="0"/>
              <w:rPr>
                <w:rStyle w:val="Ttulo3Car"/>
                <w:i w:val="0"/>
                <w:sz w:val="14"/>
              </w:rPr>
            </w:pPr>
            <w:r>
              <w:rPr>
                <w:rStyle w:val="Ttulo3Car"/>
                <w:i w:val="0"/>
                <w:sz w:val="14"/>
              </w:rPr>
              <w:t>0.250576</w:t>
            </w:r>
            <w:r w:rsidR="0055085B" w:rsidRPr="0055085B">
              <w:rPr>
                <w:rStyle w:val="Ttulo3Car"/>
                <w:i w:val="0"/>
                <w:sz w:val="14"/>
              </w:rPr>
              <w:t xml:space="preserve"> </w:t>
            </w:r>
          </w:p>
        </w:tc>
        <w:tc>
          <w:tcPr>
            <w:tcW w:w="759" w:type="dxa"/>
            <w:tcBorders>
              <w:right w:val="single" w:sz="12" w:space="0" w:color="ED7D31" w:themeColor="accent2"/>
            </w:tcBorders>
            <w:shd w:val="clear" w:color="auto" w:fill="DEEAF6" w:themeFill="accent1" w:themeFillTint="33"/>
          </w:tcPr>
          <w:p w14:paraId="1FC80DEC" w14:textId="060E9781" w:rsidR="008A424F" w:rsidRPr="001750DA" w:rsidRDefault="00C6481C" w:rsidP="00C6481C">
            <w:pPr>
              <w:ind w:left="0" w:firstLine="0"/>
              <w:rPr>
                <w:rStyle w:val="Ttulo3Car"/>
                <w:i w:val="0"/>
                <w:sz w:val="14"/>
              </w:rPr>
            </w:pPr>
            <w:r>
              <w:rPr>
                <w:rStyle w:val="Ttulo3Car"/>
                <w:i w:val="0"/>
                <w:sz w:val="14"/>
              </w:rPr>
              <w:t>0.249235</w:t>
            </w:r>
            <w:r w:rsidRPr="00C6481C">
              <w:rPr>
                <w:rStyle w:val="Ttulo3C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099BA68D" w14:textId="3B8F364C" w:rsidR="008A424F" w:rsidRPr="001750DA" w:rsidRDefault="00220281" w:rsidP="0055085B">
            <w:pPr>
              <w:ind w:left="0" w:firstLine="0"/>
              <w:rPr>
                <w:rStyle w:val="Ttulo3Car"/>
                <w:i w:val="0"/>
                <w:sz w:val="14"/>
              </w:rPr>
            </w:pPr>
            <w:r>
              <w:rPr>
                <w:rStyle w:val="Ttulo3Car"/>
                <w:i w:val="0"/>
                <w:sz w:val="14"/>
              </w:rPr>
              <w:t>0.249237</w:t>
            </w:r>
            <w:r w:rsidR="0055085B" w:rsidRPr="0055085B">
              <w:rPr>
                <w:rStyle w:val="Ttulo3C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4C528FA3" w14:textId="4C67D016" w:rsidR="008A424F" w:rsidRPr="001750DA" w:rsidRDefault="00C6481C" w:rsidP="00C6481C">
            <w:pPr>
              <w:ind w:left="0" w:firstLine="0"/>
              <w:rPr>
                <w:rStyle w:val="Ttulo3Car"/>
                <w:i w:val="0"/>
                <w:sz w:val="14"/>
              </w:rPr>
            </w:pPr>
            <w:r>
              <w:rPr>
                <w:rStyle w:val="Ttulo3Car"/>
                <w:i w:val="0"/>
                <w:sz w:val="14"/>
              </w:rPr>
              <w:t>0.249542</w:t>
            </w:r>
            <w:r w:rsidRPr="00C6481C">
              <w:rPr>
                <w:rStyle w:val="Ttulo3C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30A173" w14:textId="451B1B54" w:rsidR="008A424F" w:rsidRPr="001750DA" w:rsidRDefault="00220281" w:rsidP="0055085B">
            <w:pPr>
              <w:ind w:left="0" w:firstLine="0"/>
              <w:rPr>
                <w:rStyle w:val="Ttulo3Car"/>
                <w:i w:val="0"/>
                <w:sz w:val="14"/>
              </w:rPr>
            </w:pPr>
            <w:r>
              <w:rPr>
                <w:rStyle w:val="Ttulo3Car"/>
                <w:i w:val="0"/>
                <w:sz w:val="14"/>
              </w:rPr>
              <w:t>0.249524</w:t>
            </w:r>
            <w:r w:rsidR="0055085B" w:rsidRPr="0055085B">
              <w:rPr>
                <w:rStyle w:val="Ttulo3Car"/>
                <w:i w:val="0"/>
                <w:sz w:val="14"/>
              </w:rPr>
              <w:t xml:space="preserve"> </w:t>
            </w:r>
          </w:p>
        </w:tc>
        <w:tc>
          <w:tcPr>
            <w:tcW w:w="760" w:type="dxa"/>
            <w:tcBorders>
              <w:left w:val="single" w:sz="12" w:space="0" w:color="ED7D31" w:themeColor="accent2"/>
            </w:tcBorders>
            <w:shd w:val="clear" w:color="auto" w:fill="DEEAF6" w:themeFill="accent1" w:themeFillTint="33"/>
          </w:tcPr>
          <w:p w14:paraId="681C9DCF" w14:textId="69F3EA81" w:rsidR="008A424F" w:rsidRPr="001750DA" w:rsidRDefault="00C6481C" w:rsidP="008A424F">
            <w:pPr>
              <w:ind w:left="0" w:firstLine="0"/>
              <w:rPr>
                <w:rStyle w:val="Ttulo3Car"/>
                <w:i w:val="0"/>
                <w:sz w:val="14"/>
              </w:rPr>
            </w:pPr>
            <w:r>
              <w:rPr>
                <w:rStyle w:val="Ttulo3Car"/>
                <w:i w:val="0"/>
                <w:sz w:val="14"/>
              </w:rPr>
              <w:t>0.250700</w:t>
            </w:r>
          </w:p>
        </w:tc>
        <w:tc>
          <w:tcPr>
            <w:tcW w:w="760" w:type="dxa"/>
            <w:shd w:val="clear" w:color="auto" w:fill="D5DCE4" w:themeFill="text2" w:themeFillTint="33"/>
          </w:tcPr>
          <w:p w14:paraId="38950069" w14:textId="2D6F73BF" w:rsidR="008A424F" w:rsidRPr="001750DA" w:rsidRDefault="00220281" w:rsidP="008A424F">
            <w:pPr>
              <w:ind w:left="0" w:firstLine="0"/>
              <w:rPr>
                <w:rStyle w:val="Ttulo3Car"/>
                <w:i w:val="0"/>
                <w:sz w:val="14"/>
              </w:rPr>
            </w:pPr>
            <w:r>
              <w:rPr>
                <w:rStyle w:val="Ttulo3Car"/>
                <w:i w:val="0"/>
                <w:sz w:val="14"/>
              </w:rPr>
              <w:t>0.250660</w:t>
            </w:r>
          </w:p>
        </w:tc>
      </w:tr>
      <w:tr w:rsidR="00C6481C" w14:paraId="74512B4B" w14:textId="7A09A62C" w:rsidTr="0037032B">
        <w:tc>
          <w:tcPr>
            <w:tcW w:w="584" w:type="dxa"/>
            <w:shd w:val="clear" w:color="auto" w:fill="EDEDED" w:themeFill="accent3" w:themeFillTint="33"/>
          </w:tcPr>
          <w:p w14:paraId="1866C478" w14:textId="79DC81F6" w:rsidR="008A424F" w:rsidRPr="001750DA" w:rsidRDefault="005A1E57" w:rsidP="008A424F">
            <w:pPr>
              <w:ind w:left="0" w:firstLine="0"/>
              <w:rPr>
                <w:rStyle w:val="Ttulo3Car"/>
                <w:i w:val="0"/>
                <w:sz w:val="14"/>
              </w:rPr>
            </w:pPr>
            <w:r>
              <w:rPr>
                <w:rStyle w:val="Ttulo3Car"/>
                <w:i w:val="0"/>
                <w:sz w:val="14"/>
              </w:rPr>
              <w:t>218</w:t>
            </w:r>
            <w:r w:rsidR="00B1459C" w:rsidRPr="001750DA">
              <w:rPr>
                <w:rStyle w:val="Ttulo3Car"/>
                <w:rFonts w:cs="Times New Roman"/>
                <w:i w:val="0"/>
                <w:sz w:val="14"/>
              </w:rPr>
              <w:t>°</w:t>
            </w:r>
          </w:p>
        </w:tc>
        <w:tc>
          <w:tcPr>
            <w:tcW w:w="584" w:type="dxa"/>
            <w:shd w:val="clear" w:color="auto" w:fill="EDEDED" w:themeFill="accent3" w:themeFillTint="33"/>
          </w:tcPr>
          <w:p w14:paraId="398BDE6D" w14:textId="0EBCD6B2" w:rsidR="008A424F" w:rsidRPr="001750DA" w:rsidRDefault="005A1E57" w:rsidP="008A424F">
            <w:pPr>
              <w:ind w:left="0" w:firstLine="0"/>
              <w:rPr>
                <w:rStyle w:val="Ttulo3Car"/>
                <w:i w:val="0"/>
                <w:sz w:val="14"/>
              </w:rPr>
            </w:pPr>
            <w:r>
              <w:rPr>
                <w:rStyle w:val="Ttulo3Car"/>
                <w:i w:val="0"/>
                <w:sz w:val="14"/>
              </w:rPr>
              <w:t>38</w:t>
            </w:r>
            <w:r w:rsidR="00B1459C" w:rsidRPr="001750DA">
              <w:rPr>
                <w:rStyle w:val="Ttulo3Car"/>
                <w:rFonts w:cs="Times New Roman"/>
                <w:i w:val="0"/>
                <w:sz w:val="14"/>
              </w:rPr>
              <w:t>°</w:t>
            </w:r>
          </w:p>
        </w:tc>
        <w:tc>
          <w:tcPr>
            <w:tcW w:w="584" w:type="dxa"/>
            <w:shd w:val="clear" w:color="auto" w:fill="EDEDED" w:themeFill="accent3" w:themeFillTint="33"/>
          </w:tcPr>
          <w:p w14:paraId="45E0C33B" w14:textId="340E1BE9" w:rsidR="008A424F" w:rsidRPr="001750DA" w:rsidRDefault="005A1E57" w:rsidP="008A424F">
            <w:pPr>
              <w:ind w:left="0" w:firstLine="0"/>
              <w:rPr>
                <w:rStyle w:val="Ttulo3Car"/>
                <w:i w:val="0"/>
                <w:sz w:val="14"/>
              </w:rPr>
            </w:pPr>
            <w:r>
              <w:rPr>
                <w:rStyle w:val="Ttulo3Car"/>
                <w:i w:val="0"/>
                <w:sz w:val="14"/>
              </w:rPr>
              <w:t>60</w:t>
            </w:r>
            <w:r w:rsidR="00B1459C" w:rsidRPr="001750DA">
              <w:rPr>
                <w:rStyle w:val="Ttulo3Car"/>
                <w:rFonts w:cs="Times New Roman"/>
                <w:i w:val="0"/>
                <w:sz w:val="14"/>
              </w:rPr>
              <w:t>°</w:t>
            </w:r>
          </w:p>
        </w:tc>
        <w:tc>
          <w:tcPr>
            <w:tcW w:w="759" w:type="dxa"/>
            <w:tcBorders>
              <w:right w:val="single" w:sz="4" w:space="0" w:color="auto"/>
            </w:tcBorders>
            <w:shd w:val="clear" w:color="auto" w:fill="DEEAF6" w:themeFill="accent1" w:themeFillTint="33"/>
          </w:tcPr>
          <w:p w14:paraId="09B2B8BB" w14:textId="55186DEC" w:rsidR="008A424F" w:rsidRPr="001750DA" w:rsidRDefault="00C6481C" w:rsidP="00C6481C">
            <w:pPr>
              <w:ind w:left="0" w:firstLine="0"/>
              <w:rPr>
                <w:rStyle w:val="Ttulo3Car"/>
                <w:i w:val="0"/>
                <w:sz w:val="14"/>
              </w:rPr>
            </w:pPr>
            <w:r>
              <w:rPr>
                <w:rStyle w:val="Ttulo3Car"/>
                <w:i w:val="0"/>
                <w:sz w:val="14"/>
              </w:rPr>
              <w:t>0.252623</w:t>
            </w:r>
            <w:r w:rsidRPr="00C6481C">
              <w:rPr>
                <w:rStyle w:val="Ttulo3Car"/>
                <w:i w:val="0"/>
                <w:sz w:val="14"/>
              </w:rPr>
              <w:t xml:space="preserve"> </w:t>
            </w:r>
          </w:p>
        </w:tc>
        <w:tc>
          <w:tcPr>
            <w:tcW w:w="75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E145DD4" w14:textId="1A8A2A87" w:rsidR="008A424F" w:rsidRPr="001750DA" w:rsidRDefault="00220281" w:rsidP="00C6481C">
            <w:pPr>
              <w:ind w:left="0" w:firstLine="0"/>
              <w:rPr>
                <w:rStyle w:val="Ttulo3Car"/>
                <w:i w:val="0"/>
                <w:sz w:val="14"/>
              </w:rPr>
            </w:pPr>
            <w:r>
              <w:rPr>
                <w:rStyle w:val="Ttulo3Car"/>
                <w:i w:val="0"/>
                <w:sz w:val="14"/>
              </w:rPr>
              <w:t>0.252621</w:t>
            </w:r>
            <w:r w:rsidR="00C6481C" w:rsidRPr="00C6481C">
              <w:rPr>
                <w:rStyle w:val="Ttulo3Car"/>
                <w:i w:val="0"/>
                <w:sz w:val="14"/>
              </w:rPr>
              <w:t xml:space="preserve">  </w:t>
            </w:r>
          </w:p>
        </w:tc>
        <w:tc>
          <w:tcPr>
            <w:tcW w:w="759" w:type="dxa"/>
            <w:tcBorders>
              <w:left w:val="single" w:sz="4" w:space="0" w:color="auto"/>
            </w:tcBorders>
            <w:shd w:val="clear" w:color="auto" w:fill="DEEAF6" w:themeFill="accent1" w:themeFillTint="33"/>
          </w:tcPr>
          <w:p w14:paraId="4D01E05A" w14:textId="25A49FF0" w:rsidR="008A424F" w:rsidRPr="001750DA" w:rsidRDefault="00C6481C" w:rsidP="00C6481C">
            <w:pPr>
              <w:ind w:left="0" w:firstLine="0"/>
              <w:rPr>
                <w:rStyle w:val="Ttulo3Car"/>
                <w:i w:val="0"/>
                <w:sz w:val="14"/>
              </w:rPr>
            </w:pPr>
            <w:r>
              <w:rPr>
                <w:rStyle w:val="Ttulo3Car"/>
                <w:i w:val="0"/>
                <w:sz w:val="14"/>
              </w:rPr>
              <w:t>0.252169</w:t>
            </w:r>
            <w:r w:rsidRPr="00C6481C">
              <w:rPr>
                <w:rStyle w:val="Ttulo3Car"/>
                <w:i w:val="0"/>
                <w:sz w:val="14"/>
              </w:rPr>
              <w:t xml:space="preserve"> </w:t>
            </w:r>
          </w:p>
        </w:tc>
        <w:tc>
          <w:tcPr>
            <w:tcW w:w="760" w:type="dxa"/>
            <w:shd w:val="clear" w:color="auto" w:fill="D5DCE4" w:themeFill="text2" w:themeFillTint="33"/>
          </w:tcPr>
          <w:p w14:paraId="4719E18A" w14:textId="6584ECB4" w:rsidR="008A424F" w:rsidRPr="001750DA" w:rsidRDefault="00220281" w:rsidP="00C6481C">
            <w:pPr>
              <w:ind w:left="0" w:firstLine="0"/>
              <w:rPr>
                <w:rStyle w:val="Ttulo3Car"/>
                <w:i w:val="0"/>
                <w:sz w:val="14"/>
              </w:rPr>
            </w:pPr>
            <w:r>
              <w:rPr>
                <w:rStyle w:val="Ttulo3Car"/>
                <w:i w:val="0"/>
                <w:sz w:val="14"/>
              </w:rPr>
              <w:t>0.252212</w:t>
            </w:r>
            <w:r w:rsidR="00C6481C" w:rsidRPr="00C6481C">
              <w:rPr>
                <w:rStyle w:val="Ttulo3Car"/>
                <w:i w:val="0"/>
                <w:sz w:val="14"/>
              </w:rPr>
              <w:t xml:space="preserve"> </w:t>
            </w:r>
          </w:p>
        </w:tc>
        <w:tc>
          <w:tcPr>
            <w:tcW w:w="760" w:type="dxa"/>
            <w:tcBorders>
              <w:right w:val="single" w:sz="12" w:space="0" w:color="ED7D31" w:themeColor="accent2"/>
            </w:tcBorders>
            <w:shd w:val="clear" w:color="auto" w:fill="DEEAF6" w:themeFill="accent1" w:themeFillTint="33"/>
          </w:tcPr>
          <w:p w14:paraId="107E7DA3" w14:textId="28C5A1A3" w:rsidR="008A424F" w:rsidRPr="001750DA" w:rsidRDefault="00C6481C" w:rsidP="00C6481C">
            <w:pPr>
              <w:ind w:left="0" w:firstLine="0"/>
              <w:rPr>
                <w:rStyle w:val="Ttulo3Car"/>
                <w:i w:val="0"/>
                <w:sz w:val="14"/>
              </w:rPr>
            </w:pPr>
            <w:r>
              <w:rPr>
                <w:rStyle w:val="Ttulo3Car"/>
                <w:i w:val="0"/>
                <w:sz w:val="14"/>
              </w:rPr>
              <w:t>0.247323</w:t>
            </w:r>
            <w:r w:rsidRPr="00C6481C">
              <w:rPr>
                <w:rStyle w:val="Ttulo3Car"/>
                <w:i w:val="0"/>
                <w:sz w:val="14"/>
              </w:rPr>
              <w:t xml:space="preserve"> </w:t>
            </w:r>
          </w:p>
        </w:tc>
        <w:tc>
          <w:tcPr>
            <w:tcW w:w="760"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4AEDB4E" w14:textId="50503D0A" w:rsidR="008A424F" w:rsidRPr="001750DA" w:rsidRDefault="00220281" w:rsidP="00C6481C">
            <w:pPr>
              <w:ind w:left="0" w:firstLine="0"/>
              <w:rPr>
                <w:rStyle w:val="Ttulo3Car"/>
                <w:i w:val="0"/>
                <w:sz w:val="14"/>
              </w:rPr>
            </w:pPr>
            <w:r>
              <w:rPr>
                <w:rStyle w:val="Ttulo3Car"/>
                <w:i w:val="0"/>
                <w:sz w:val="14"/>
              </w:rPr>
              <w:t>0.247322</w:t>
            </w:r>
            <w:r w:rsidR="00C6481C" w:rsidRPr="00C6481C">
              <w:rPr>
                <w:rStyle w:val="Ttulo3C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6EA43FAA" w14:textId="1E4A1D8B" w:rsidR="008A424F" w:rsidRPr="001750DA" w:rsidRDefault="00C6481C" w:rsidP="008A424F">
            <w:pPr>
              <w:ind w:left="0" w:firstLine="0"/>
              <w:rPr>
                <w:rStyle w:val="Ttulo3Car"/>
                <w:i w:val="0"/>
                <w:sz w:val="14"/>
              </w:rPr>
            </w:pPr>
            <w:r>
              <w:rPr>
                <w:rStyle w:val="Ttulo3Car"/>
                <w:i w:val="0"/>
                <w:sz w:val="14"/>
              </w:rPr>
              <w:t>0.247884</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5F38E2AA" w14:textId="4130561A" w:rsidR="008A424F" w:rsidRPr="001750DA" w:rsidRDefault="00220281" w:rsidP="008A424F">
            <w:pPr>
              <w:ind w:left="0" w:firstLine="0"/>
              <w:rPr>
                <w:rStyle w:val="Ttulo3Car"/>
                <w:i w:val="0"/>
                <w:sz w:val="14"/>
              </w:rPr>
            </w:pPr>
            <w:r>
              <w:rPr>
                <w:rStyle w:val="Ttulo3Car"/>
                <w:i w:val="0"/>
                <w:sz w:val="14"/>
              </w:rPr>
              <w:t>0.247843</w:t>
            </w:r>
          </w:p>
        </w:tc>
      </w:tr>
    </w:tbl>
    <w:p w14:paraId="0C837891" w14:textId="2A05D44A" w:rsidR="009C5C90" w:rsidRDefault="0037032B" w:rsidP="009C5C90">
      <w:pPr>
        <w:keepNext/>
        <w:ind w:left="0"/>
      </w:pPr>
      <w:r>
        <w:rPr>
          <w:noProof/>
        </w:rPr>
        <w:lastRenderedPageBreak/>
        <w:drawing>
          <wp:inline distT="0" distB="0" distL="0" distR="0" wp14:anchorId="3CADDB8C" wp14:editId="11195D0B">
            <wp:extent cx="5431790" cy="3637280"/>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1790" cy="3637280"/>
                    </a:xfrm>
                    <a:prstGeom prst="rect">
                      <a:avLst/>
                    </a:prstGeom>
                  </pic:spPr>
                </pic:pic>
              </a:graphicData>
            </a:graphic>
          </wp:inline>
        </w:drawing>
      </w:r>
    </w:p>
    <w:p w14:paraId="6537BD62" w14:textId="7139E5A0" w:rsidR="00F95F33" w:rsidRDefault="009C5C90" w:rsidP="00F95F33">
      <w:pPr>
        <w:pStyle w:val="Descripcin"/>
      </w:pPr>
      <w:bookmarkStart w:id="69" w:name="_Toc101393043"/>
      <w:r>
        <w:t xml:space="preserve">Figure </w:t>
      </w:r>
      <w:fldSimple w:instr=" SEQ Figure \* ARABIC ">
        <w:r w:rsidR="00F12240">
          <w:rPr>
            <w:noProof/>
          </w:rPr>
          <w:t>15</w:t>
        </w:r>
      </w:fldSimple>
      <w:r>
        <w:t>.</w:t>
      </w:r>
      <w:r w:rsidR="00987976">
        <w:t xml:space="preserve"> </w:t>
      </w:r>
      <w:bookmarkEnd w:id="69"/>
      <w:r w:rsidR="00F95F33">
        <w:t>. S</w:t>
      </w:r>
      <w:r w:rsidR="00F95F33" w:rsidRPr="00987976">
        <w:t xml:space="preserve">cenario formed by four receiving </w:t>
      </w:r>
      <w:r w:rsidR="00F95F33">
        <w:t>strip dipole</w:t>
      </w:r>
      <w:r w:rsidR="00F95F33" w:rsidRPr="00987976">
        <w:t xml:space="preserve"> antennas</w:t>
      </w:r>
      <w:r w:rsidR="00F95F33">
        <w:t xml:space="preserve"> </w:t>
      </w:r>
      <w:r w:rsidR="00F95F33" w:rsidRPr="00987976">
        <w:t xml:space="preserve">and a </w:t>
      </w:r>
      <w:r w:rsidR="00F95F33">
        <w:t>transmitting source located at 8</w:t>
      </w:r>
      <w:r w:rsidR="00F95F33">
        <w:rPr>
          <w:rFonts w:cs="Times New Roman"/>
        </w:rPr>
        <w:t>°</w:t>
      </w:r>
      <w:r w:rsidR="00F95F33" w:rsidRPr="00987976">
        <w:t xml:space="preserve"> azimuth angle and 53</w:t>
      </w:r>
      <w:r w:rsidR="00F95F33">
        <w:rPr>
          <w:rFonts w:cs="Times New Roman"/>
        </w:rPr>
        <w:t>°</w:t>
      </w:r>
      <w:r w:rsidR="00F95F33" w:rsidRPr="00987976">
        <w:t xml:space="preserve"> elevation within the receiving system</w:t>
      </w:r>
      <w:r w:rsidR="00F95F33">
        <w:t>.</w:t>
      </w:r>
    </w:p>
    <w:p w14:paraId="64F54D2D" w14:textId="6243FC6D" w:rsidR="0049761C" w:rsidRDefault="0049761C" w:rsidP="00F95F33">
      <w:pPr>
        <w:pStyle w:val="Descripcin"/>
      </w:pPr>
      <w:r>
        <w:rPr>
          <w:noProof/>
        </w:rPr>
        <w:drawing>
          <wp:inline distT="0" distB="0" distL="0" distR="0" wp14:anchorId="3D3B758E" wp14:editId="1513343C">
            <wp:extent cx="5431790" cy="33223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31790" cy="3322320"/>
                    </a:xfrm>
                    <a:prstGeom prst="rect">
                      <a:avLst/>
                    </a:prstGeom>
                  </pic:spPr>
                </pic:pic>
              </a:graphicData>
            </a:graphic>
          </wp:inline>
        </w:drawing>
      </w:r>
    </w:p>
    <w:p w14:paraId="43DB952B" w14:textId="36DA5857" w:rsidR="00F95F33" w:rsidRPr="0049761C" w:rsidRDefault="0049761C" w:rsidP="00F95F33">
      <w:pPr>
        <w:pStyle w:val="Descripcin"/>
      </w:pPr>
      <w:bookmarkStart w:id="70" w:name="_Toc101393044"/>
      <w:r>
        <w:t xml:space="preserve">Figure </w:t>
      </w:r>
      <w:fldSimple w:instr=" SEQ Figure \* ARABIC ">
        <w:r w:rsidR="00F12240">
          <w:rPr>
            <w:noProof/>
          </w:rPr>
          <w:t>16</w:t>
        </w:r>
      </w:fldSimple>
      <w:r>
        <w:t xml:space="preserve">. </w:t>
      </w:r>
      <w:r w:rsidR="00F95F33" w:rsidRPr="0049761C">
        <w:t xml:space="preserve">Radiation pattern of a </w:t>
      </w:r>
      <w:r w:rsidR="00F95F33">
        <w:t xml:space="preserve">strip </w:t>
      </w:r>
      <w:r w:rsidR="00F95F33" w:rsidRPr="0049761C">
        <w:t>dipole antenna</w:t>
      </w:r>
      <w:r w:rsidR="00F95F33">
        <w:t>.</w:t>
      </w:r>
    </w:p>
    <w:bookmarkEnd w:id="70"/>
    <w:p w14:paraId="6CFBEBB0" w14:textId="77777777" w:rsidR="00C66B31" w:rsidRPr="00F702E4" w:rsidRDefault="00C66B31" w:rsidP="00C66B31">
      <w:pPr>
        <w:rPr>
          <w:rStyle w:val="Ttulo3Car"/>
          <w:i w:val="0"/>
          <w:color w:val="FF0000"/>
        </w:rPr>
      </w:pPr>
      <w:commentRangeStart w:id="71"/>
      <w:r w:rsidRPr="003E0477">
        <w:rPr>
          <w:rStyle w:val="Ttulo3Car"/>
          <w:i w:val="0"/>
        </w:rPr>
        <w:lastRenderedPageBreak/>
        <w:t xml:space="preserve">Figure </w:t>
      </w:r>
      <w:r w:rsidRPr="00524ADD">
        <w:rPr>
          <w:rStyle w:val="Ttulo3Car"/>
          <w:i w:val="0"/>
          <w:highlight w:val="yellow"/>
        </w:rPr>
        <w:t>16</w:t>
      </w:r>
      <w:r w:rsidRPr="003E0477">
        <w:rPr>
          <w:rStyle w:val="Ttulo3Car"/>
          <w:i w:val="0"/>
        </w:rPr>
        <w:t xml:space="preserve"> </w:t>
      </w:r>
      <w:r w:rsidRPr="00D254A3">
        <w:rPr>
          <w:rStyle w:val="Ttulo3Car"/>
          <w:i w:val="0"/>
        </w:rPr>
        <w:t xml:space="preserve">shows a limited version of the confusion matrix with the 20 first classes. </w:t>
      </w:r>
      <w:commentRangeEnd w:id="71"/>
      <w:r>
        <w:rPr>
          <w:rStyle w:val="Refdecomentario"/>
        </w:rPr>
        <w:commentReference w:id="71"/>
      </w:r>
      <w:r w:rsidRPr="00D254A3">
        <w:rPr>
          <w:rStyle w:val="Ttulo3Car"/>
          <w:i w:val="0"/>
        </w:rPr>
        <w:t xml:space="preserve">The figure shows a normal behavior in class classification, </w:t>
      </w:r>
      <w:commentRangeStart w:id="72"/>
      <w:r w:rsidRPr="00D254A3">
        <w:rPr>
          <w:rStyle w:val="Ttulo3Car"/>
          <w:i w:val="0"/>
        </w:rPr>
        <w:t>the model confuses the angles with those closest to it.</w:t>
      </w:r>
      <w:commentRangeEnd w:id="72"/>
      <w:r>
        <w:rPr>
          <w:rStyle w:val="Refdecomentario"/>
        </w:rPr>
        <w:commentReference w:id="72"/>
      </w:r>
      <w:r>
        <w:rPr>
          <w:rStyle w:val="Ttulo3Car"/>
          <w:i w:val="0"/>
        </w:rPr>
        <w:t xml:space="preserve"> </w:t>
      </w:r>
      <w:r w:rsidRPr="00D254A3">
        <w:rPr>
          <w:rStyle w:val="Ttulo3Car"/>
          <w:i w:val="0"/>
        </w:rPr>
        <w:t>The accuracy of the model predicting the azimuth angles is 78.54%</w:t>
      </w:r>
      <w:r>
        <w:rPr>
          <w:rStyle w:val="Ttulo3Car"/>
          <w:i w:val="0"/>
        </w:rPr>
        <w:t>.</w:t>
      </w:r>
    </w:p>
    <w:p w14:paraId="6390FCD2" w14:textId="77777777" w:rsidR="000A3FC2" w:rsidRDefault="00393983" w:rsidP="002E5236">
      <w:pPr>
        <w:keepNext/>
        <w:ind w:left="0"/>
      </w:pPr>
      <w:r>
        <w:rPr>
          <w:noProof/>
        </w:rPr>
        <w:drawing>
          <wp:inline distT="0" distB="0" distL="0" distR="0" wp14:anchorId="2B9D4C7A" wp14:editId="1CC78EFB">
            <wp:extent cx="4974336" cy="4965192"/>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zimuth_confusion_matrix_limit.jpg"/>
                    <pic:cNvPicPr/>
                  </pic:nvPicPr>
                  <pic:blipFill>
                    <a:blip r:embed="rId29">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3F459AFE" w14:textId="41AAA949" w:rsidR="00393983" w:rsidRPr="00393983" w:rsidRDefault="000A3FC2" w:rsidP="000A3FC2">
      <w:pPr>
        <w:pStyle w:val="Descripcin"/>
      </w:pPr>
      <w:bookmarkStart w:id="73" w:name="_Toc101393045"/>
      <w:r>
        <w:t xml:space="preserve">Figure </w:t>
      </w:r>
      <w:fldSimple w:instr=" SEQ Figure \* ARABIC ">
        <w:r w:rsidR="00F12240">
          <w:rPr>
            <w:noProof/>
          </w:rPr>
          <w:t>17</w:t>
        </w:r>
      </w:fldSimple>
      <w:r>
        <w:t xml:space="preserve">. </w:t>
      </w:r>
      <w:r w:rsidRPr="00CD47C3">
        <w:t>Confusion matrix</w:t>
      </w:r>
      <w:r w:rsidR="004C4444" w:rsidRPr="004C4444">
        <w:t xml:space="preserve"> </w:t>
      </w:r>
      <w:r w:rsidRPr="00CD47C3">
        <w:t>with the first 20 classe</w:t>
      </w:r>
      <w:r w:rsidR="004C4444">
        <w:t>s for the azimuth angle</w:t>
      </w:r>
      <w:r w:rsidRPr="00CD47C3">
        <w:t>s of the DT model trained with the data provided by the first receiving system.</w:t>
      </w:r>
      <w:bookmarkEnd w:id="73"/>
    </w:p>
    <w:p w14:paraId="7BB234FD" w14:textId="2DFABD6C" w:rsidR="008C4376" w:rsidRDefault="008C4376" w:rsidP="008C4376">
      <w:pPr>
        <w:pStyle w:val="Ttulo2"/>
        <w:numPr>
          <w:ilvl w:val="0"/>
          <w:numId w:val="21"/>
        </w:numPr>
        <w:rPr>
          <w:rStyle w:val="Ttulo3Car"/>
          <w:rFonts w:ascii="Arial" w:hAnsi="Arial"/>
          <w:i w:val="0"/>
          <w:sz w:val="26"/>
          <w:szCs w:val="26"/>
        </w:rPr>
      </w:pPr>
      <w:bookmarkStart w:id="74" w:name="_Toc102125651"/>
      <w:r>
        <w:rPr>
          <w:rStyle w:val="Ttulo3Car"/>
          <w:rFonts w:ascii="Arial" w:hAnsi="Arial"/>
          <w:i w:val="0"/>
          <w:sz w:val="26"/>
          <w:szCs w:val="26"/>
        </w:rPr>
        <w:lastRenderedPageBreak/>
        <w:t>A</w:t>
      </w:r>
      <w:r w:rsidR="00C35476">
        <w:rPr>
          <w:rStyle w:val="Ttulo3Car"/>
          <w:rFonts w:ascii="Arial" w:hAnsi="Arial"/>
          <w:i w:val="0"/>
          <w:sz w:val="26"/>
          <w:szCs w:val="26"/>
        </w:rPr>
        <w:t>NALYSIS OF AZIMUTH ANGLES FOR THE SECOND RECEIVER</w:t>
      </w:r>
      <w:r w:rsidR="003F0032">
        <w:rPr>
          <w:rStyle w:val="Ttulo3Car"/>
          <w:rFonts w:ascii="Arial" w:hAnsi="Arial"/>
          <w:i w:val="0"/>
          <w:sz w:val="26"/>
          <w:szCs w:val="26"/>
        </w:rPr>
        <w:t xml:space="preserve"> SYSTEM MODEL</w:t>
      </w:r>
      <w:bookmarkEnd w:id="74"/>
    </w:p>
    <w:p w14:paraId="50B75892" w14:textId="77777777" w:rsidR="00C66B31" w:rsidRPr="00334D93" w:rsidRDefault="00C66B31" w:rsidP="00C66B31">
      <w:r>
        <w:t xml:space="preserve">Figures </w:t>
      </w:r>
      <w:r w:rsidRPr="00C66B31">
        <w:rPr>
          <w:highlight w:val="yellow"/>
        </w:rPr>
        <w:t>17</w:t>
      </w:r>
      <w:r>
        <w:t xml:space="preserve"> and </w:t>
      </w:r>
      <w:r w:rsidRPr="00C66B31">
        <w:rPr>
          <w:highlight w:val="yellow"/>
        </w:rPr>
        <w:t>18</w:t>
      </w:r>
      <w:r w:rsidRPr="00334D93">
        <w:t xml:space="preserve"> show that adding a </w:t>
      </w:r>
      <w:r>
        <w:t xml:space="preserve">strip </w:t>
      </w:r>
      <w:r w:rsidRPr="00334D93">
        <w:t xml:space="preserve">dipole antenna </w:t>
      </w:r>
      <w:r>
        <w:t xml:space="preserve">at </w:t>
      </w:r>
      <w:r w:rsidRPr="00334D93">
        <w:t>the center of the receiving system at a height</w:t>
      </w:r>
      <w:r>
        <w:t xml:space="preserve"> of</w:t>
      </w:r>
      <w:r w:rsidRPr="00334D93">
        <w:t xml:space="preserve"> </w:t>
      </w:r>
      <m:oMath>
        <m:r>
          <w:rPr>
            <w:rFonts w:ascii="Cambria Math" w:hAnsi="Cambria Math"/>
          </w:rPr>
          <m:t>r</m:t>
        </m:r>
      </m:oMath>
      <w:r w:rsidRPr="00334D93">
        <w:t xml:space="preserve"> </w:t>
      </w:r>
      <w:r>
        <w:t xml:space="preserve">meters, </w:t>
      </w:r>
      <w:r w:rsidRPr="00334D93">
        <w:t xml:space="preserve">decreases the </w:t>
      </w:r>
      <w:r>
        <w:t xml:space="preserve">error </w:t>
      </w:r>
      <w:r w:rsidRPr="00334D93">
        <w:t xml:space="preserve">pattern shown </w:t>
      </w:r>
      <w:r>
        <w:t>in the previous section</w:t>
      </w:r>
      <w:r w:rsidRPr="00334D93">
        <w:t>.</w:t>
      </w:r>
      <w:r>
        <w:t xml:space="preserve"> </w:t>
      </w:r>
    </w:p>
    <w:p w14:paraId="12BCCE3D" w14:textId="77777777" w:rsidR="00293F93" w:rsidRDefault="00293F93" w:rsidP="00293F93">
      <w:pPr>
        <w:keepNext/>
        <w:ind w:left="0"/>
      </w:pPr>
      <w:r>
        <w:rPr>
          <w:noProof/>
        </w:rPr>
        <w:drawing>
          <wp:inline distT="0" distB="0" distL="0" distR="0" wp14:anchorId="67C29EA0" wp14:editId="2EC4FAF7">
            <wp:extent cx="4974336" cy="4946904"/>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dfresizer.com-pdf-crop (7)_page-00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9E1F7FF" w14:textId="3C46B432" w:rsidR="00293F93" w:rsidRDefault="00293F93" w:rsidP="00293F93">
      <w:pPr>
        <w:pStyle w:val="Descripcin"/>
      </w:pPr>
      <w:bookmarkStart w:id="75" w:name="_Toc101393046"/>
      <w:r>
        <w:t xml:space="preserve">Figure </w:t>
      </w:r>
      <w:fldSimple w:instr=" SEQ Figure \* ARABIC ">
        <w:r w:rsidR="00F12240">
          <w:rPr>
            <w:noProof/>
          </w:rPr>
          <w:t>18</w:t>
        </w:r>
      </w:fldSimple>
      <w:r>
        <w:t xml:space="preserve">. </w:t>
      </w:r>
      <w:r w:rsidR="00C66B31" w:rsidRPr="0047499A">
        <w:t>Confusion matrix of the DT model trained wit</w:t>
      </w:r>
      <w:r w:rsidR="00C66B31">
        <w:t>h the data provided by the second</w:t>
      </w:r>
      <w:r w:rsidR="00C66B31" w:rsidRPr="0047499A">
        <w:t xml:space="preserve"> receiving </w:t>
      </w:r>
      <w:r w:rsidR="00C66B31">
        <w:t>system model</w:t>
      </w:r>
      <w:r w:rsidR="00C66B31" w:rsidRPr="0047499A">
        <w:t>.</w:t>
      </w:r>
      <w:bookmarkEnd w:id="75"/>
    </w:p>
    <w:p w14:paraId="46D96019" w14:textId="77777777" w:rsidR="00C66B31" w:rsidRPr="003050DF" w:rsidRDefault="00C66B31" w:rsidP="00C66B31">
      <w:r w:rsidRPr="00334D93">
        <w:t xml:space="preserve">Table </w:t>
      </w:r>
      <w:r w:rsidRPr="00B9275E">
        <w:rPr>
          <w:highlight w:val="yellow"/>
        </w:rPr>
        <w:t>3</w:t>
      </w:r>
      <w:r w:rsidRPr="00334D93">
        <w:t xml:space="preserve"> presents the powers for the second receiv</w:t>
      </w:r>
      <w:r>
        <w:t xml:space="preserve">er model </w:t>
      </w:r>
      <w:r w:rsidRPr="00334D93">
        <w:t xml:space="preserve">for the same azimuth and elevation angles presented in Table </w:t>
      </w:r>
      <w:r w:rsidRPr="00524ADD">
        <w:rPr>
          <w:highlight w:val="yellow"/>
        </w:rPr>
        <w:t>2</w:t>
      </w:r>
      <w:r w:rsidRPr="00334D93">
        <w:t>.</w:t>
      </w:r>
      <w:r>
        <w:t xml:space="preserve"> The same behavior happens for </w:t>
      </w:r>
      <w:r>
        <w:lastRenderedPageBreak/>
        <w:t>the first four antennas as in the first receiving model. However, the power measured by the fifth antenna helps decrease the number of prediction errors.</w:t>
      </w:r>
    </w:p>
    <w:p w14:paraId="0E6D7550" w14:textId="77777777" w:rsidR="00334D93" w:rsidRDefault="00334D93" w:rsidP="00334D93">
      <w:pPr>
        <w:keepNext/>
        <w:ind w:left="0"/>
      </w:pPr>
      <w:r>
        <w:rPr>
          <w:noProof/>
        </w:rPr>
        <w:drawing>
          <wp:inline distT="0" distB="0" distL="0" distR="0" wp14:anchorId="04EAEBF2" wp14:editId="55DCB005">
            <wp:extent cx="5431790" cy="4074160"/>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vation_vs_Number of incorrectly predicted azimuth angles_histogram DT_Classifier.jpg"/>
                    <pic:cNvPicPr/>
                  </pic:nvPicPr>
                  <pic:blipFill>
                    <a:blip r:embed="rId31">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EDF9D6" w14:textId="35821B16" w:rsidR="00334D93" w:rsidRDefault="00334D93" w:rsidP="00317D33">
      <w:pPr>
        <w:pStyle w:val="Descripcin"/>
      </w:pPr>
      <w:bookmarkStart w:id="76" w:name="_Toc101393047"/>
      <w:r>
        <w:t xml:space="preserve">Figure </w:t>
      </w:r>
      <w:fldSimple w:instr=" SEQ Figure \* ARABIC ">
        <w:r w:rsidR="00F12240">
          <w:rPr>
            <w:noProof/>
          </w:rPr>
          <w:t>19</w:t>
        </w:r>
      </w:fldSimple>
      <w:r>
        <w:t>.</w:t>
      </w:r>
      <w:r w:rsidR="00317D33">
        <w:t xml:space="preserve"> </w:t>
      </w:r>
      <w:bookmarkEnd w:id="76"/>
      <w:r w:rsidR="00C66B31">
        <w:t>Elevation angles versus the number of incorrectly predicted azimuth angles with the second</w:t>
      </w:r>
      <w:r w:rsidR="00C66B31" w:rsidRPr="0047499A">
        <w:t xml:space="preserve"> receiving </w:t>
      </w:r>
      <w:r w:rsidR="00C66B31">
        <w:t>system model</w:t>
      </w:r>
      <w:r w:rsidR="00C66B31" w:rsidRPr="0047499A">
        <w:t>.</w:t>
      </w:r>
    </w:p>
    <w:p w14:paraId="18E2FFF9" w14:textId="48460459" w:rsidR="00334D93" w:rsidRDefault="00334D93" w:rsidP="00334D93">
      <w:pPr>
        <w:pStyle w:val="Descripcin"/>
        <w:keepNext/>
      </w:pPr>
      <w:bookmarkStart w:id="77" w:name="_Toc101393071"/>
      <w:commentRangeStart w:id="78"/>
      <w:r>
        <w:t xml:space="preserve">Table </w:t>
      </w:r>
      <w:fldSimple w:instr=" SEQ Table \* ARABIC ">
        <w:r w:rsidR="00DF093C">
          <w:rPr>
            <w:noProof/>
          </w:rPr>
          <w:t>3</w:t>
        </w:r>
      </w:fldSimple>
      <w:r>
        <w:t xml:space="preserve">. </w:t>
      </w:r>
      <w:bookmarkEnd w:id="77"/>
      <w:r w:rsidR="00C66B31" w:rsidRPr="004445B7">
        <w:t>Comparison of received powers by</w:t>
      </w:r>
      <w:r w:rsidR="00C66B31">
        <w:t xml:space="preserve"> five</w:t>
      </w:r>
      <w:r w:rsidR="00C66B31" w:rsidRPr="004445B7">
        <w:t xml:space="preserve"> </w:t>
      </w:r>
      <w:r w:rsidR="00C66B31">
        <w:t xml:space="preserve">strip </w:t>
      </w:r>
      <w:r w:rsidR="00C66B31" w:rsidRPr="004445B7">
        <w:t>dipole antennas in an ideal system and a system with noise.</w:t>
      </w:r>
    </w:p>
    <w:tbl>
      <w:tblPr>
        <w:tblStyle w:val="Tablaconcuadrcula"/>
        <w:tblW w:w="0" w:type="auto"/>
        <w:tblInd w:w="715" w:type="dxa"/>
        <w:tblLook w:val="04A0" w:firstRow="1" w:lastRow="0" w:firstColumn="1" w:lastColumn="0" w:noHBand="0" w:noVBand="1"/>
      </w:tblPr>
      <w:tblGrid>
        <w:gridCol w:w="478"/>
        <w:gridCol w:w="478"/>
        <w:gridCol w:w="478"/>
        <w:gridCol w:w="689"/>
        <w:gridCol w:w="590"/>
        <w:gridCol w:w="689"/>
        <w:gridCol w:w="590"/>
        <w:gridCol w:w="689"/>
        <w:gridCol w:w="590"/>
        <w:gridCol w:w="689"/>
        <w:gridCol w:w="590"/>
        <w:gridCol w:w="689"/>
        <w:gridCol w:w="590"/>
      </w:tblGrid>
      <w:tr w:rsidR="0015496C" w14:paraId="1008D356" w14:textId="3A1B72DD" w:rsidTr="00334D93">
        <w:trPr>
          <w:trHeight w:val="522"/>
        </w:trPr>
        <w:tc>
          <w:tcPr>
            <w:tcW w:w="548" w:type="dxa"/>
            <w:vMerge w:val="restart"/>
            <w:shd w:val="clear" w:color="auto" w:fill="EDEDED" w:themeFill="accent3" w:themeFillTint="33"/>
            <w:textDirection w:val="btLr"/>
          </w:tcPr>
          <w:p w14:paraId="4EC893F8" w14:textId="77777777" w:rsidR="00E7581D" w:rsidRPr="001750DA" w:rsidRDefault="00E7581D" w:rsidP="003F0032">
            <w:pPr>
              <w:ind w:left="113" w:right="113" w:firstLine="0"/>
              <w:rPr>
                <w:rStyle w:val="Ttulo3Car"/>
                <w:i w:val="0"/>
                <w:sz w:val="14"/>
              </w:rPr>
            </w:pPr>
            <w:r w:rsidRPr="001750DA">
              <w:rPr>
                <w:rStyle w:val="Ttulo3Car"/>
                <w:i w:val="0"/>
                <w:sz w:val="14"/>
              </w:rPr>
              <w:t>True azimuth angle</w:t>
            </w:r>
          </w:p>
        </w:tc>
        <w:tc>
          <w:tcPr>
            <w:tcW w:w="548" w:type="dxa"/>
            <w:vMerge w:val="restart"/>
            <w:shd w:val="clear" w:color="auto" w:fill="EDEDED" w:themeFill="accent3" w:themeFillTint="33"/>
            <w:textDirection w:val="btLr"/>
          </w:tcPr>
          <w:p w14:paraId="7FE1836E" w14:textId="4A5461B9" w:rsidR="00E7581D" w:rsidRPr="001750DA" w:rsidRDefault="00E7581D" w:rsidP="003F0032">
            <w:pPr>
              <w:ind w:left="113" w:right="113" w:firstLine="0"/>
              <w:rPr>
                <w:rStyle w:val="Ttulo3Car"/>
                <w:i w:val="0"/>
                <w:sz w:val="14"/>
              </w:rPr>
            </w:pPr>
            <w:r w:rsidRPr="001750DA">
              <w:rPr>
                <w:rStyle w:val="Ttulo3Car"/>
                <w:i w:val="0"/>
                <w:sz w:val="14"/>
              </w:rPr>
              <w:t>Predicted azimuth angle</w:t>
            </w:r>
          </w:p>
        </w:tc>
        <w:tc>
          <w:tcPr>
            <w:tcW w:w="548" w:type="dxa"/>
            <w:vMerge w:val="restart"/>
            <w:shd w:val="clear" w:color="auto" w:fill="EDEDED" w:themeFill="accent3" w:themeFillTint="33"/>
            <w:textDirection w:val="btLr"/>
          </w:tcPr>
          <w:p w14:paraId="097C1A36" w14:textId="77777777" w:rsidR="00E7581D" w:rsidRPr="001750DA" w:rsidRDefault="00E7581D" w:rsidP="003F0032">
            <w:pPr>
              <w:ind w:left="113" w:right="113" w:firstLine="0"/>
              <w:rPr>
                <w:rStyle w:val="Ttulo3Car"/>
                <w:i w:val="0"/>
                <w:sz w:val="14"/>
              </w:rPr>
            </w:pPr>
            <w:r w:rsidRPr="001750DA">
              <w:rPr>
                <w:rStyle w:val="Ttulo3Car"/>
                <w:i w:val="0"/>
                <w:sz w:val="14"/>
              </w:rPr>
              <w:t>Elevation angle</w:t>
            </w:r>
          </w:p>
        </w:tc>
        <w:tc>
          <w:tcPr>
            <w:tcW w:w="1237" w:type="dxa"/>
            <w:gridSpan w:val="2"/>
            <w:shd w:val="clear" w:color="auto" w:fill="EDEDED" w:themeFill="accent3" w:themeFillTint="33"/>
          </w:tcPr>
          <w:p w14:paraId="790637D8" w14:textId="77777777" w:rsidR="00E7581D" w:rsidRPr="001750DA" w:rsidRDefault="006653E8"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237" w:type="dxa"/>
            <w:gridSpan w:val="2"/>
            <w:shd w:val="clear" w:color="auto" w:fill="EDEDED" w:themeFill="accent3" w:themeFillTint="33"/>
          </w:tcPr>
          <w:p w14:paraId="7E995C71" w14:textId="77777777" w:rsidR="00E7581D" w:rsidRPr="001750DA" w:rsidRDefault="006653E8"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237" w:type="dxa"/>
            <w:gridSpan w:val="2"/>
            <w:shd w:val="clear" w:color="auto" w:fill="EDEDED" w:themeFill="accent3" w:themeFillTint="33"/>
          </w:tcPr>
          <w:p w14:paraId="5C7C485F" w14:textId="77777777" w:rsidR="00E7581D" w:rsidRPr="001750DA" w:rsidRDefault="006653E8"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237" w:type="dxa"/>
            <w:gridSpan w:val="2"/>
            <w:shd w:val="clear" w:color="auto" w:fill="EDEDED" w:themeFill="accent3" w:themeFillTint="33"/>
          </w:tcPr>
          <w:p w14:paraId="26F13EF4" w14:textId="77777777" w:rsidR="00E7581D" w:rsidRPr="001750DA" w:rsidRDefault="006653E8"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c>
          <w:tcPr>
            <w:tcW w:w="1237" w:type="dxa"/>
            <w:gridSpan w:val="2"/>
            <w:shd w:val="clear" w:color="auto" w:fill="EDEDED" w:themeFill="accent3" w:themeFillTint="33"/>
          </w:tcPr>
          <w:p w14:paraId="4A1252C3" w14:textId="2BBD3975" w:rsidR="00E7581D" w:rsidRDefault="006653E8"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5</m:t>
                    </m:r>
                  </m:sub>
                </m:sSub>
              </m:oMath>
            </m:oMathPara>
          </w:p>
        </w:tc>
      </w:tr>
      <w:tr w:rsidR="0015496C" w14:paraId="7A0D3540" w14:textId="3BFDF1CF" w:rsidTr="00334D93">
        <w:trPr>
          <w:cantSplit/>
          <w:trHeight w:val="1134"/>
        </w:trPr>
        <w:tc>
          <w:tcPr>
            <w:tcW w:w="548" w:type="dxa"/>
            <w:vMerge/>
            <w:shd w:val="clear" w:color="auto" w:fill="EDEDED" w:themeFill="accent3" w:themeFillTint="33"/>
          </w:tcPr>
          <w:p w14:paraId="3DA042AA" w14:textId="77777777" w:rsidR="00E7581D" w:rsidRPr="001750DA" w:rsidRDefault="00E7581D" w:rsidP="003F0032">
            <w:pPr>
              <w:ind w:left="0" w:firstLine="0"/>
              <w:rPr>
                <w:rStyle w:val="Ttulo3Car"/>
                <w:i w:val="0"/>
                <w:sz w:val="14"/>
              </w:rPr>
            </w:pPr>
          </w:p>
        </w:tc>
        <w:tc>
          <w:tcPr>
            <w:tcW w:w="548" w:type="dxa"/>
            <w:vMerge/>
            <w:shd w:val="clear" w:color="auto" w:fill="EDEDED" w:themeFill="accent3" w:themeFillTint="33"/>
          </w:tcPr>
          <w:p w14:paraId="482A44FB" w14:textId="77777777" w:rsidR="00E7581D" w:rsidRPr="001750DA" w:rsidRDefault="00E7581D" w:rsidP="003F0032">
            <w:pPr>
              <w:ind w:left="0" w:firstLine="0"/>
              <w:rPr>
                <w:rStyle w:val="Ttulo3Car"/>
                <w:i w:val="0"/>
                <w:sz w:val="14"/>
              </w:rPr>
            </w:pPr>
          </w:p>
        </w:tc>
        <w:tc>
          <w:tcPr>
            <w:tcW w:w="548" w:type="dxa"/>
            <w:vMerge/>
            <w:shd w:val="clear" w:color="auto" w:fill="EDEDED" w:themeFill="accent3" w:themeFillTint="33"/>
          </w:tcPr>
          <w:p w14:paraId="18A52721" w14:textId="77777777" w:rsidR="00E7581D" w:rsidRPr="001750DA" w:rsidRDefault="00E7581D" w:rsidP="003F0032">
            <w:pPr>
              <w:ind w:left="0" w:firstLine="0"/>
              <w:rPr>
                <w:rStyle w:val="Ttulo3Car"/>
                <w:i w:val="0"/>
                <w:sz w:val="14"/>
              </w:rPr>
            </w:pPr>
          </w:p>
        </w:tc>
        <w:tc>
          <w:tcPr>
            <w:tcW w:w="548" w:type="dxa"/>
            <w:shd w:val="clear" w:color="auto" w:fill="DEEAF6" w:themeFill="accent1" w:themeFillTint="33"/>
            <w:textDirection w:val="btLr"/>
          </w:tcPr>
          <w:p w14:paraId="12DADD94"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tcBorders>
              <w:bottom w:val="single" w:sz="12" w:space="0" w:color="ED7D31" w:themeColor="accent2"/>
            </w:tcBorders>
            <w:shd w:val="clear" w:color="auto" w:fill="D5DCE4" w:themeFill="text2" w:themeFillTint="33"/>
            <w:textDirection w:val="btLr"/>
          </w:tcPr>
          <w:p w14:paraId="71734045"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6D75782C"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4E901968"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092B9A81"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68D2F3AB"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7FDAD8C9"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09BB85EB"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4D7BD7BD" w14:textId="2702F931"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18326C6A" w14:textId="69BAEDEC"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r>
      <w:tr w:rsidR="0015496C" w14:paraId="6A6D2808" w14:textId="6175ECA8" w:rsidTr="00334D93">
        <w:tc>
          <w:tcPr>
            <w:tcW w:w="548" w:type="dxa"/>
            <w:shd w:val="clear" w:color="auto" w:fill="EDEDED" w:themeFill="accent3" w:themeFillTint="33"/>
          </w:tcPr>
          <w:p w14:paraId="67C0D0E2" w14:textId="77777777" w:rsidR="00E7581D" w:rsidRPr="001750DA" w:rsidRDefault="00E7581D" w:rsidP="003F0032">
            <w:pPr>
              <w:ind w:left="0" w:firstLine="0"/>
              <w:rPr>
                <w:rStyle w:val="Ttulo3Car"/>
                <w:i w:val="0"/>
                <w:sz w:val="14"/>
              </w:rPr>
            </w:pPr>
            <w:r>
              <w:rPr>
                <w:rStyle w:val="Ttulo3Car"/>
                <w:i w:val="0"/>
                <w:sz w:val="14"/>
              </w:rPr>
              <w:t>8</w:t>
            </w:r>
            <w:r w:rsidRPr="001750DA">
              <w:rPr>
                <w:rStyle w:val="Ttulo3Car"/>
                <w:rFonts w:cs="Times New Roman"/>
                <w:i w:val="0"/>
                <w:sz w:val="14"/>
              </w:rPr>
              <w:t>°</w:t>
            </w:r>
          </w:p>
        </w:tc>
        <w:tc>
          <w:tcPr>
            <w:tcW w:w="548" w:type="dxa"/>
            <w:shd w:val="clear" w:color="auto" w:fill="EDEDED" w:themeFill="accent3" w:themeFillTint="33"/>
          </w:tcPr>
          <w:p w14:paraId="6B1A5906" w14:textId="11C53A80" w:rsidR="00E7581D" w:rsidRPr="001750DA" w:rsidRDefault="0015496C" w:rsidP="003F0032">
            <w:pPr>
              <w:ind w:left="0" w:firstLine="0"/>
              <w:rPr>
                <w:rStyle w:val="Ttulo3Car"/>
                <w:i w:val="0"/>
                <w:sz w:val="14"/>
              </w:rPr>
            </w:pPr>
            <w:r>
              <w:rPr>
                <w:rStyle w:val="Ttulo3Car"/>
                <w:i w:val="0"/>
                <w:sz w:val="14"/>
              </w:rPr>
              <w:t>6</w:t>
            </w:r>
            <w:r w:rsidR="00E7581D" w:rsidRPr="001750DA">
              <w:rPr>
                <w:rStyle w:val="Ttulo3Car"/>
                <w:rFonts w:cs="Times New Roman"/>
                <w:i w:val="0"/>
                <w:sz w:val="14"/>
              </w:rPr>
              <w:t>°</w:t>
            </w:r>
          </w:p>
        </w:tc>
        <w:tc>
          <w:tcPr>
            <w:tcW w:w="548" w:type="dxa"/>
            <w:shd w:val="clear" w:color="auto" w:fill="EDEDED" w:themeFill="accent3" w:themeFillTint="33"/>
          </w:tcPr>
          <w:p w14:paraId="6CD61CBC" w14:textId="77777777" w:rsidR="00E7581D" w:rsidRPr="001750DA" w:rsidRDefault="00E7581D" w:rsidP="003F0032">
            <w:pPr>
              <w:ind w:left="0" w:firstLine="0"/>
              <w:rPr>
                <w:rStyle w:val="Ttulo3Car"/>
                <w:i w:val="0"/>
                <w:sz w:val="14"/>
              </w:rPr>
            </w:pPr>
            <w:r w:rsidRPr="001750DA">
              <w:rPr>
                <w:rStyle w:val="Ttulo3Car"/>
                <w:i w:val="0"/>
                <w:sz w:val="14"/>
              </w:rPr>
              <w:t>53</w:t>
            </w:r>
            <w:r w:rsidRPr="001750DA">
              <w:rPr>
                <w:rStyle w:val="Ttulo3Car"/>
                <w:rFonts w:cs="Times New Roman"/>
                <w:i w:val="0"/>
                <w:sz w:val="14"/>
              </w:rPr>
              <w:t>°</w:t>
            </w:r>
          </w:p>
        </w:tc>
        <w:tc>
          <w:tcPr>
            <w:tcW w:w="548" w:type="dxa"/>
            <w:tcBorders>
              <w:right w:val="single" w:sz="12" w:space="0" w:color="ED7D31" w:themeColor="accent2"/>
            </w:tcBorders>
            <w:shd w:val="clear" w:color="auto" w:fill="DEEAF6" w:themeFill="accent1" w:themeFillTint="33"/>
          </w:tcPr>
          <w:p w14:paraId="6D194551" w14:textId="447F79E1" w:rsidR="00E7581D" w:rsidRPr="001750DA" w:rsidRDefault="0015496C" w:rsidP="0015496C">
            <w:pPr>
              <w:ind w:left="0" w:firstLine="0"/>
              <w:rPr>
                <w:rStyle w:val="Ttulo3Car"/>
                <w:i w:val="0"/>
                <w:sz w:val="14"/>
              </w:rPr>
            </w:pPr>
            <w:r>
              <w:rPr>
                <w:rStyle w:val="Ttulo3Car"/>
                <w:i w:val="0"/>
                <w:sz w:val="14"/>
              </w:rPr>
              <w:t>0.197710</w:t>
            </w:r>
            <w:r w:rsidRPr="0015496C">
              <w:rPr>
                <w:rStyle w:val="Ttulo3Car"/>
                <w:i w:val="0"/>
                <w:sz w:val="14"/>
              </w:rPr>
              <w:t xml:space="preserve">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D85195A" w14:textId="789DD0DF" w:rsidR="00E7581D" w:rsidRPr="001750DA" w:rsidRDefault="00B10DA0" w:rsidP="00B10DA0">
            <w:pPr>
              <w:ind w:left="0" w:firstLine="0"/>
              <w:rPr>
                <w:rStyle w:val="Ttulo3Car"/>
                <w:i w:val="0"/>
                <w:sz w:val="14"/>
              </w:rPr>
            </w:pPr>
            <w:r>
              <w:rPr>
                <w:rStyle w:val="Ttulo3Car"/>
                <w:i w:val="0"/>
                <w:sz w:val="14"/>
              </w:rPr>
              <w:t>0.197715</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762A854F" w14:textId="5C5FD6C0" w:rsidR="00E7581D" w:rsidRPr="001750DA" w:rsidRDefault="0015496C" w:rsidP="0015496C">
            <w:pPr>
              <w:ind w:left="0" w:firstLine="0"/>
              <w:rPr>
                <w:rStyle w:val="Ttulo3Car"/>
                <w:i w:val="0"/>
                <w:sz w:val="14"/>
              </w:rPr>
            </w:pPr>
            <w:r>
              <w:rPr>
                <w:rStyle w:val="Ttulo3Car"/>
                <w:i w:val="0"/>
                <w:sz w:val="14"/>
              </w:rPr>
              <w:t>0.198167</w:t>
            </w:r>
          </w:p>
        </w:tc>
        <w:tc>
          <w:tcPr>
            <w:tcW w:w="689" w:type="dxa"/>
            <w:shd w:val="clear" w:color="auto" w:fill="D5DCE4" w:themeFill="text2" w:themeFillTint="33"/>
          </w:tcPr>
          <w:p w14:paraId="58490C07" w14:textId="62EC360F" w:rsidR="00E7581D" w:rsidRPr="001750DA" w:rsidRDefault="00B10DA0" w:rsidP="00B10DA0">
            <w:pPr>
              <w:ind w:left="0" w:firstLine="0"/>
              <w:rPr>
                <w:rStyle w:val="Ttulo3Car"/>
                <w:i w:val="0"/>
                <w:sz w:val="14"/>
              </w:rPr>
            </w:pPr>
            <w:r>
              <w:rPr>
                <w:rStyle w:val="Ttulo3Car"/>
                <w:i w:val="0"/>
                <w:sz w:val="14"/>
              </w:rPr>
              <w:t>0.198173</w:t>
            </w:r>
            <w:r w:rsidRPr="00B10DA0">
              <w:rPr>
                <w:rStyle w:val="Ttulo3Car"/>
                <w:i w:val="0"/>
                <w:sz w:val="14"/>
              </w:rPr>
              <w:t xml:space="preserve"> </w:t>
            </w:r>
          </w:p>
        </w:tc>
        <w:tc>
          <w:tcPr>
            <w:tcW w:w="548" w:type="dxa"/>
            <w:shd w:val="clear" w:color="auto" w:fill="DEEAF6" w:themeFill="accent1" w:themeFillTint="33"/>
          </w:tcPr>
          <w:p w14:paraId="055F4AC7" w14:textId="5B8972B4" w:rsidR="00E7581D" w:rsidRPr="001750DA" w:rsidRDefault="0015496C" w:rsidP="0015496C">
            <w:pPr>
              <w:ind w:left="0" w:firstLine="0"/>
              <w:rPr>
                <w:rStyle w:val="Ttulo3Car"/>
                <w:i w:val="0"/>
                <w:sz w:val="14"/>
              </w:rPr>
            </w:pPr>
            <w:r>
              <w:rPr>
                <w:rStyle w:val="Ttulo3Car"/>
                <w:i w:val="0"/>
                <w:sz w:val="14"/>
              </w:rPr>
              <w:t>0.19852</w:t>
            </w:r>
            <w:r w:rsidRPr="0015496C">
              <w:rPr>
                <w:rStyle w:val="Ttulo3Car"/>
                <w:i w:val="0"/>
                <w:sz w:val="14"/>
              </w:rPr>
              <w:t xml:space="preserve">  </w:t>
            </w:r>
          </w:p>
        </w:tc>
        <w:tc>
          <w:tcPr>
            <w:tcW w:w="689" w:type="dxa"/>
            <w:shd w:val="clear" w:color="auto" w:fill="D5DCE4" w:themeFill="text2" w:themeFillTint="33"/>
          </w:tcPr>
          <w:p w14:paraId="33C46CCA" w14:textId="5C800A47" w:rsidR="00E7581D" w:rsidRPr="001750DA" w:rsidRDefault="00B10DA0" w:rsidP="00B10DA0">
            <w:pPr>
              <w:ind w:left="0" w:firstLine="0"/>
              <w:rPr>
                <w:rStyle w:val="Ttulo3Car"/>
                <w:i w:val="0"/>
                <w:sz w:val="14"/>
              </w:rPr>
            </w:pPr>
            <w:r>
              <w:rPr>
                <w:rStyle w:val="Ttulo3Car"/>
                <w:i w:val="0"/>
                <w:sz w:val="14"/>
              </w:rPr>
              <w:t>0.198510</w:t>
            </w:r>
            <w:r w:rsidRPr="00B10DA0">
              <w:rPr>
                <w:rStyle w:val="Ttulo3Car"/>
                <w:i w:val="0"/>
                <w:sz w:val="14"/>
              </w:rPr>
              <w:t xml:space="preserve"> </w:t>
            </w:r>
          </w:p>
        </w:tc>
        <w:tc>
          <w:tcPr>
            <w:tcW w:w="548" w:type="dxa"/>
            <w:shd w:val="clear" w:color="auto" w:fill="DEEAF6" w:themeFill="accent1" w:themeFillTint="33"/>
          </w:tcPr>
          <w:p w14:paraId="118E5994" w14:textId="698E0927" w:rsidR="00E7581D" w:rsidRPr="001750DA" w:rsidRDefault="0015496C" w:rsidP="0015496C">
            <w:pPr>
              <w:ind w:left="0" w:firstLine="0"/>
              <w:rPr>
                <w:rStyle w:val="Ttulo3Car"/>
                <w:i w:val="0"/>
                <w:sz w:val="14"/>
              </w:rPr>
            </w:pPr>
            <w:r>
              <w:rPr>
                <w:rStyle w:val="Ttulo3Car"/>
                <w:i w:val="0"/>
                <w:sz w:val="14"/>
              </w:rPr>
              <w:t>0.198300</w:t>
            </w:r>
            <w:r w:rsidRPr="0015496C">
              <w:rPr>
                <w:rStyle w:val="Ttulo3Car"/>
                <w:i w:val="0"/>
                <w:sz w:val="14"/>
              </w:rPr>
              <w:t xml:space="preserve"> </w:t>
            </w:r>
          </w:p>
        </w:tc>
        <w:tc>
          <w:tcPr>
            <w:tcW w:w="689" w:type="dxa"/>
            <w:shd w:val="clear" w:color="auto" w:fill="D5DCE4" w:themeFill="text2" w:themeFillTint="33"/>
          </w:tcPr>
          <w:p w14:paraId="1D0F2E3A" w14:textId="716DCF64" w:rsidR="00E7581D" w:rsidRPr="001750DA" w:rsidRDefault="00B10DA0" w:rsidP="00B10DA0">
            <w:pPr>
              <w:ind w:left="0" w:firstLine="0"/>
              <w:rPr>
                <w:rStyle w:val="Ttulo3Car"/>
                <w:i w:val="0"/>
                <w:sz w:val="14"/>
              </w:rPr>
            </w:pPr>
            <w:r>
              <w:rPr>
                <w:rStyle w:val="Ttulo3Car"/>
                <w:i w:val="0"/>
                <w:sz w:val="14"/>
              </w:rPr>
              <w:t>0.198292</w:t>
            </w:r>
            <w:r w:rsidRPr="00B10DA0">
              <w:rPr>
                <w:rStyle w:val="Ttulo3Car"/>
                <w:i w:val="0"/>
                <w:sz w:val="14"/>
              </w:rPr>
              <w:t xml:space="preserve"> </w:t>
            </w:r>
          </w:p>
        </w:tc>
        <w:tc>
          <w:tcPr>
            <w:tcW w:w="548" w:type="dxa"/>
            <w:shd w:val="clear" w:color="auto" w:fill="DEEAF6" w:themeFill="accent1" w:themeFillTint="33"/>
          </w:tcPr>
          <w:p w14:paraId="4517AE34" w14:textId="5259B802" w:rsidR="00E7581D" w:rsidRDefault="0015496C" w:rsidP="003F0032">
            <w:pPr>
              <w:ind w:left="0" w:firstLine="0"/>
              <w:rPr>
                <w:rStyle w:val="Ttulo3Car"/>
                <w:i w:val="0"/>
                <w:sz w:val="14"/>
              </w:rPr>
            </w:pPr>
            <w:r>
              <w:rPr>
                <w:rStyle w:val="Ttulo3Car"/>
                <w:i w:val="0"/>
                <w:sz w:val="14"/>
              </w:rPr>
              <w:t>0.207301</w:t>
            </w:r>
          </w:p>
        </w:tc>
        <w:tc>
          <w:tcPr>
            <w:tcW w:w="689" w:type="dxa"/>
            <w:shd w:val="clear" w:color="auto" w:fill="D5DCE4" w:themeFill="text2" w:themeFillTint="33"/>
          </w:tcPr>
          <w:p w14:paraId="0404D42F" w14:textId="5AC16DCC" w:rsidR="00E7581D" w:rsidRDefault="00B10DA0" w:rsidP="003F0032">
            <w:pPr>
              <w:ind w:left="0" w:firstLine="0"/>
              <w:rPr>
                <w:rStyle w:val="Ttulo3Car"/>
                <w:i w:val="0"/>
                <w:sz w:val="14"/>
              </w:rPr>
            </w:pPr>
            <w:r>
              <w:rPr>
                <w:rStyle w:val="Ttulo3Car"/>
                <w:i w:val="0"/>
                <w:sz w:val="14"/>
              </w:rPr>
              <w:t>0.207308</w:t>
            </w:r>
          </w:p>
        </w:tc>
      </w:tr>
      <w:tr w:rsidR="0015496C" w14:paraId="3565179C" w14:textId="484CB8CF" w:rsidTr="00334D93">
        <w:tc>
          <w:tcPr>
            <w:tcW w:w="548" w:type="dxa"/>
            <w:shd w:val="clear" w:color="auto" w:fill="EDEDED" w:themeFill="accent3" w:themeFillTint="33"/>
          </w:tcPr>
          <w:p w14:paraId="78A5A740" w14:textId="77777777" w:rsidR="00E7581D" w:rsidRPr="001750DA" w:rsidRDefault="00E7581D" w:rsidP="003F0032">
            <w:pPr>
              <w:ind w:left="0" w:firstLine="0"/>
              <w:rPr>
                <w:rStyle w:val="Ttulo3Car"/>
                <w:i w:val="0"/>
                <w:sz w:val="14"/>
              </w:rPr>
            </w:pPr>
            <w:r>
              <w:rPr>
                <w:rStyle w:val="Ttulo3Car"/>
                <w:i w:val="0"/>
                <w:sz w:val="14"/>
              </w:rPr>
              <w:t>27</w:t>
            </w:r>
            <w:r w:rsidRPr="001750DA">
              <w:rPr>
                <w:rStyle w:val="Ttulo3Car"/>
                <w:rFonts w:cs="Times New Roman"/>
                <w:i w:val="0"/>
                <w:sz w:val="14"/>
              </w:rPr>
              <w:t>°</w:t>
            </w:r>
          </w:p>
        </w:tc>
        <w:tc>
          <w:tcPr>
            <w:tcW w:w="548" w:type="dxa"/>
            <w:shd w:val="clear" w:color="auto" w:fill="EDEDED" w:themeFill="accent3" w:themeFillTint="33"/>
          </w:tcPr>
          <w:p w14:paraId="060E351E" w14:textId="5830E89B" w:rsidR="00E7581D" w:rsidRPr="001750DA" w:rsidRDefault="00AF79E8" w:rsidP="003F0032">
            <w:pPr>
              <w:ind w:left="0" w:firstLine="0"/>
              <w:rPr>
                <w:rStyle w:val="Ttulo3Car"/>
                <w:i w:val="0"/>
                <w:sz w:val="14"/>
              </w:rPr>
            </w:pPr>
            <w:r>
              <w:rPr>
                <w:rStyle w:val="Ttulo3Car"/>
                <w:i w:val="0"/>
                <w:sz w:val="14"/>
              </w:rPr>
              <w:t>29</w:t>
            </w:r>
            <w:r w:rsidR="00E7581D" w:rsidRPr="001750DA">
              <w:rPr>
                <w:rStyle w:val="Ttulo3Car"/>
                <w:rFonts w:cs="Times New Roman"/>
                <w:i w:val="0"/>
                <w:sz w:val="14"/>
              </w:rPr>
              <w:t>°</w:t>
            </w:r>
          </w:p>
        </w:tc>
        <w:tc>
          <w:tcPr>
            <w:tcW w:w="548" w:type="dxa"/>
            <w:shd w:val="clear" w:color="auto" w:fill="EDEDED" w:themeFill="accent3" w:themeFillTint="33"/>
          </w:tcPr>
          <w:p w14:paraId="6A1884E8" w14:textId="77777777" w:rsidR="00E7581D" w:rsidRPr="001750DA" w:rsidRDefault="00E7581D" w:rsidP="003F0032">
            <w:pPr>
              <w:ind w:left="0" w:firstLine="0"/>
              <w:rPr>
                <w:rStyle w:val="Ttulo3Car"/>
                <w:i w:val="0"/>
                <w:sz w:val="14"/>
              </w:rPr>
            </w:pPr>
            <w:r w:rsidRPr="001750DA">
              <w:rPr>
                <w:rStyle w:val="Ttulo3Car"/>
                <w:i w:val="0"/>
                <w:sz w:val="14"/>
              </w:rPr>
              <w:t>53</w:t>
            </w:r>
            <w:r w:rsidRPr="001750DA">
              <w:rPr>
                <w:rStyle w:val="Ttulo3Car"/>
                <w:rFonts w:cs="Times New Roman"/>
                <w:i w:val="0"/>
                <w:sz w:val="14"/>
              </w:rPr>
              <w:t>°</w:t>
            </w:r>
          </w:p>
        </w:tc>
        <w:tc>
          <w:tcPr>
            <w:tcW w:w="548" w:type="dxa"/>
            <w:tcBorders>
              <w:right w:val="single" w:sz="12" w:space="0" w:color="ED7D31" w:themeColor="accent2"/>
            </w:tcBorders>
            <w:shd w:val="clear" w:color="auto" w:fill="DEEAF6" w:themeFill="accent1" w:themeFillTint="33"/>
          </w:tcPr>
          <w:p w14:paraId="49AF9D49" w14:textId="5A984A2B" w:rsidR="00E7581D" w:rsidRPr="001750DA" w:rsidRDefault="0015496C" w:rsidP="0015496C">
            <w:pPr>
              <w:ind w:left="0" w:firstLine="0"/>
              <w:rPr>
                <w:rStyle w:val="Ttulo3Car"/>
                <w:i w:val="0"/>
                <w:sz w:val="14"/>
              </w:rPr>
            </w:pPr>
            <w:r w:rsidRPr="0015496C">
              <w:rPr>
                <w:rStyle w:val="Ttulo3Car"/>
                <w:i w:val="0"/>
                <w:sz w:val="14"/>
              </w:rPr>
              <w:t xml:space="preserve">0.19778118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131CDA9" w14:textId="605D9302" w:rsidR="00E7581D" w:rsidRPr="001750DA" w:rsidRDefault="00B10DA0" w:rsidP="00B10DA0">
            <w:pPr>
              <w:ind w:left="0" w:firstLine="0"/>
              <w:rPr>
                <w:rStyle w:val="Ttulo3Car"/>
                <w:i w:val="0"/>
                <w:sz w:val="14"/>
              </w:rPr>
            </w:pPr>
            <w:r>
              <w:rPr>
                <w:rStyle w:val="Ttulo3Car"/>
                <w:i w:val="0"/>
                <w:sz w:val="14"/>
              </w:rPr>
              <w:t>0.197776</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1EABCBED" w14:textId="119C4A1C" w:rsidR="00E7581D" w:rsidRPr="001750DA" w:rsidRDefault="0015496C" w:rsidP="0015496C">
            <w:pPr>
              <w:ind w:left="0" w:firstLine="0"/>
              <w:rPr>
                <w:rStyle w:val="Ttulo3Car"/>
                <w:i w:val="0"/>
                <w:sz w:val="14"/>
              </w:rPr>
            </w:pPr>
            <w:r w:rsidRPr="0015496C">
              <w:rPr>
                <w:rStyle w:val="Ttulo3Car"/>
                <w:i w:val="0"/>
                <w:sz w:val="14"/>
              </w:rPr>
              <w:t xml:space="preserve">0.1980168  </w:t>
            </w:r>
          </w:p>
        </w:tc>
        <w:tc>
          <w:tcPr>
            <w:tcW w:w="689" w:type="dxa"/>
            <w:tcBorders>
              <w:bottom w:val="single" w:sz="12" w:space="0" w:color="ED7D31" w:themeColor="accent2"/>
            </w:tcBorders>
            <w:shd w:val="clear" w:color="auto" w:fill="D5DCE4" w:themeFill="text2" w:themeFillTint="33"/>
          </w:tcPr>
          <w:p w14:paraId="3FBAFC91" w14:textId="6C54ADCB" w:rsidR="00E7581D" w:rsidRPr="001750DA" w:rsidRDefault="00B10DA0" w:rsidP="00B10DA0">
            <w:pPr>
              <w:ind w:left="0" w:firstLine="0"/>
              <w:rPr>
                <w:rStyle w:val="Ttulo3Car"/>
                <w:i w:val="0"/>
                <w:sz w:val="14"/>
              </w:rPr>
            </w:pPr>
            <w:r>
              <w:rPr>
                <w:rStyle w:val="Ttulo3Car"/>
                <w:i w:val="0"/>
                <w:sz w:val="14"/>
              </w:rPr>
              <w:t>0.198013</w:t>
            </w:r>
            <w:r w:rsidRPr="00B10DA0">
              <w:rPr>
                <w:rStyle w:val="Ttulo3Car"/>
                <w:i w:val="0"/>
                <w:sz w:val="14"/>
              </w:rPr>
              <w:t xml:space="preserve"> </w:t>
            </w:r>
          </w:p>
        </w:tc>
        <w:tc>
          <w:tcPr>
            <w:tcW w:w="548" w:type="dxa"/>
            <w:shd w:val="clear" w:color="auto" w:fill="DEEAF6" w:themeFill="accent1" w:themeFillTint="33"/>
          </w:tcPr>
          <w:p w14:paraId="03782CBB" w14:textId="7311FE7C" w:rsidR="00E7581D" w:rsidRPr="001750DA" w:rsidRDefault="0015496C" w:rsidP="0015496C">
            <w:pPr>
              <w:ind w:left="0" w:firstLine="0"/>
              <w:rPr>
                <w:rStyle w:val="Ttulo3Car"/>
                <w:i w:val="0"/>
                <w:sz w:val="14"/>
              </w:rPr>
            </w:pPr>
            <w:r w:rsidRPr="0015496C">
              <w:rPr>
                <w:rStyle w:val="Ttulo3Car"/>
                <w:i w:val="0"/>
                <w:sz w:val="14"/>
              </w:rPr>
              <w:t xml:space="preserve">0.198499   </w:t>
            </w:r>
          </w:p>
        </w:tc>
        <w:tc>
          <w:tcPr>
            <w:tcW w:w="689" w:type="dxa"/>
            <w:tcBorders>
              <w:bottom w:val="single" w:sz="12" w:space="0" w:color="ED7D31" w:themeColor="accent2"/>
            </w:tcBorders>
            <w:shd w:val="clear" w:color="auto" w:fill="D5DCE4" w:themeFill="text2" w:themeFillTint="33"/>
          </w:tcPr>
          <w:p w14:paraId="3458C48C" w14:textId="1FD801EC" w:rsidR="00E7581D" w:rsidRPr="001750DA" w:rsidRDefault="00B10DA0" w:rsidP="00B10DA0">
            <w:pPr>
              <w:ind w:left="0" w:firstLine="0"/>
              <w:rPr>
                <w:rStyle w:val="Ttulo3Car"/>
                <w:i w:val="0"/>
                <w:sz w:val="14"/>
              </w:rPr>
            </w:pPr>
            <w:r>
              <w:rPr>
                <w:rStyle w:val="Ttulo3Car"/>
                <w:i w:val="0"/>
                <w:sz w:val="14"/>
              </w:rPr>
              <w:t>0.198505</w:t>
            </w:r>
            <w:r w:rsidRPr="00B10DA0">
              <w:rPr>
                <w:rStyle w:val="Ttulo3Car"/>
                <w:i w:val="0"/>
                <w:sz w:val="14"/>
              </w:rPr>
              <w:t xml:space="preserve"> </w:t>
            </w:r>
          </w:p>
        </w:tc>
        <w:tc>
          <w:tcPr>
            <w:tcW w:w="548" w:type="dxa"/>
            <w:shd w:val="clear" w:color="auto" w:fill="DEEAF6" w:themeFill="accent1" w:themeFillTint="33"/>
          </w:tcPr>
          <w:p w14:paraId="4C78F4B1" w14:textId="28814F23" w:rsidR="00E7581D" w:rsidRPr="001750DA" w:rsidRDefault="0015496C" w:rsidP="0015496C">
            <w:pPr>
              <w:ind w:left="0" w:firstLine="0"/>
              <w:rPr>
                <w:rStyle w:val="Ttulo3Car"/>
                <w:i w:val="0"/>
                <w:sz w:val="14"/>
              </w:rPr>
            </w:pPr>
            <w:r w:rsidRPr="0015496C">
              <w:rPr>
                <w:rStyle w:val="Ttulo3Car"/>
                <w:i w:val="0"/>
                <w:sz w:val="14"/>
              </w:rPr>
              <w:t xml:space="preserve">0.19840212 </w:t>
            </w:r>
          </w:p>
        </w:tc>
        <w:tc>
          <w:tcPr>
            <w:tcW w:w="689" w:type="dxa"/>
            <w:shd w:val="clear" w:color="auto" w:fill="D5DCE4" w:themeFill="text2" w:themeFillTint="33"/>
          </w:tcPr>
          <w:p w14:paraId="57500F3A" w14:textId="358BF7F4" w:rsidR="00E7581D" w:rsidRPr="001750DA" w:rsidRDefault="00B10DA0" w:rsidP="00B10DA0">
            <w:pPr>
              <w:ind w:left="0" w:firstLine="0"/>
              <w:rPr>
                <w:rStyle w:val="Ttulo3Car"/>
                <w:i w:val="0"/>
                <w:sz w:val="14"/>
              </w:rPr>
            </w:pPr>
            <w:r>
              <w:rPr>
                <w:rStyle w:val="Ttulo3Car"/>
                <w:i w:val="0"/>
                <w:sz w:val="14"/>
              </w:rPr>
              <w:t>0.19841</w:t>
            </w:r>
            <w:r w:rsidRPr="00B10DA0">
              <w:rPr>
                <w:rStyle w:val="Ttulo3Car"/>
                <w:i w:val="0"/>
                <w:sz w:val="14"/>
              </w:rPr>
              <w:t xml:space="preserve">  </w:t>
            </w:r>
          </w:p>
        </w:tc>
        <w:tc>
          <w:tcPr>
            <w:tcW w:w="548" w:type="dxa"/>
            <w:shd w:val="clear" w:color="auto" w:fill="DEEAF6" w:themeFill="accent1" w:themeFillTint="33"/>
          </w:tcPr>
          <w:p w14:paraId="0EA0CE86" w14:textId="319C9504" w:rsidR="00E7581D" w:rsidRDefault="0015496C" w:rsidP="003F0032">
            <w:pPr>
              <w:ind w:left="0" w:firstLine="0"/>
              <w:rPr>
                <w:rStyle w:val="Ttulo3Car"/>
                <w:i w:val="0"/>
                <w:sz w:val="14"/>
              </w:rPr>
            </w:pPr>
            <w:r w:rsidRPr="0015496C">
              <w:rPr>
                <w:rStyle w:val="Ttulo3Car"/>
                <w:i w:val="0"/>
                <w:sz w:val="14"/>
              </w:rPr>
              <w:t>0.20730091</w:t>
            </w:r>
          </w:p>
        </w:tc>
        <w:tc>
          <w:tcPr>
            <w:tcW w:w="689" w:type="dxa"/>
            <w:shd w:val="clear" w:color="auto" w:fill="D5DCE4" w:themeFill="text2" w:themeFillTint="33"/>
          </w:tcPr>
          <w:p w14:paraId="425ABDB5" w14:textId="2C64F8B1" w:rsidR="00E7581D" w:rsidRDefault="00B10DA0" w:rsidP="003F0032">
            <w:pPr>
              <w:ind w:left="0" w:firstLine="0"/>
              <w:rPr>
                <w:rStyle w:val="Ttulo3Car"/>
                <w:i w:val="0"/>
                <w:sz w:val="14"/>
              </w:rPr>
            </w:pPr>
            <w:r>
              <w:rPr>
                <w:rStyle w:val="Ttulo3Car"/>
                <w:i w:val="0"/>
                <w:sz w:val="14"/>
              </w:rPr>
              <w:t>0.207286</w:t>
            </w:r>
          </w:p>
        </w:tc>
      </w:tr>
      <w:tr w:rsidR="0015496C" w14:paraId="38E1A8D0" w14:textId="2E2CA0CC" w:rsidTr="00334D93">
        <w:tc>
          <w:tcPr>
            <w:tcW w:w="548" w:type="dxa"/>
            <w:shd w:val="clear" w:color="auto" w:fill="EDEDED" w:themeFill="accent3" w:themeFillTint="33"/>
          </w:tcPr>
          <w:p w14:paraId="024798F6" w14:textId="77777777" w:rsidR="00E7581D" w:rsidRPr="001750DA" w:rsidRDefault="00E7581D" w:rsidP="003F0032">
            <w:pPr>
              <w:ind w:left="0" w:firstLine="0"/>
              <w:rPr>
                <w:rStyle w:val="Ttulo3Car"/>
                <w:i w:val="0"/>
                <w:sz w:val="14"/>
              </w:rPr>
            </w:pPr>
            <w:r>
              <w:rPr>
                <w:rStyle w:val="Ttulo3Car"/>
                <w:i w:val="0"/>
                <w:sz w:val="14"/>
              </w:rPr>
              <w:lastRenderedPageBreak/>
              <w:t>123</w:t>
            </w:r>
            <w:r w:rsidRPr="001750DA">
              <w:rPr>
                <w:rStyle w:val="Ttulo3Car"/>
                <w:rFonts w:cs="Times New Roman"/>
                <w:i w:val="0"/>
                <w:sz w:val="14"/>
              </w:rPr>
              <w:t>°</w:t>
            </w:r>
          </w:p>
        </w:tc>
        <w:tc>
          <w:tcPr>
            <w:tcW w:w="548" w:type="dxa"/>
            <w:shd w:val="clear" w:color="auto" w:fill="EDEDED" w:themeFill="accent3" w:themeFillTint="33"/>
          </w:tcPr>
          <w:p w14:paraId="0FC3CE51" w14:textId="3999169F" w:rsidR="00E7581D" w:rsidRPr="001750DA" w:rsidRDefault="00AF79E8" w:rsidP="003F0032">
            <w:pPr>
              <w:ind w:left="0" w:firstLine="0"/>
              <w:rPr>
                <w:rStyle w:val="Ttulo3Car"/>
                <w:i w:val="0"/>
                <w:sz w:val="14"/>
              </w:rPr>
            </w:pPr>
            <w:r>
              <w:rPr>
                <w:rStyle w:val="Ttulo3Car"/>
                <w:i w:val="0"/>
                <w:sz w:val="14"/>
              </w:rPr>
              <w:t>125</w:t>
            </w:r>
            <w:r w:rsidR="00E7581D" w:rsidRPr="001750DA">
              <w:rPr>
                <w:rStyle w:val="Ttulo3Car"/>
                <w:rFonts w:cs="Times New Roman"/>
                <w:i w:val="0"/>
                <w:sz w:val="14"/>
              </w:rPr>
              <w:t>°</w:t>
            </w:r>
          </w:p>
        </w:tc>
        <w:tc>
          <w:tcPr>
            <w:tcW w:w="548" w:type="dxa"/>
            <w:shd w:val="clear" w:color="auto" w:fill="EDEDED" w:themeFill="accent3" w:themeFillTint="33"/>
          </w:tcPr>
          <w:p w14:paraId="65CEAEB3" w14:textId="77777777" w:rsidR="00E7581D" w:rsidRPr="001750DA" w:rsidRDefault="00E7581D" w:rsidP="003F0032">
            <w:pPr>
              <w:ind w:left="0" w:firstLine="0"/>
              <w:rPr>
                <w:rStyle w:val="Ttulo3Car"/>
                <w:i w:val="0"/>
                <w:sz w:val="14"/>
              </w:rPr>
            </w:pPr>
            <w:r>
              <w:rPr>
                <w:rStyle w:val="Ttulo3Car"/>
                <w:i w:val="0"/>
                <w:sz w:val="14"/>
              </w:rPr>
              <w:t>54</w:t>
            </w:r>
            <w:r w:rsidRPr="001750DA">
              <w:rPr>
                <w:rStyle w:val="Ttulo3Car"/>
                <w:rFonts w:cs="Times New Roman"/>
                <w:i w:val="0"/>
                <w:sz w:val="14"/>
              </w:rPr>
              <w:t>°</w:t>
            </w:r>
          </w:p>
        </w:tc>
        <w:tc>
          <w:tcPr>
            <w:tcW w:w="548" w:type="dxa"/>
            <w:shd w:val="clear" w:color="auto" w:fill="DEEAF6" w:themeFill="accent1" w:themeFillTint="33"/>
          </w:tcPr>
          <w:p w14:paraId="4510FF7D" w14:textId="6CD40425" w:rsidR="00E7581D" w:rsidRPr="001750DA" w:rsidRDefault="002E60E5" w:rsidP="002E60E5">
            <w:pPr>
              <w:ind w:left="0" w:firstLine="0"/>
              <w:rPr>
                <w:rStyle w:val="Ttulo3Car"/>
                <w:i w:val="0"/>
                <w:sz w:val="14"/>
              </w:rPr>
            </w:pPr>
            <w:r w:rsidRPr="002E60E5">
              <w:rPr>
                <w:rStyle w:val="Ttulo3Car"/>
                <w:i w:val="0"/>
                <w:sz w:val="14"/>
              </w:rPr>
              <w:t xml:space="preserve">0.19856876 </w:t>
            </w:r>
          </w:p>
        </w:tc>
        <w:tc>
          <w:tcPr>
            <w:tcW w:w="689" w:type="dxa"/>
            <w:tcBorders>
              <w:top w:val="single" w:sz="12" w:space="0" w:color="ED7D31" w:themeColor="accent2"/>
              <w:bottom w:val="single" w:sz="4" w:space="0" w:color="auto"/>
            </w:tcBorders>
            <w:shd w:val="clear" w:color="auto" w:fill="D5DCE4" w:themeFill="text2" w:themeFillTint="33"/>
          </w:tcPr>
          <w:p w14:paraId="38263EEB" w14:textId="208F0DF7" w:rsidR="00E7581D" w:rsidRPr="001750DA" w:rsidRDefault="00B10DA0" w:rsidP="00B10DA0">
            <w:pPr>
              <w:ind w:left="0" w:firstLine="0"/>
              <w:rPr>
                <w:rStyle w:val="Ttulo3Car"/>
                <w:i w:val="0"/>
                <w:sz w:val="14"/>
              </w:rPr>
            </w:pPr>
            <w:r>
              <w:rPr>
                <w:rStyle w:val="Ttulo3Car"/>
                <w:i w:val="0"/>
                <w:sz w:val="14"/>
              </w:rPr>
              <w:t>0.198608</w:t>
            </w:r>
            <w:r w:rsidRPr="00B10DA0">
              <w:rPr>
                <w:rStyle w:val="Ttulo3Car"/>
                <w:i w:val="0"/>
                <w:sz w:val="14"/>
              </w:rPr>
              <w:t xml:space="preserve"> </w:t>
            </w:r>
          </w:p>
        </w:tc>
        <w:tc>
          <w:tcPr>
            <w:tcW w:w="548" w:type="dxa"/>
            <w:tcBorders>
              <w:right w:val="single" w:sz="12" w:space="0" w:color="ED7D31" w:themeColor="accent2"/>
            </w:tcBorders>
            <w:shd w:val="clear" w:color="auto" w:fill="DEEAF6" w:themeFill="accent1" w:themeFillTint="33"/>
          </w:tcPr>
          <w:p w14:paraId="2E48956A" w14:textId="57EA2473" w:rsidR="00E7581D" w:rsidRPr="001750DA" w:rsidRDefault="002E60E5" w:rsidP="002E60E5">
            <w:pPr>
              <w:ind w:left="0" w:firstLine="0"/>
              <w:rPr>
                <w:rStyle w:val="Ttulo3Car"/>
                <w:i w:val="0"/>
                <w:sz w:val="14"/>
              </w:rPr>
            </w:pPr>
            <w:r w:rsidRPr="002E60E5">
              <w:rPr>
                <w:rStyle w:val="Ttulo3Car"/>
                <w:i w:val="0"/>
                <w:sz w:val="14"/>
              </w:rPr>
              <w:t xml:space="preserve">0.19754969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3198C765" w14:textId="071C8914" w:rsidR="00E7581D" w:rsidRPr="001750DA" w:rsidRDefault="00B10DA0" w:rsidP="00B10DA0">
            <w:pPr>
              <w:ind w:left="0" w:firstLine="0"/>
              <w:rPr>
                <w:rStyle w:val="Ttulo3Car"/>
                <w:i w:val="0"/>
                <w:sz w:val="14"/>
              </w:rPr>
            </w:pPr>
            <w:r>
              <w:rPr>
                <w:rStyle w:val="Ttulo3Car"/>
                <w:i w:val="0"/>
                <w:sz w:val="14"/>
              </w:rPr>
              <w:t>0.197547</w:t>
            </w:r>
            <w:r w:rsidRPr="00B10DA0">
              <w:rPr>
                <w:rStyle w:val="Ttulo3C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4D2636E5" w14:textId="4C6E6F16" w:rsidR="00E7581D" w:rsidRPr="001750DA" w:rsidRDefault="002E60E5" w:rsidP="002E60E5">
            <w:pPr>
              <w:ind w:left="0" w:firstLine="0"/>
              <w:rPr>
                <w:rStyle w:val="Ttulo3Car"/>
                <w:i w:val="0"/>
                <w:sz w:val="14"/>
              </w:rPr>
            </w:pPr>
            <w:r w:rsidRPr="002E60E5">
              <w:rPr>
                <w:rStyle w:val="Ttulo3Car"/>
                <w:i w:val="0"/>
                <w:sz w:val="14"/>
              </w:rPr>
              <w:t xml:space="preserve">0.1977935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14DACA" w14:textId="578D0970" w:rsidR="00E7581D" w:rsidRPr="001750DA" w:rsidRDefault="00B10DA0" w:rsidP="00B10DA0">
            <w:pPr>
              <w:ind w:left="0" w:firstLine="0"/>
              <w:rPr>
                <w:rStyle w:val="Ttulo3Car"/>
                <w:i w:val="0"/>
                <w:sz w:val="14"/>
              </w:rPr>
            </w:pPr>
            <w:r>
              <w:rPr>
                <w:rStyle w:val="Ttulo3Car"/>
                <w:i w:val="0"/>
                <w:sz w:val="14"/>
              </w:rPr>
              <w:t>0.197775</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111A4AEE" w14:textId="5A698AA1" w:rsidR="00E7581D" w:rsidRPr="001750DA" w:rsidRDefault="002E60E5" w:rsidP="002E60E5">
            <w:pPr>
              <w:ind w:left="0" w:firstLine="0"/>
              <w:rPr>
                <w:rStyle w:val="Ttulo3Car"/>
                <w:i w:val="0"/>
                <w:sz w:val="14"/>
              </w:rPr>
            </w:pPr>
            <w:r w:rsidRPr="002E60E5">
              <w:rPr>
                <w:rStyle w:val="Ttulo3Car"/>
                <w:i w:val="0"/>
                <w:sz w:val="14"/>
              </w:rPr>
              <w:t xml:space="preserve">0.19871121 </w:t>
            </w:r>
          </w:p>
        </w:tc>
        <w:tc>
          <w:tcPr>
            <w:tcW w:w="689" w:type="dxa"/>
            <w:shd w:val="clear" w:color="auto" w:fill="D5DCE4" w:themeFill="text2" w:themeFillTint="33"/>
          </w:tcPr>
          <w:p w14:paraId="38B9543E" w14:textId="52151E26" w:rsidR="00E7581D" w:rsidRPr="001750DA" w:rsidRDefault="00B10DA0" w:rsidP="00B10DA0">
            <w:pPr>
              <w:ind w:left="0" w:firstLine="0"/>
              <w:rPr>
                <w:rStyle w:val="Ttulo3Car"/>
                <w:i w:val="0"/>
                <w:sz w:val="14"/>
              </w:rPr>
            </w:pPr>
            <w:r>
              <w:rPr>
                <w:rStyle w:val="Ttulo3Car"/>
                <w:i w:val="0"/>
                <w:sz w:val="14"/>
              </w:rPr>
              <w:t>0.198675</w:t>
            </w:r>
          </w:p>
        </w:tc>
        <w:tc>
          <w:tcPr>
            <w:tcW w:w="548" w:type="dxa"/>
            <w:shd w:val="clear" w:color="auto" w:fill="DEEAF6" w:themeFill="accent1" w:themeFillTint="33"/>
          </w:tcPr>
          <w:p w14:paraId="3A6AB18C" w14:textId="04E05AFA" w:rsidR="00E7581D" w:rsidRDefault="002E60E5" w:rsidP="003F0032">
            <w:pPr>
              <w:ind w:left="0" w:firstLine="0"/>
              <w:rPr>
                <w:rStyle w:val="Ttulo3Car"/>
                <w:i w:val="0"/>
                <w:sz w:val="14"/>
              </w:rPr>
            </w:pPr>
            <w:r w:rsidRPr="002E60E5">
              <w:rPr>
                <w:rStyle w:val="Ttulo3Car"/>
                <w:i w:val="0"/>
                <w:sz w:val="14"/>
              </w:rPr>
              <w:t>0.20737681</w:t>
            </w:r>
          </w:p>
        </w:tc>
        <w:tc>
          <w:tcPr>
            <w:tcW w:w="689" w:type="dxa"/>
            <w:shd w:val="clear" w:color="auto" w:fill="D5DCE4" w:themeFill="text2" w:themeFillTint="33"/>
          </w:tcPr>
          <w:p w14:paraId="01217600" w14:textId="7601E78F" w:rsidR="00E7581D" w:rsidRDefault="00B10DA0" w:rsidP="003F0032">
            <w:pPr>
              <w:ind w:left="0" w:firstLine="0"/>
              <w:rPr>
                <w:rStyle w:val="Ttulo3Car"/>
                <w:i w:val="0"/>
                <w:sz w:val="14"/>
              </w:rPr>
            </w:pPr>
            <w:r>
              <w:rPr>
                <w:rStyle w:val="Ttulo3Car"/>
                <w:i w:val="0"/>
                <w:sz w:val="14"/>
              </w:rPr>
              <w:t>0.207392</w:t>
            </w:r>
          </w:p>
        </w:tc>
      </w:tr>
      <w:tr w:rsidR="0015496C" w14:paraId="287AA4FA" w14:textId="7BB880D7" w:rsidTr="00334D93">
        <w:tc>
          <w:tcPr>
            <w:tcW w:w="548" w:type="dxa"/>
            <w:shd w:val="clear" w:color="auto" w:fill="EDEDED" w:themeFill="accent3" w:themeFillTint="33"/>
          </w:tcPr>
          <w:p w14:paraId="441608AE" w14:textId="77777777" w:rsidR="00E7581D" w:rsidRPr="001750DA" w:rsidRDefault="00E7581D" w:rsidP="003F0032">
            <w:pPr>
              <w:ind w:left="0" w:firstLine="0"/>
              <w:rPr>
                <w:rStyle w:val="Ttulo3Car"/>
                <w:i w:val="0"/>
                <w:sz w:val="14"/>
              </w:rPr>
            </w:pPr>
            <w:r>
              <w:rPr>
                <w:rStyle w:val="Ttulo3Car"/>
                <w:i w:val="0"/>
                <w:sz w:val="14"/>
              </w:rPr>
              <w:t>218</w:t>
            </w:r>
            <w:r w:rsidRPr="001750DA">
              <w:rPr>
                <w:rStyle w:val="Ttulo3Car"/>
                <w:rFonts w:cs="Times New Roman"/>
                <w:i w:val="0"/>
                <w:sz w:val="14"/>
              </w:rPr>
              <w:t>°</w:t>
            </w:r>
          </w:p>
        </w:tc>
        <w:tc>
          <w:tcPr>
            <w:tcW w:w="548" w:type="dxa"/>
            <w:shd w:val="clear" w:color="auto" w:fill="EDEDED" w:themeFill="accent3" w:themeFillTint="33"/>
          </w:tcPr>
          <w:p w14:paraId="1C57E23D" w14:textId="3D36E94F" w:rsidR="00E7581D" w:rsidRPr="001750DA" w:rsidRDefault="00AF79E8" w:rsidP="003F0032">
            <w:pPr>
              <w:ind w:left="0" w:firstLine="0"/>
              <w:rPr>
                <w:rStyle w:val="Ttulo3Car"/>
                <w:i w:val="0"/>
                <w:sz w:val="14"/>
              </w:rPr>
            </w:pPr>
            <w:r>
              <w:rPr>
                <w:rStyle w:val="Ttulo3Car"/>
                <w:i w:val="0"/>
                <w:sz w:val="14"/>
              </w:rPr>
              <w:t>218</w:t>
            </w:r>
            <w:r w:rsidR="00E7581D" w:rsidRPr="001750DA">
              <w:rPr>
                <w:rStyle w:val="Ttulo3Car"/>
                <w:rFonts w:cs="Times New Roman"/>
                <w:i w:val="0"/>
                <w:sz w:val="14"/>
              </w:rPr>
              <w:t>°</w:t>
            </w:r>
          </w:p>
        </w:tc>
        <w:tc>
          <w:tcPr>
            <w:tcW w:w="548" w:type="dxa"/>
            <w:shd w:val="clear" w:color="auto" w:fill="EDEDED" w:themeFill="accent3" w:themeFillTint="33"/>
          </w:tcPr>
          <w:p w14:paraId="728F0EA1" w14:textId="77777777" w:rsidR="00E7581D" w:rsidRPr="001750DA" w:rsidRDefault="00E7581D" w:rsidP="003F0032">
            <w:pPr>
              <w:ind w:left="0" w:firstLine="0"/>
              <w:rPr>
                <w:rStyle w:val="Ttulo3Car"/>
                <w:i w:val="0"/>
                <w:sz w:val="14"/>
              </w:rPr>
            </w:pPr>
            <w:r>
              <w:rPr>
                <w:rStyle w:val="Ttulo3Car"/>
                <w:i w:val="0"/>
                <w:sz w:val="14"/>
              </w:rPr>
              <w:t>60</w:t>
            </w:r>
            <w:r w:rsidRPr="001750DA">
              <w:rPr>
                <w:rStyle w:val="Ttulo3Car"/>
                <w:rFonts w:cs="Times New Roman"/>
                <w:i w:val="0"/>
                <w:sz w:val="14"/>
              </w:rPr>
              <w:t>°</w:t>
            </w:r>
          </w:p>
        </w:tc>
        <w:tc>
          <w:tcPr>
            <w:tcW w:w="548" w:type="dxa"/>
            <w:tcBorders>
              <w:right w:val="single" w:sz="4" w:space="0" w:color="auto"/>
            </w:tcBorders>
            <w:shd w:val="clear" w:color="auto" w:fill="DEEAF6" w:themeFill="accent1" w:themeFillTint="33"/>
          </w:tcPr>
          <w:p w14:paraId="753139D6" w14:textId="63025290" w:rsidR="00E7581D" w:rsidRPr="001750DA" w:rsidRDefault="002E60E5" w:rsidP="002E60E5">
            <w:pPr>
              <w:ind w:left="0" w:firstLine="0"/>
              <w:rPr>
                <w:rStyle w:val="Ttulo3Car"/>
                <w:i w:val="0"/>
                <w:sz w:val="14"/>
              </w:rPr>
            </w:pPr>
            <w:r w:rsidRPr="002E60E5">
              <w:rPr>
                <w:rStyle w:val="Ttulo3Car"/>
                <w:i w:val="0"/>
                <w:sz w:val="14"/>
              </w:rPr>
              <w:t xml:space="preserve">0.20013254 </w:t>
            </w:r>
          </w:p>
        </w:tc>
        <w:tc>
          <w:tcPr>
            <w:tcW w:w="68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C84B09D" w14:textId="0B0CFC59" w:rsidR="00E7581D" w:rsidRPr="001750DA" w:rsidRDefault="00E157BD" w:rsidP="00E157BD">
            <w:pPr>
              <w:ind w:left="0" w:firstLine="0"/>
              <w:rPr>
                <w:rStyle w:val="Ttulo3Car"/>
                <w:i w:val="0"/>
                <w:sz w:val="14"/>
              </w:rPr>
            </w:pPr>
            <w:r>
              <w:rPr>
                <w:rStyle w:val="Ttulo3Car"/>
                <w:i w:val="0"/>
                <w:sz w:val="14"/>
              </w:rPr>
              <w:t>0.20014</w:t>
            </w:r>
            <w:r w:rsidRPr="00E157BD">
              <w:rPr>
                <w:rStyle w:val="Ttulo3Car"/>
                <w:i w:val="0"/>
                <w:sz w:val="14"/>
              </w:rPr>
              <w:t xml:space="preserve"> </w:t>
            </w:r>
          </w:p>
        </w:tc>
        <w:tc>
          <w:tcPr>
            <w:tcW w:w="548" w:type="dxa"/>
            <w:tcBorders>
              <w:left w:val="single" w:sz="4" w:space="0" w:color="auto"/>
            </w:tcBorders>
            <w:shd w:val="clear" w:color="auto" w:fill="DEEAF6" w:themeFill="accent1" w:themeFillTint="33"/>
          </w:tcPr>
          <w:p w14:paraId="09786A34" w14:textId="3DB3A371" w:rsidR="00E7581D" w:rsidRPr="001750DA" w:rsidRDefault="002E60E5" w:rsidP="002E60E5">
            <w:pPr>
              <w:ind w:left="0" w:firstLine="0"/>
              <w:rPr>
                <w:rStyle w:val="Ttulo3Car"/>
                <w:i w:val="0"/>
                <w:sz w:val="14"/>
              </w:rPr>
            </w:pPr>
            <w:r>
              <w:rPr>
                <w:rStyle w:val="Ttulo3Car"/>
                <w:i w:val="0"/>
                <w:sz w:val="14"/>
              </w:rPr>
              <w:t xml:space="preserve">0.19977308 </w:t>
            </w:r>
          </w:p>
        </w:tc>
        <w:tc>
          <w:tcPr>
            <w:tcW w:w="689" w:type="dxa"/>
            <w:shd w:val="clear" w:color="auto" w:fill="D5DCE4" w:themeFill="text2" w:themeFillTint="33"/>
          </w:tcPr>
          <w:p w14:paraId="6B8F0768" w14:textId="41C7ADEE" w:rsidR="00E7581D" w:rsidRPr="001750DA" w:rsidRDefault="00E157BD" w:rsidP="00E157BD">
            <w:pPr>
              <w:ind w:left="0" w:firstLine="0"/>
              <w:rPr>
                <w:rStyle w:val="Ttulo3Car"/>
                <w:i w:val="0"/>
                <w:sz w:val="14"/>
              </w:rPr>
            </w:pPr>
            <w:r>
              <w:rPr>
                <w:rStyle w:val="Ttulo3Car"/>
                <w:i w:val="0"/>
                <w:sz w:val="14"/>
              </w:rPr>
              <w:t>0.199818</w:t>
            </w:r>
            <w:r w:rsidRPr="00E157BD">
              <w:rPr>
                <w:rStyle w:val="Ttulo3Car"/>
                <w:i w:val="0"/>
                <w:sz w:val="14"/>
              </w:rPr>
              <w:t xml:space="preserve"> </w:t>
            </w:r>
          </w:p>
        </w:tc>
        <w:tc>
          <w:tcPr>
            <w:tcW w:w="548" w:type="dxa"/>
            <w:tcBorders>
              <w:right w:val="single" w:sz="12" w:space="0" w:color="ED7D31" w:themeColor="accent2"/>
            </w:tcBorders>
            <w:shd w:val="clear" w:color="auto" w:fill="DEEAF6" w:themeFill="accent1" w:themeFillTint="33"/>
          </w:tcPr>
          <w:p w14:paraId="691C1BA9" w14:textId="696EA199" w:rsidR="00E7581D" w:rsidRPr="001750DA" w:rsidRDefault="002E60E5" w:rsidP="002E60E5">
            <w:pPr>
              <w:ind w:left="0" w:firstLine="0"/>
              <w:rPr>
                <w:rStyle w:val="Ttulo3Car"/>
                <w:i w:val="0"/>
                <w:sz w:val="14"/>
              </w:rPr>
            </w:pPr>
            <w:r>
              <w:rPr>
                <w:rStyle w:val="Ttulo3Car"/>
                <w:i w:val="0"/>
                <w:sz w:val="14"/>
              </w:rPr>
              <w:t>0</w:t>
            </w:r>
            <w:r w:rsidRPr="002E60E5">
              <w:rPr>
                <w:rStyle w:val="Ttulo3Car"/>
                <w:i w:val="0"/>
                <w:sz w:val="14"/>
              </w:rPr>
              <w:t xml:space="preserve">.19593372 </w:t>
            </w:r>
          </w:p>
        </w:tc>
        <w:tc>
          <w:tcPr>
            <w:tcW w:w="689"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65E1E66" w14:textId="091126F6" w:rsidR="00E7581D" w:rsidRPr="001750DA" w:rsidRDefault="00E157BD" w:rsidP="00E157BD">
            <w:pPr>
              <w:ind w:left="0" w:firstLine="0"/>
              <w:rPr>
                <w:rStyle w:val="Ttulo3Car"/>
                <w:i w:val="0"/>
                <w:sz w:val="14"/>
              </w:rPr>
            </w:pPr>
            <w:r>
              <w:rPr>
                <w:rStyle w:val="Ttulo3Car"/>
                <w:i w:val="0"/>
                <w:sz w:val="14"/>
              </w:rPr>
              <w:t>0.195944</w:t>
            </w:r>
            <w:r w:rsidRPr="00E157BD">
              <w:rPr>
                <w:rStyle w:val="Ttulo3C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13C12080" w14:textId="3506593D" w:rsidR="00E7581D" w:rsidRPr="001750DA" w:rsidRDefault="002E60E5" w:rsidP="002E60E5">
            <w:pPr>
              <w:ind w:left="0" w:firstLine="0"/>
              <w:rPr>
                <w:rStyle w:val="Ttulo3Car"/>
                <w:i w:val="0"/>
                <w:sz w:val="14"/>
              </w:rPr>
            </w:pPr>
            <w:r w:rsidRPr="002E60E5">
              <w:rPr>
                <w:rStyle w:val="Ttulo3Car"/>
                <w:i w:val="0"/>
                <w:sz w:val="14"/>
              </w:rPr>
              <w:t xml:space="preserve">0.1963784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3088246" w14:textId="1A47FD50" w:rsidR="00E7581D" w:rsidRPr="001750DA" w:rsidRDefault="00E157BD" w:rsidP="00E157BD">
            <w:pPr>
              <w:ind w:left="0" w:firstLine="0"/>
              <w:rPr>
                <w:rStyle w:val="Ttulo3Car"/>
                <w:i w:val="0"/>
                <w:sz w:val="14"/>
              </w:rPr>
            </w:pPr>
            <w:r>
              <w:rPr>
                <w:rStyle w:val="Ttulo3Car"/>
                <w:i w:val="0"/>
                <w:sz w:val="14"/>
              </w:rPr>
              <w:t>0.196356</w:t>
            </w:r>
            <w:r w:rsidRPr="00E157BD">
              <w:rPr>
                <w:rStyle w:val="Ttulo3Car"/>
                <w:i w:val="0"/>
                <w:sz w:val="14"/>
              </w:rPr>
              <w:t xml:space="preserve"> </w:t>
            </w:r>
          </w:p>
        </w:tc>
        <w:tc>
          <w:tcPr>
            <w:tcW w:w="548"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EEAF6" w:themeFill="accent1" w:themeFillTint="33"/>
          </w:tcPr>
          <w:p w14:paraId="2E0DD9AF" w14:textId="62D202A7" w:rsidR="00E7581D" w:rsidRDefault="002E60E5" w:rsidP="003F0032">
            <w:pPr>
              <w:ind w:left="0" w:firstLine="0"/>
              <w:rPr>
                <w:rStyle w:val="Ttulo3Car"/>
                <w:i w:val="0"/>
                <w:sz w:val="14"/>
              </w:rPr>
            </w:pPr>
            <w:r w:rsidRPr="002E60E5">
              <w:rPr>
                <w:rStyle w:val="Ttulo3Car"/>
                <w:i w:val="0"/>
                <w:sz w:val="14"/>
              </w:rPr>
              <w:t>0.20778224</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033A3B3" w14:textId="55FFC7F1" w:rsidR="00E7581D" w:rsidRDefault="00E157BD" w:rsidP="003F0032">
            <w:pPr>
              <w:ind w:left="0" w:firstLine="0"/>
              <w:rPr>
                <w:rStyle w:val="Ttulo3Car"/>
                <w:i w:val="0"/>
                <w:sz w:val="14"/>
              </w:rPr>
            </w:pPr>
            <w:r>
              <w:rPr>
                <w:rStyle w:val="Ttulo3Car"/>
                <w:i w:val="0"/>
                <w:sz w:val="14"/>
              </w:rPr>
              <w:t>0.207737</w:t>
            </w:r>
          </w:p>
        </w:tc>
      </w:tr>
    </w:tbl>
    <w:commentRangeEnd w:id="78"/>
    <w:p w14:paraId="7542B638" w14:textId="6226D131" w:rsidR="00E7581D" w:rsidRPr="00317D33" w:rsidRDefault="00317D33" w:rsidP="00C66B31">
      <w:pPr>
        <w:rPr>
          <w:rFonts w:eastAsiaTheme="majorEastAsia" w:cstheme="majorBidi"/>
          <w:szCs w:val="24"/>
        </w:rPr>
      </w:pPr>
      <w:r>
        <w:rPr>
          <w:rStyle w:val="Refdecomentario"/>
        </w:rPr>
        <w:commentReference w:id="78"/>
      </w:r>
      <w:r w:rsidRPr="00317D33">
        <w:rPr>
          <w:rStyle w:val="Ttulo3Car"/>
          <w:i w:val="0"/>
        </w:rPr>
        <w:t xml:space="preserve"> </w:t>
      </w:r>
      <w:r w:rsidR="00C66B31" w:rsidRPr="003E0477">
        <w:rPr>
          <w:rStyle w:val="Ttulo3Car"/>
          <w:i w:val="0"/>
        </w:rPr>
        <w:t xml:space="preserve">Figure </w:t>
      </w:r>
      <w:r w:rsidR="00C66B31" w:rsidRPr="00524ADD">
        <w:rPr>
          <w:rStyle w:val="Ttulo3Car"/>
          <w:i w:val="0"/>
          <w:highlight w:val="yellow"/>
        </w:rPr>
        <w:t>19</w:t>
      </w:r>
      <w:r w:rsidR="00C66B31" w:rsidRPr="003E0477">
        <w:rPr>
          <w:rStyle w:val="Ttulo3Car"/>
          <w:i w:val="0"/>
        </w:rPr>
        <w:t xml:space="preserve"> shows a limited version of the confusion matrix with the 20 first classes. In the figure</w:t>
      </w:r>
      <w:r w:rsidR="00C66B31">
        <w:rPr>
          <w:rStyle w:val="Ttulo3Car"/>
          <w:i w:val="0"/>
        </w:rPr>
        <w:t>,</w:t>
      </w:r>
      <w:r w:rsidR="00C66B31" w:rsidRPr="003E0477">
        <w:rPr>
          <w:rStyle w:val="Ttulo3Car"/>
          <w:i w:val="0"/>
        </w:rPr>
        <w:t xml:space="preserve"> it can be seen that the model also confuses the real angle with angles close </w:t>
      </w:r>
      <w:commentRangeStart w:id="79"/>
      <w:r w:rsidR="00C66B31" w:rsidRPr="003E0477">
        <w:rPr>
          <w:rStyle w:val="Ttulo3Car"/>
          <w:i w:val="0"/>
        </w:rPr>
        <w:t>to it, but in general</w:t>
      </w:r>
      <w:r w:rsidR="00C66B31">
        <w:rPr>
          <w:rStyle w:val="Ttulo3Car"/>
          <w:i w:val="0"/>
        </w:rPr>
        <w:t>,</w:t>
      </w:r>
      <w:r w:rsidR="00C66B31" w:rsidRPr="003E0477">
        <w:rPr>
          <w:rStyle w:val="Ttulo3Car"/>
          <w:i w:val="0"/>
        </w:rPr>
        <w:t xml:space="preserve"> this does not happen. </w:t>
      </w:r>
      <w:commentRangeEnd w:id="79"/>
      <w:r w:rsidR="00C66B31">
        <w:rPr>
          <w:rStyle w:val="Refdecomentario"/>
        </w:rPr>
        <w:commentReference w:id="79"/>
      </w:r>
      <w:r w:rsidR="00C66B31" w:rsidRPr="003E0477">
        <w:rPr>
          <w:rStyle w:val="Ttulo3Car"/>
          <w:i w:val="0"/>
        </w:rPr>
        <w:t xml:space="preserve">Therefore, this model obtained an accuracy </w:t>
      </w:r>
      <w:r w:rsidR="00C66B31">
        <w:rPr>
          <w:rStyle w:val="Ttulo3Car"/>
          <w:i w:val="0"/>
        </w:rPr>
        <w:t xml:space="preserve">of </w:t>
      </w:r>
      <w:r w:rsidR="00C66B31" w:rsidRPr="00317D33">
        <w:rPr>
          <w:rStyle w:val="Ttulo3Car"/>
          <w:i w:val="0"/>
        </w:rPr>
        <w:t>79</w:t>
      </w:r>
      <w:r w:rsidR="00C66B31">
        <w:rPr>
          <w:rStyle w:val="Ttulo3Car"/>
          <w:i w:val="0"/>
        </w:rPr>
        <w:t>.05</w:t>
      </w:r>
      <w:r w:rsidR="00C66B31" w:rsidRPr="003E0477">
        <w:rPr>
          <w:rStyle w:val="Ttulo3Car"/>
          <w:i w:val="0"/>
        </w:rPr>
        <w:t>%</w:t>
      </w:r>
      <w:r w:rsidR="00C66B31">
        <w:rPr>
          <w:rStyle w:val="Ttulo3Car"/>
          <w:i w:val="0"/>
        </w:rPr>
        <w:t xml:space="preserve"> </w:t>
      </w:r>
      <w:r w:rsidR="00C66B31" w:rsidRPr="00A1660D">
        <w:rPr>
          <w:rStyle w:val="Ttulo3Car"/>
          <w:i w:val="0"/>
        </w:rPr>
        <w:t>for the azimuth angles</w:t>
      </w:r>
      <w:r w:rsidR="00C66B31" w:rsidRPr="003E0477">
        <w:rPr>
          <w:rStyle w:val="Ttulo3Car"/>
          <w:i w:val="0"/>
        </w:rPr>
        <w:t>.</w:t>
      </w:r>
    </w:p>
    <w:p w14:paraId="4F454328" w14:textId="77777777" w:rsidR="00D649CE" w:rsidRDefault="00D649CE" w:rsidP="00B10DA0">
      <w:pPr>
        <w:keepNext/>
        <w:ind w:left="0"/>
      </w:pPr>
      <w:r>
        <w:rPr>
          <w:noProof/>
        </w:rPr>
        <w:drawing>
          <wp:inline distT="0" distB="0" distL="0" distR="0" wp14:anchorId="07320971" wp14:editId="0E5984F0">
            <wp:extent cx="4974336" cy="4965192"/>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dfresizer.com-pdf-crop (8)_page-0001.jpg"/>
                    <pic:cNvPicPr/>
                  </pic:nvPicPr>
                  <pic:blipFill>
                    <a:blip r:embed="rId32">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68E2D322" w14:textId="6CE08265" w:rsidR="00D649CE" w:rsidRDefault="00D649CE" w:rsidP="00D649CE">
      <w:pPr>
        <w:pStyle w:val="Descripcin"/>
      </w:pPr>
      <w:bookmarkStart w:id="80" w:name="_Toc101393048"/>
      <w:r>
        <w:t xml:space="preserve">Figure </w:t>
      </w:r>
      <w:fldSimple w:instr=" SEQ Figure \* ARABIC ">
        <w:r w:rsidR="00F12240">
          <w:rPr>
            <w:noProof/>
          </w:rPr>
          <w:t>20</w:t>
        </w:r>
      </w:fldSimple>
      <w:r>
        <w:t xml:space="preserve">. </w:t>
      </w:r>
      <w:r w:rsidRPr="00CD47C3">
        <w:t xml:space="preserve">Confusion matrix with the first 20 classes of the DT model trained with the data provided by the </w:t>
      </w:r>
      <w:r>
        <w:t>second</w:t>
      </w:r>
      <w:r w:rsidRPr="00CD47C3">
        <w:t xml:space="preserve"> receiving system.</w:t>
      </w:r>
      <w:bookmarkEnd w:id="80"/>
    </w:p>
    <w:p w14:paraId="4C212E87" w14:textId="77777777" w:rsidR="00C66B31" w:rsidRPr="00F87C1F" w:rsidRDefault="00C66B31" w:rsidP="00C66B31">
      <w:bookmarkStart w:id="81" w:name="_Toc102125652"/>
      <w:r w:rsidRPr="00B0559B">
        <w:lastRenderedPageBreak/>
        <w:t xml:space="preserve">Appendix </w:t>
      </w:r>
      <w:r w:rsidRPr="00C66B31">
        <w:rPr>
          <w:highlight w:val="yellow"/>
        </w:rPr>
        <w:t>B</w:t>
      </w:r>
      <w:r w:rsidRPr="00B0559B">
        <w:t xml:space="preserve"> shows the confusion matrices of the azimuth angles </w:t>
      </w:r>
      <w:r>
        <w:t>for the second receiving system</w:t>
      </w:r>
      <w:r w:rsidRPr="00B0559B">
        <w:t xml:space="preserve"> with </w:t>
      </w:r>
      <w:r>
        <w:t>zero mean</w:t>
      </w:r>
      <w:r w:rsidRPr="00B0559B">
        <w:t xml:space="preserve"> noise and variances</w:t>
      </w:r>
      <w:r>
        <w:t xml:space="preserve"> </w:t>
      </w:r>
      <w:r w:rsidRPr="00B0559B">
        <w:t xml:space="preserve">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C66B31">
        <w:rPr>
          <w:rFonts w:eastAsiaTheme="minorEastAsia"/>
        </w:rPr>
        <w:t xml:space="preserve">, </w:t>
      </w:r>
      <w:commentRangeStart w:id="82"/>
      <w:r w:rsidRPr="00B0559B">
        <w:t>where the latter is corroborated.</w:t>
      </w:r>
      <w:commentRangeEnd w:id="82"/>
      <w:r>
        <w:rPr>
          <w:rStyle w:val="Refdecomentario"/>
        </w:rPr>
        <w:commentReference w:id="82"/>
      </w:r>
    </w:p>
    <w:p w14:paraId="1AF6F302" w14:textId="3DEAE173" w:rsidR="00C66B31" w:rsidRPr="00C66B31" w:rsidRDefault="003F0032" w:rsidP="00C66B31">
      <w:pPr>
        <w:pStyle w:val="Ttulo2"/>
        <w:numPr>
          <w:ilvl w:val="0"/>
          <w:numId w:val="21"/>
        </w:numPr>
      </w:pPr>
      <w:r w:rsidRPr="003F0032">
        <w:rPr>
          <w:rStyle w:val="Ttulo3Car"/>
          <w:rFonts w:ascii="Arial" w:hAnsi="Arial"/>
          <w:i w:val="0"/>
          <w:sz w:val="26"/>
          <w:szCs w:val="26"/>
        </w:rPr>
        <w:t>ANALYSIS OF AZIMUTH ANGLES FOR THE THIRD RECEIVER SYSTEM MODEL</w:t>
      </w:r>
      <w:bookmarkEnd w:id="81"/>
    </w:p>
    <w:p w14:paraId="0AF04B1D" w14:textId="1BC999EC" w:rsidR="00D722AD" w:rsidRDefault="00D722AD" w:rsidP="00D722AD">
      <w:r>
        <w:t xml:space="preserve">Figure </w:t>
      </w:r>
      <w:r w:rsidRPr="00524ADD">
        <w:rPr>
          <w:highlight w:val="yellow"/>
        </w:rPr>
        <w:t>20</w:t>
      </w:r>
      <w:r>
        <w:t xml:space="preserve"> shows the confusion matrix of the DT model trained with the data provided by the third receiving system model. Based on the confusion matrix and with the help of Figure </w:t>
      </w:r>
      <w:r w:rsidRPr="00524ADD">
        <w:rPr>
          <w:highlight w:val="yellow"/>
        </w:rPr>
        <w:t>21</w:t>
      </w:r>
      <w:r>
        <w:t>, it can be seen that the azimuth angles for which the model has the worst resolution are the angles between 0</w:t>
      </w:r>
      <w:r>
        <w:rPr>
          <w:rStyle w:val="Ttulo3Car"/>
          <w:rFonts w:cs="Times New Roman"/>
          <w:i w:val="0"/>
        </w:rPr>
        <w:t>°</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 respectively</w:t>
      </w:r>
      <w:r>
        <w:t xml:space="preserve">.  </w:t>
      </w:r>
      <w:r w:rsidRPr="000C468D">
        <w:t xml:space="preserve">Figure </w:t>
      </w:r>
      <w:r w:rsidRPr="00CA1BEE">
        <w:rPr>
          <w:highlight w:val="yellow"/>
        </w:rPr>
        <w:t>22</w:t>
      </w:r>
      <w:r w:rsidRPr="000C468D">
        <w:t xml:space="preserve"> shows that these azimuth angles are </w:t>
      </w:r>
      <w:r>
        <w:t xml:space="preserve">situated </w:t>
      </w:r>
      <w:r w:rsidRPr="000C468D">
        <w:t xml:space="preserve">where the directivity of the </w:t>
      </w:r>
      <w:r>
        <w:t>planar V-</w:t>
      </w:r>
      <w:r w:rsidRPr="000C468D">
        <w:t xml:space="preserve">dipole </w:t>
      </w:r>
      <w:commentRangeStart w:id="83"/>
      <w:r w:rsidRPr="000C468D">
        <w:t xml:space="preserve">antennas </w:t>
      </w:r>
      <w:r>
        <w:t>is</w:t>
      </w:r>
      <w:r w:rsidRPr="000C468D">
        <w:t xml:space="preserve"> lower</w:t>
      </w:r>
      <w:commentRangeEnd w:id="83"/>
      <w:r>
        <w:rPr>
          <w:rStyle w:val="Refdecomentario"/>
        </w:rPr>
        <w:commentReference w:id="83"/>
      </w:r>
      <w:r>
        <w:t xml:space="preserve"> (see Figure </w:t>
      </w:r>
      <w:r w:rsidRPr="00D722AD">
        <w:rPr>
          <w:highlight w:val="yellow"/>
        </w:rPr>
        <w:t>12</w:t>
      </w:r>
      <w:r>
        <w:t>)</w:t>
      </w:r>
      <w:r w:rsidRPr="000C468D">
        <w:t>, therefore it is where the received powers are giving less information to the DT model.</w:t>
      </w:r>
    </w:p>
    <w:p w14:paraId="3F7E47DD" w14:textId="77777777" w:rsidR="00D722AD" w:rsidRPr="009540B5" w:rsidRDefault="00D722AD" w:rsidP="00D722AD">
      <w:r>
        <w:t xml:space="preserve">Figure </w:t>
      </w:r>
      <w:r>
        <w:rPr>
          <w:highlight w:val="yellow"/>
        </w:rPr>
        <w:t>23</w:t>
      </w:r>
      <w:r>
        <w:t xml:space="preserve"> shows that for the first 45</w:t>
      </w:r>
      <w:r>
        <w:rPr>
          <w:rStyle w:val="Ttulo3Car"/>
          <w:rFonts w:cs="Times New Roman"/>
          <w:i w:val="0"/>
        </w:rPr>
        <w:t>°</w:t>
      </w:r>
      <w:r>
        <w:t xml:space="preserve"> of elevation, the DT model makes more errors. This is explained by the radiation pattern of planar V-dipole antenna. When the elevation angle between the transmitter and the center of the system is between 0</w:t>
      </w:r>
      <w:r>
        <w:rPr>
          <w:rStyle w:val="Ttulo3Car"/>
          <w:rFonts w:cs="Times New Roman"/>
          <w:i w:val="0"/>
        </w:rPr>
        <w:t>°</w:t>
      </w:r>
      <w:r>
        <w:t xml:space="preserve"> and 45</w:t>
      </w:r>
      <w:r>
        <w:rPr>
          <w:rStyle w:val="Ttulo3Car"/>
          <w:rFonts w:cs="Times New Roman"/>
          <w:i w:val="0"/>
        </w:rPr>
        <w:t>°</w:t>
      </w:r>
      <w:r>
        <w:t xml:space="preserve">, the directivity of the dipole Vee antenna is lower (as shown in Figure </w:t>
      </w:r>
      <w:r>
        <w:rPr>
          <w:highlight w:val="yellow"/>
        </w:rPr>
        <w:t>24</w:t>
      </w:r>
      <w:r>
        <w:t xml:space="preserve">), therefore the powers measured by the receiving antennas are lower. </w:t>
      </w:r>
    </w:p>
    <w:p w14:paraId="6A97C931" w14:textId="77777777" w:rsidR="00D722AD" w:rsidRDefault="00D722AD" w:rsidP="00D722AD">
      <w:r w:rsidRPr="00227068">
        <w:t>The precision of the DT model</w:t>
      </w:r>
      <w:r>
        <w:t xml:space="preserve"> for the azimuth angles,</w:t>
      </w:r>
      <w:r w:rsidRPr="00227068">
        <w:t xml:space="preserve"> with the data obtained with the third proposal of the receiving system</w:t>
      </w:r>
      <w:r>
        <w:t>, was 78.98</w:t>
      </w:r>
      <w:r w:rsidRPr="00227068">
        <w:t>%. This means that in terms of precision, this proposal is the one with the worst results</w:t>
      </w:r>
      <w:r>
        <w:t xml:space="preserve"> </w:t>
      </w:r>
      <w:r w:rsidRPr="00D55E86">
        <w:t>to find the azimuth angle</w:t>
      </w:r>
      <w:r w:rsidRPr="00227068">
        <w:t>.</w:t>
      </w:r>
    </w:p>
    <w:p w14:paraId="5C0E49D2" w14:textId="77777777" w:rsidR="00D722AD" w:rsidRPr="00F87C1F" w:rsidRDefault="00D722AD" w:rsidP="00D722AD">
      <w:r w:rsidRPr="00B0559B">
        <w:t xml:space="preserve">Appendix </w:t>
      </w:r>
      <w:r w:rsidRPr="00F87C1F">
        <w:rPr>
          <w:highlight w:val="yellow"/>
        </w:rPr>
        <w:t>C</w:t>
      </w:r>
      <w:r w:rsidRPr="00B0559B">
        <w:t xml:space="preserve"> shows the confusion matrices of the azimuth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4BEEEAD7" w14:textId="77777777" w:rsidR="009C33CB" w:rsidRPr="002E6188" w:rsidRDefault="009C33CB" w:rsidP="00736646"/>
    <w:p w14:paraId="1F6A4736" w14:textId="77777777" w:rsidR="00736646" w:rsidRPr="002E6188" w:rsidRDefault="00736646" w:rsidP="009540B5"/>
    <w:p w14:paraId="792991BC" w14:textId="77777777" w:rsidR="009F1C63" w:rsidRDefault="009F1C63" w:rsidP="009F1C63">
      <w:pPr>
        <w:keepNext/>
        <w:ind w:left="0"/>
      </w:pPr>
      <w:r>
        <w:rPr>
          <w:noProof/>
        </w:rPr>
        <w:drawing>
          <wp:inline distT="0" distB="0" distL="0" distR="0" wp14:anchorId="588FAC59" wp14:editId="1B4DABDA">
            <wp:extent cx="4974336" cy="4946904"/>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dfresizer.com-pdf-crop (9)_page-000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5F21EB7F" w14:textId="03D67B55" w:rsidR="009F1C63" w:rsidRDefault="009F1C63" w:rsidP="009F1C63">
      <w:pPr>
        <w:pStyle w:val="Descripcin"/>
      </w:pPr>
      <w:bookmarkStart w:id="84" w:name="_Toc101393049"/>
      <w:r>
        <w:t xml:space="preserve">Figure </w:t>
      </w:r>
      <w:fldSimple w:instr=" SEQ Figure \* ARABIC ">
        <w:r w:rsidR="00F12240">
          <w:rPr>
            <w:noProof/>
          </w:rPr>
          <w:t>21</w:t>
        </w:r>
      </w:fldSimple>
      <w:r>
        <w:t xml:space="preserve">. </w:t>
      </w:r>
      <w:r w:rsidRPr="0047499A">
        <w:t>Confusion matrix of the DT model trained wit</w:t>
      </w:r>
      <w:r>
        <w:t>h the data provided by the third</w:t>
      </w:r>
      <w:r w:rsidRPr="0047499A">
        <w:t xml:space="preserve"> receiving system.</w:t>
      </w:r>
      <w:bookmarkEnd w:id="84"/>
    </w:p>
    <w:p w14:paraId="35242906" w14:textId="77777777" w:rsidR="00B9275E" w:rsidRDefault="00B9275E" w:rsidP="00CA1BEE">
      <w:pPr>
        <w:keepNext/>
        <w:ind w:firstLine="0"/>
      </w:pPr>
      <w:r>
        <w:rPr>
          <w:noProof/>
        </w:rPr>
        <w:lastRenderedPageBreak/>
        <w:drawing>
          <wp:inline distT="0" distB="0" distL="0" distR="0" wp14:anchorId="15E56407" wp14:editId="0DC69AAC">
            <wp:extent cx="5431790" cy="407416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zimuth_vs_Number of incorrectly predicted azimuth angles_histogram DT_Classifier.jpg"/>
                    <pic:cNvPicPr/>
                  </pic:nvPicPr>
                  <pic:blipFill>
                    <a:blip r:embed="rId34">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485DAE1C" w14:textId="11CAEB7A" w:rsidR="00B9275E" w:rsidRDefault="00B9275E" w:rsidP="00B9275E">
      <w:pPr>
        <w:pStyle w:val="Descripcin"/>
      </w:pPr>
      <w:bookmarkStart w:id="85" w:name="_Toc101393050"/>
      <w:r>
        <w:t xml:space="preserve">Figure </w:t>
      </w:r>
      <w:fldSimple w:instr=" SEQ Figure \* ARABIC ">
        <w:r w:rsidR="00F12240">
          <w:rPr>
            <w:noProof/>
          </w:rPr>
          <w:t>22</w:t>
        </w:r>
      </w:fldSimple>
      <w:r>
        <w:t>. Azimuth angles versus a number of incorrectly predict azimuth angles in the third</w:t>
      </w:r>
      <w:r w:rsidRPr="0047499A">
        <w:t xml:space="preserve"> receiving system.</w:t>
      </w:r>
      <w:bookmarkEnd w:id="85"/>
    </w:p>
    <w:p w14:paraId="0B276E5F" w14:textId="77777777" w:rsidR="009540B5" w:rsidRPr="009540B5" w:rsidRDefault="009540B5" w:rsidP="009540B5"/>
    <w:p w14:paraId="16569870" w14:textId="77777777" w:rsidR="000C468D" w:rsidRDefault="000C468D" w:rsidP="000C468D">
      <w:pPr>
        <w:keepNext/>
        <w:ind w:left="0"/>
      </w:pPr>
      <w:r>
        <w:rPr>
          <w:noProof/>
        </w:rPr>
        <w:drawing>
          <wp:inline distT="0" distB="0" distL="0" distR="0" wp14:anchorId="6A9EEF88" wp14:editId="17286F1C">
            <wp:extent cx="5431790" cy="1921510"/>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31790" cy="1921510"/>
                    </a:xfrm>
                    <a:prstGeom prst="rect">
                      <a:avLst/>
                    </a:prstGeom>
                  </pic:spPr>
                </pic:pic>
              </a:graphicData>
            </a:graphic>
          </wp:inline>
        </w:drawing>
      </w:r>
    </w:p>
    <w:p w14:paraId="23CA81F2" w14:textId="74B8E4DD" w:rsidR="000C468D" w:rsidRPr="000C468D" w:rsidRDefault="000C468D" w:rsidP="00CA1BEE">
      <w:pPr>
        <w:pStyle w:val="Descripcin"/>
      </w:pPr>
      <w:bookmarkStart w:id="86" w:name="_Toc101393051"/>
      <w:r>
        <w:t xml:space="preserve">Figure </w:t>
      </w:r>
      <w:fldSimple w:instr=" SEQ Figure \* ARABIC ">
        <w:r w:rsidR="00F12240">
          <w:rPr>
            <w:noProof/>
          </w:rPr>
          <w:t>23</w:t>
        </w:r>
      </w:fldSimple>
      <w:r>
        <w:t>. S</w:t>
      </w:r>
      <w:r w:rsidRPr="00987976">
        <w:t>cenario formed by four receiving antennas</w:t>
      </w:r>
      <w:r>
        <w:t xml:space="preserve"> dipole Vee</w:t>
      </w:r>
      <w:r w:rsidRPr="00987976">
        <w:t xml:space="preserve"> and a transmitting s</w:t>
      </w:r>
      <w:r>
        <w:t>ource located at 0</w:t>
      </w:r>
      <w:r>
        <w:rPr>
          <w:rStyle w:val="Ttulo3Car"/>
          <w:rFonts w:cs="Times New Roman"/>
          <w:i/>
        </w:rPr>
        <w:t>°</w:t>
      </w:r>
      <w:r>
        <w:t xml:space="preserve"> azimuth</w:t>
      </w:r>
      <w:r w:rsidRPr="00987976">
        <w:t xml:space="preserve"> and 53</w:t>
      </w:r>
      <w:r>
        <w:rPr>
          <w:rStyle w:val="Ttulo3Car"/>
          <w:rFonts w:cs="Times New Roman"/>
          <w:i/>
        </w:rPr>
        <w:t>°</w:t>
      </w:r>
      <w:r w:rsidRPr="00987976">
        <w:t xml:space="preserve"> elevation</w:t>
      </w:r>
      <w:r>
        <w:t xml:space="preserve"> angles</w:t>
      </w:r>
      <w:r w:rsidRPr="00987976">
        <w:t xml:space="preserve"> within the receiving system</w:t>
      </w:r>
      <w:r>
        <w:t>.</w:t>
      </w:r>
      <w:bookmarkEnd w:id="86"/>
    </w:p>
    <w:p w14:paraId="7FE8C419" w14:textId="77777777" w:rsidR="00B9275E" w:rsidRDefault="00B9275E" w:rsidP="00B9275E">
      <w:pPr>
        <w:keepNext/>
        <w:ind w:left="0"/>
      </w:pPr>
      <w:r>
        <w:rPr>
          <w:noProof/>
        </w:rPr>
        <w:lastRenderedPageBreak/>
        <w:drawing>
          <wp:inline distT="0" distB="0" distL="0" distR="0" wp14:anchorId="49FDC428" wp14:editId="053B489C">
            <wp:extent cx="5431790" cy="4074160"/>
            <wp:effectExtent l="0" t="0" r="0" b="254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levation_vs_Number of incorrectly predicted azimuth angles_histogram DT_Classifier.jpg"/>
                    <pic:cNvPicPr/>
                  </pic:nvPicPr>
                  <pic:blipFill>
                    <a:blip r:embed="rId3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A09098" w14:textId="42056686" w:rsidR="00B9275E" w:rsidRDefault="00B9275E" w:rsidP="00B9275E">
      <w:pPr>
        <w:pStyle w:val="Descripcin"/>
      </w:pPr>
      <w:bookmarkStart w:id="87" w:name="_Toc101393052"/>
      <w:r>
        <w:t xml:space="preserve">Figure </w:t>
      </w:r>
      <w:fldSimple w:instr=" SEQ Figure \* ARABIC ">
        <w:r w:rsidR="00F12240">
          <w:rPr>
            <w:noProof/>
          </w:rPr>
          <w:t>24</w:t>
        </w:r>
      </w:fldSimple>
      <w:r>
        <w:t>. Elevation angles versus a number of incorrectly predict azimuth angles in the third</w:t>
      </w:r>
      <w:r w:rsidRPr="0047499A">
        <w:t xml:space="preserve"> receiving system.</w:t>
      </w:r>
      <w:bookmarkEnd w:id="87"/>
    </w:p>
    <w:p w14:paraId="7975A294" w14:textId="77777777" w:rsidR="002E6188" w:rsidRDefault="002E6188" w:rsidP="009C33CB">
      <w:pPr>
        <w:keepNext/>
      </w:pPr>
      <w:r>
        <w:rPr>
          <w:noProof/>
        </w:rPr>
        <w:drawing>
          <wp:inline distT="0" distB="0" distL="0" distR="0" wp14:anchorId="4385511D" wp14:editId="4E5D4E6E">
            <wp:extent cx="3704493" cy="2759888"/>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tern_dipoleVee_xz.jpg"/>
                    <pic:cNvPicPr/>
                  </pic:nvPicPr>
                  <pic:blipFill>
                    <a:blip r:embed="rId37">
                      <a:extLst>
                        <a:ext uri="{28A0092B-C50C-407E-A947-70E740481C1C}">
                          <a14:useLocalDpi xmlns:a14="http://schemas.microsoft.com/office/drawing/2010/main" val="0"/>
                        </a:ext>
                      </a:extLst>
                    </a:blip>
                    <a:stretch>
                      <a:fillRect/>
                    </a:stretch>
                  </pic:blipFill>
                  <pic:spPr>
                    <a:xfrm>
                      <a:off x="0" y="0"/>
                      <a:ext cx="3718941" cy="2770652"/>
                    </a:xfrm>
                    <a:prstGeom prst="rect">
                      <a:avLst/>
                    </a:prstGeom>
                  </pic:spPr>
                </pic:pic>
              </a:graphicData>
            </a:graphic>
          </wp:inline>
        </w:drawing>
      </w:r>
    </w:p>
    <w:p w14:paraId="4449D1D1" w14:textId="7F1C1F19" w:rsidR="00293F93" w:rsidRDefault="002E6188" w:rsidP="000C468D">
      <w:pPr>
        <w:pStyle w:val="Descripcin"/>
      </w:pPr>
      <w:bookmarkStart w:id="88" w:name="_Toc101393053"/>
      <w:r>
        <w:t xml:space="preserve">Figure </w:t>
      </w:r>
      <w:fldSimple w:instr=" SEQ Figure \* ARABIC ">
        <w:r w:rsidR="00F12240">
          <w:rPr>
            <w:noProof/>
          </w:rPr>
          <w:t>25</w:t>
        </w:r>
      </w:fldSimple>
      <w:r>
        <w:t>.</w:t>
      </w:r>
      <w:r w:rsidRPr="002E6188">
        <w:t xml:space="preserve"> </w:t>
      </w:r>
      <w:r w:rsidR="00AB6286">
        <w:t>The radiation</w:t>
      </w:r>
      <w:r>
        <w:t xml:space="preserve"> pattern of a dipole Vee</w:t>
      </w:r>
      <w:r w:rsidRPr="002E6188">
        <w:t xml:space="preserve"> antenna in xz-plane.</w:t>
      </w:r>
      <w:bookmarkEnd w:id="88"/>
    </w:p>
    <w:p w14:paraId="02544E67" w14:textId="5AC53FA3" w:rsidR="000C468D" w:rsidRDefault="000C468D" w:rsidP="000C468D">
      <w:pPr>
        <w:pStyle w:val="Ttulo2"/>
        <w:numPr>
          <w:ilvl w:val="0"/>
          <w:numId w:val="21"/>
        </w:numPr>
        <w:rPr>
          <w:rStyle w:val="Ttulo3Car"/>
          <w:rFonts w:ascii="Arial" w:hAnsi="Arial"/>
          <w:i w:val="0"/>
          <w:sz w:val="26"/>
          <w:szCs w:val="26"/>
        </w:rPr>
      </w:pPr>
      <w:bookmarkStart w:id="89" w:name="_Toc102125653"/>
      <w:r>
        <w:rPr>
          <w:rStyle w:val="Ttulo3Car"/>
          <w:rFonts w:ascii="Arial" w:hAnsi="Arial"/>
          <w:i w:val="0"/>
          <w:sz w:val="26"/>
          <w:szCs w:val="26"/>
        </w:rPr>
        <w:lastRenderedPageBreak/>
        <w:t>ANALYSIS OF AZIMUTH ANGLES FOR THE FOURTH RECEIVER SYSTEM MODEL</w:t>
      </w:r>
      <w:bookmarkEnd w:id="89"/>
    </w:p>
    <w:p w14:paraId="3916896A" w14:textId="77777777" w:rsidR="00666C2D" w:rsidRPr="00227068" w:rsidRDefault="00666C2D" w:rsidP="00666C2D">
      <w:r>
        <w:t>When comparing F</w:t>
      </w:r>
      <w:r w:rsidRPr="00227068">
        <w:t>i</w:t>
      </w:r>
      <w:r>
        <w:t xml:space="preserve">gures </w:t>
      </w:r>
      <w:r w:rsidRPr="00666C2D">
        <w:rPr>
          <w:highlight w:val="yellow"/>
        </w:rPr>
        <w:t>20</w:t>
      </w:r>
      <w:r>
        <w:t xml:space="preserve">, </w:t>
      </w:r>
      <w:r w:rsidRPr="00666C2D">
        <w:rPr>
          <w:highlight w:val="yellow"/>
        </w:rPr>
        <w:t>21</w:t>
      </w:r>
      <w:r>
        <w:t xml:space="preserve">, and </w:t>
      </w:r>
      <w:r w:rsidRPr="00666C2D">
        <w:rPr>
          <w:highlight w:val="yellow"/>
        </w:rPr>
        <w:t>23</w:t>
      </w:r>
      <w:r>
        <w:t xml:space="preserve"> with Figures </w:t>
      </w:r>
      <w:r w:rsidRPr="00666C2D">
        <w:rPr>
          <w:highlight w:val="yellow"/>
        </w:rPr>
        <w:t>25</w:t>
      </w:r>
      <w:r>
        <w:t xml:space="preserve">, </w:t>
      </w:r>
      <w:r w:rsidRPr="00666C2D">
        <w:rPr>
          <w:highlight w:val="yellow"/>
        </w:rPr>
        <w:t>26</w:t>
      </w:r>
      <w:r>
        <w:t xml:space="preserve">, and </w:t>
      </w:r>
      <w:r w:rsidRPr="00666C2D">
        <w:rPr>
          <w:highlight w:val="yellow"/>
        </w:rPr>
        <w:t>27</w:t>
      </w:r>
      <w:r w:rsidRPr="00227068">
        <w:t xml:space="preserve"> respectively, it can be seen that by adding a </w:t>
      </w:r>
      <w:r>
        <w:t>planar V-</w:t>
      </w:r>
      <w:r w:rsidRPr="00227068">
        <w:t>dipole</w:t>
      </w:r>
      <w:r>
        <w:t xml:space="preserve"> </w:t>
      </w:r>
      <w:r w:rsidRPr="00227068">
        <w:t xml:space="preserve">antenna </w:t>
      </w:r>
      <w:r>
        <w:t>on</w:t>
      </w:r>
      <w:r w:rsidRPr="00227068">
        <w:t xml:space="preserve"> the </w:t>
      </w:r>
      <w:r>
        <w:t>z-axis</w:t>
      </w:r>
      <w:r w:rsidRPr="00227068">
        <w:t xml:space="preserve">, the </w:t>
      </w:r>
      <w:r>
        <w:t xml:space="preserve">error </w:t>
      </w:r>
      <w:r w:rsidRPr="00227068">
        <w:t>pattern decreases considerably.</w:t>
      </w:r>
      <w:r>
        <w:t xml:space="preserve"> Additionally, the </w:t>
      </w:r>
      <w:r w:rsidRPr="009C33CB">
        <w:t>accuracy</w:t>
      </w:r>
      <w:r w:rsidRPr="00227068">
        <w:t xml:space="preserve"> obtained </w:t>
      </w:r>
      <w:r>
        <w:t xml:space="preserve">for the azimuth models </w:t>
      </w:r>
      <w:r w:rsidRPr="00227068">
        <w:t xml:space="preserve">with this database was </w:t>
      </w:r>
      <w:r w:rsidRPr="00666C2D">
        <w:rPr>
          <w:highlight w:val="yellow"/>
        </w:rPr>
        <w:t>79.9%.</w:t>
      </w:r>
      <w:r>
        <w:t xml:space="preserve"> </w:t>
      </w:r>
    </w:p>
    <w:p w14:paraId="714CD24D" w14:textId="77777777" w:rsidR="00B96552" w:rsidRDefault="00B96552" w:rsidP="00B96552">
      <w:pPr>
        <w:keepNext/>
        <w:ind w:left="0"/>
      </w:pPr>
      <w:r>
        <w:rPr>
          <w:noProof/>
        </w:rPr>
        <w:drawing>
          <wp:inline distT="0" distB="0" distL="0" distR="0" wp14:anchorId="3FCC19A8" wp14:editId="6C96AFEB">
            <wp:extent cx="4974336" cy="4946904"/>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dfresizer.com-pdf-crop (13)_page-000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6EFE5A17" w14:textId="610F0074" w:rsidR="00227068" w:rsidRDefault="00B96552" w:rsidP="00227068">
      <w:pPr>
        <w:pStyle w:val="Descripcin"/>
      </w:pPr>
      <w:bookmarkStart w:id="90" w:name="_Toc101393054"/>
      <w:r>
        <w:t xml:space="preserve">Figure </w:t>
      </w:r>
      <w:fldSimple w:instr=" SEQ Figure \* ARABIC ">
        <w:r w:rsidR="00F12240">
          <w:rPr>
            <w:noProof/>
          </w:rPr>
          <w:t>26</w:t>
        </w:r>
      </w:fldSimple>
      <w:r>
        <w:t xml:space="preserve">. </w:t>
      </w:r>
      <w:r w:rsidRPr="0047499A">
        <w:t>Confusion matrix of the DT model trained wit</w:t>
      </w:r>
      <w:r>
        <w:t xml:space="preserve">h the data provided by the </w:t>
      </w:r>
      <w:r w:rsidR="00227068">
        <w:t>fourth</w:t>
      </w:r>
      <w:r w:rsidR="00227068" w:rsidRPr="0047499A">
        <w:t xml:space="preserve"> receiving system.</w:t>
      </w:r>
      <w:bookmarkEnd w:id="90"/>
    </w:p>
    <w:p w14:paraId="032F2900" w14:textId="1579715B" w:rsidR="00B96552" w:rsidRDefault="00B96552" w:rsidP="00227068">
      <w:pPr>
        <w:pStyle w:val="Descripcin"/>
        <w:ind w:left="0"/>
      </w:pPr>
      <w:r>
        <w:rPr>
          <w:noProof/>
        </w:rPr>
        <w:lastRenderedPageBreak/>
        <w:drawing>
          <wp:inline distT="0" distB="0" distL="0" distR="0" wp14:anchorId="7758B217" wp14:editId="6BE7C207">
            <wp:extent cx="5440680" cy="4078224"/>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imuth_vs_Number of incorrectly predicted azimuth angles_histogram DT_Classifier.jpg"/>
                    <pic:cNvPicPr/>
                  </pic:nvPicPr>
                  <pic:blipFill>
                    <a:blip r:embed="rId39">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3D181DF4" w14:textId="18D0D8AF" w:rsidR="00B96552" w:rsidRDefault="00B96552" w:rsidP="00D86A17">
      <w:pPr>
        <w:pStyle w:val="Descripcin"/>
      </w:pPr>
      <w:bookmarkStart w:id="91" w:name="_Toc101393055"/>
      <w:r>
        <w:t xml:space="preserve">Figure </w:t>
      </w:r>
      <w:fldSimple w:instr=" SEQ Figure \* ARABIC ">
        <w:r w:rsidR="00F12240">
          <w:rPr>
            <w:noProof/>
          </w:rPr>
          <w:t>27</w:t>
        </w:r>
      </w:fldSimple>
      <w:r>
        <w:t>. Azimuth angles versus a number of incorrectly predict azimuth angles in the fourth</w:t>
      </w:r>
      <w:r w:rsidRPr="0047499A">
        <w:t xml:space="preserve"> receiving system.</w:t>
      </w:r>
      <w:bookmarkEnd w:id="91"/>
    </w:p>
    <w:p w14:paraId="446B1448" w14:textId="60299EDB" w:rsidR="00666C2D" w:rsidRPr="009C33CB" w:rsidRDefault="00666C2D" w:rsidP="00666C2D">
      <w:r w:rsidRPr="00B0559B">
        <w:t xml:space="preserve">Appendix </w:t>
      </w:r>
      <w:r w:rsidRPr="00F87C1F">
        <w:rPr>
          <w:highlight w:val="yellow"/>
        </w:rPr>
        <w:t>D</w:t>
      </w:r>
      <w:r w:rsidRPr="00B0559B">
        <w:t xml:space="preserve"> shows the confusion matrices of the azimuth angles </w:t>
      </w:r>
      <w:r>
        <w:t>for the fourth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w:t>
      </w:r>
    </w:p>
    <w:p w14:paraId="4AEDC56E" w14:textId="77777777" w:rsidR="00B96552" w:rsidRDefault="00B96552" w:rsidP="00B96552">
      <w:pPr>
        <w:keepNext/>
        <w:ind w:left="0"/>
      </w:pPr>
      <w:r>
        <w:rPr>
          <w:noProof/>
        </w:rPr>
        <w:lastRenderedPageBreak/>
        <w:drawing>
          <wp:inline distT="0" distB="0" distL="0" distR="0" wp14:anchorId="7BB5F5AC" wp14:editId="350B89E5">
            <wp:extent cx="5440680" cy="4078224"/>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vation_vs_Number of incorrectly predicted azimuth angles_histogram DT_Classifier.jpg"/>
                    <pic:cNvPicPr/>
                  </pic:nvPicPr>
                  <pic:blipFill>
                    <a:blip r:embed="rId40">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14E9ACA6" w14:textId="7A210A4F" w:rsidR="00227068" w:rsidRDefault="00B96552" w:rsidP="00227068">
      <w:pPr>
        <w:pStyle w:val="Descripcin"/>
      </w:pPr>
      <w:bookmarkStart w:id="92" w:name="_Toc101393056"/>
      <w:r>
        <w:t xml:space="preserve">Figure </w:t>
      </w:r>
      <w:fldSimple w:instr=" SEQ Figure \* ARABIC ">
        <w:r w:rsidR="00F12240">
          <w:rPr>
            <w:noProof/>
          </w:rPr>
          <w:t>28</w:t>
        </w:r>
      </w:fldSimple>
      <w:r>
        <w:t>.</w:t>
      </w:r>
      <w:r w:rsidR="00227068">
        <w:t xml:space="preserve"> Elevation angles versus a number of incorrectly predict azimuth angles in the fourth</w:t>
      </w:r>
      <w:r w:rsidR="00227068" w:rsidRPr="0047499A">
        <w:t xml:space="preserve"> receiving system.</w:t>
      </w:r>
      <w:bookmarkEnd w:id="92"/>
    </w:p>
    <w:p w14:paraId="1C274319" w14:textId="1E4EA273" w:rsidR="00B76266" w:rsidRDefault="00B76266" w:rsidP="00B76266">
      <w:pPr>
        <w:pStyle w:val="Ttulo2"/>
        <w:numPr>
          <w:ilvl w:val="0"/>
          <w:numId w:val="21"/>
        </w:numPr>
        <w:rPr>
          <w:rStyle w:val="Ttulo3Car"/>
          <w:rFonts w:ascii="Arial" w:hAnsi="Arial"/>
          <w:i w:val="0"/>
          <w:sz w:val="26"/>
          <w:szCs w:val="26"/>
        </w:rPr>
      </w:pPr>
      <w:bookmarkStart w:id="93" w:name="_Toc102125654"/>
      <w:r>
        <w:rPr>
          <w:rStyle w:val="Ttulo3Car"/>
          <w:rFonts w:ascii="Arial" w:hAnsi="Arial"/>
          <w:i w:val="0"/>
          <w:sz w:val="26"/>
          <w:szCs w:val="26"/>
        </w:rPr>
        <w:t>A</w:t>
      </w:r>
      <w:r w:rsidR="000C468D">
        <w:rPr>
          <w:rStyle w:val="Ttulo3Car"/>
          <w:rFonts w:ascii="Arial" w:hAnsi="Arial"/>
          <w:i w:val="0"/>
          <w:sz w:val="26"/>
          <w:szCs w:val="26"/>
        </w:rPr>
        <w:t>NALYSIS OF</w:t>
      </w:r>
      <w:r w:rsidR="00C35476">
        <w:rPr>
          <w:rStyle w:val="Ttulo3Car"/>
          <w:rFonts w:ascii="Arial" w:hAnsi="Arial"/>
          <w:i w:val="0"/>
          <w:sz w:val="26"/>
          <w:szCs w:val="26"/>
        </w:rPr>
        <w:t xml:space="preserve"> ELEVATION ANGLES FOR THE FIRST RECEIVER SYSTEM MODEL</w:t>
      </w:r>
      <w:bookmarkEnd w:id="93"/>
    </w:p>
    <w:p w14:paraId="08A732E6" w14:textId="77777777" w:rsidR="00666C2D" w:rsidRPr="00464B24" w:rsidRDefault="00666C2D" w:rsidP="00666C2D">
      <w:r w:rsidRPr="00666C2D">
        <w:rPr>
          <w:rStyle w:val="Ttulo3Car"/>
          <w:i w:val="0"/>
        </w:rPr>
        <w:t xml:space="preserve">Figure </w:t>
      </w:r>
      <w:r w:rsidRPr="00666C2D">
        <w:rPr>
          <w:rStyle w:val="Ttulo3Car"/>
          <w:i w:val="0"/>
          <w:highlight w:val="yellow"/>
        </w:rPr>
        <w:t>28</w:t>
      </w:r>
      <w:r w:rsidRPr="00666C2D">
        <w:rPr>
          <w:rStyle w:val="Ttulo3Car"/>
          <w:i w:val="0"/>
        </w:rPr>
        <w:t xml:space="preserve"> shows the confusion matrix for the elevation angles of the DT model trained with the data provided by the first receiving system. Additionally, Figure </w:t>
      </w:r>
      <w:r w:rsidRPr="00666C2D">
        <w:rPr>
          <w:rStyle w:val="Ttulo3Car"/>
          <w:i w:val="0"/>
          <w:highlight w:val="yellow"/>
        </w:rPr>
        <w:t>29</w:t>
      </w:r>
      <w:r w:rsidRPr="00666C2D">
        <w:rPr>
          <w:rStyle w:val="Ttulo3Car"/>
          <w:i w:val="0"/>
        </w:rPr>
        <w:t xml:space="preserve"> shows which elevation angles are the most incorrectly predicted by the model. Both figures demonstrate that the model does not tend to correctly predict elevation angles around </w:t>
      </w:r>
      <w:commentRangeStart w:id="94"/>
      <w:r w:rsidRPr="00666C2D">
        <w:rPr>
          <w:rStyle w:val="Ttulo3Car"/>
          <w:i w:val="0"/>
        </w:rPr>
        <w:t>45</w:t>
      </w:r>
      <w:r w:rsidRPr="00666C2D">
        <w:rPr>
          <w:rStyle w:val="Ttulo3Car"/>
          <w:rFonts w:cs="Times New Roman"/>
          <w:i w:val="0"/>
        </w:rPr>
        <w:t>°</w:t>
      </w:r>
      <w:r w:rsidRPr="00666C2D">
        <w:rPr>
          <w:rStyle w:val="Ttulo3Car"/>
          <w:i w:val="0"/>
        </w:rPr>
        <w:t xml:space="preserve">. </w:t>
      </w:r>
      <w:commentRangeEnd w:id="94"/>
      <w:r>
        <w:rPr>
          <w:rStyle w:val="Refdecomentario"/>
        </w:rPr>
        <w:commentReference w:id="94"/>
      </w:r>
    </w:p>
    <w:p w14:paraId="5949F699" w14:textId="77777777" w:rsidR="00AB6286" w:rsidRDefault="00AB6286" w:rsidP="00AB6286">
      <w:pPr>
        <w:keepNext/>
        <w:ind w:left="0"/>
      </w:pPr>
      <w:r>
        <w:rPr>
          <w:noProof/>
        </w:rPr>
        <w:lastRenderedPageBreak/>
        <w:drawing>
          <wp:inline distT="0" distB="0" distL="0" distR="0" wp14:anchorId="3530F3AD" wp14:editId="16B5D9B4">
            <wp:extent cx="4974336" cy="49377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dfresizer.com-pdf-crop (14)_page-000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74336" cy="4937760"/>
                    </a:xfrm>
                    <a:prstGeom prst="rect">
                      <a:avLst/>
                    </a:prstGeom>
                  </pic:spPr>
                </pic:pic>
              </a:graphicData>
            </a:graphic>
          </wp:inline>
        </w:drawing>
      </w:r>
    </w:p>
    <w:p w14:paraId="33975609" w14:textId="0C0AECFE" w:rsidR="00AB6286" w:rsidRDefault="00AB6286" w:rsidP="00AB6286">
      <w:pPr>
        <w:pStyle w:val="Descripcin"/>
      </w:pPr>
      <w:bookmarkStart w:id="95" w:name="_Toc101393057"/>
      <w:r>
        <w:t xml:space="preserve">Figure </w:t>
      </w:r>
      <w:fldSimple w:instr=" SEQ Figure \* ARABIC ">
        <w:r w:rsidR="00F12240">
          <w:rPr>
            <w:noProof/>
          </w:rPr>
          <w:t>29</w:t>
        </w:r>
      </w:fldSimple>
      <w:r w:rsidR="002C46DE">
        <w:rPr>
          <w:noProof/>
        </w:rPr>
        <w:t>8</w:t>
      </w:r>
      <w:r>
        <w:t>.</w:t>
      </w:r>
      <w:r w:rsidR="004C4444">
        <w:t xml:space="preserve"> </w:t>
      </w:r>
      <w:r w:rsidR="004C4444" w:rsidRPr="0047499A">
        <w:t>Confusion matrix</w:t>
      </w:r>
      <w:r w:rsidR="004C4444">
        <w:t xml:space="preserve"> </w:t>
      </w:r>
      <w:r w:rsidR="004C4444" w:rsidRPr="004C4444">
        <w:t xml:space="preserve">for the </w:t>
      </w:r>
      <w:r w:rsidR="004C4444">
        <w:t>elevation</w:t>
      </w:r>
      <w:r w:rsidR="004C4444" w:rsidRPr="004C4444">
        <w:t xml:space="preserve"> angles </w:t>
      </w:r>
      <w:r w:rsidR="004C4444" w:rsidRPr="0047499A">
        <w:t>of the DT model trained with the data provided by the first receiving system.</w:t>
      </w:r>
      <w:bookmarkEnd w:id="95"/>
    </w:p>
    <w:p w14:paraId="4C80E8E8" w14:textId="77777777" w:rsidR="00A24F83" w:rsidRPr="00A24F83" w:rsidRDefault="00A24F83" w:rsidP="00A24F83"/>
    <w:p w14:paraId="2040DA5D" w14:textId="77777777" w:rsidR="00464B24" w:rsidRDefault="00464B24" w:rsidP="00464B24">
      <w:pPr>
        <w:keepNext/>
        <w:ind w:left="0"/>
      </w:pPr>
      <w:r>
        <w:rPr>
          <w:noProof/>
        </w:rPr>
        <w:lastRenderedPageBreak/>
        <w:drawing>
          <wp:inline distT="0" distB="0" distL="0" distR="0" wp14:anchorId="6AC7EC01" wp14:editId="596D9B1E">
            <wp:extent cx="5431790" cy="407416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levation_vs_Number of incorrectly predicted elevation angles_histogram DT_Classifier.jpg"/>
                    <pic:cNvPicPr/>
                  </pic:nvPicPr>
                  <pic:blipFill>
                    <a:blip r:embed="rId42">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A1965B" w14:textId="3C7F2C95" w:rsidR="00666C2D" w:rsidRDefault="00464B24" w:rsidP="00666C2D">
      <w:pPr>
        <w:pStyle w:val="Descripcin"/>
      </w:pPr>
      <w:bookmarkStart w:id="96" w:name="_Toc101393058"/>
      <w:r>
        <w:t xml:space="preserve">Figure </w:t>
      </w:r>
      <w:fldSimple w:instr=" SEQ Figure \* ARABIC ">
        <w:r w:rsidR="00F12240">
          <w:rPr>
            <w:noProof/>
          </w:rPr>
          <w:t>30</w:t>
        </w:r>
      </w:fldSimple>
      <w:r>
        <w:t>.</w:t>
      </w:r>
      <w:r w:rsidR="004C4444">
        <w:t xml:space="preserve"> </w:t>
      </w:r>
      <w:r w:rsidR="00666C2D">
        <w:t>Elevation angles versus the number of incorrectly predicted elevation angles in the first</w:t>
      </w:r>
      <w:r w:rsidR="00666C2D" w:rsidRPr="0047499A">
        <w:t xml:space="preserve"> system.</w:t>
      </w:r>
    </w:p>
    <w:bookmarkEnd w:id="96"/>
    <w:p w14:paraId="2F81EAB3" w14:textId="589B11C8" w:rsidR="009C33CB" w:rsidRDefault="009C33CB" w:rsidP="009C33CB">
      <w:pPr>
        <w:rPr>
          <w:rStyle w:val="Ttulo3Car"/>
          <w:i w:val="0"/>
        </w:rPr>
      </w:pPr>
      <w:r w:rsidRPr="00464B24">
        <w:rPr>
          <w:rStyle w:val="Ttulo3Car"/>
          <w:i w:val="0"/>
        </w:rPr>
        <w:t xml:space="preserve">Figure </w:t>
      </w:r>
      <w:r w:rsidRPr="002C46DE">
        <w:rPr>
          <w:rStyle w:val="Ttulo3Car"/>
          <w:i w:val="0"/>
          <w:highlight w:val="yellow"/>
        </w:rPr>
        <w:t>30</w:t>
      </w:r>
      <w:r w:rsidRPr="00464B24">
        <w:rPr>
          <w:rStyle w:val="Ttulo3Car"/>
          <w:i w:val="0"/>
        </w:rPr>
        <w:t xml:space="preserve"> shows for which azimuth angles the DT model poorly predicts elevation angles.</w:t>
      </w:r>
      <w:r>
        <w:rPr>
          <w:rStyle w:val="Ttulo3Car"/>
          <w:i w:val="0"/>
        </w:rPr>
        <w:t xml:space="preserve"> </w:t>
      </w:r>
      <w:r w:rsidRPr="000D53F1">
        <w:rPr>
          <w:rStyle w:val="Ttulo3Car"/>
          <w:i w:val="0"/>
        </w:rPr>
        <w:t xml:space="preserve">Figure </w:t>
      </w:r>
      <w:r w:rsidRPr="002C46DE">
        <w:rPr>
          <w:rStyle w:val="Ttulo3Car"/>
          <w:i w:val="0"/>
          <w:highlight w:val="yellow"/>
        </w:rPr>
        <w:t>30</w:t>
      </w:r>
      <w:r w:rsidRPr="000D53F1">
        <w:rPr>
          <w:rStyle w:val="Ttulo3Car"/>
          <w:i w:val="0"/>
        </w:rPr>
        <w:t xml:space="preserve"> shows that for the azimuth angles around 45</w:t>
      </w:r>
      <w:r>
        <w:rPr>
          <w:rStyle w:val="Ttulo3Car"/>
          <w:rFonts w:cs="Times New Roman"/>
          <w:i w:val="0"/>
        </w:rPr>
        <w:t>°</w:t>
      </w:r>
      <w:r w:rsidRPr="000D53F1">
        <w:rPr>
          <w:rStyle w:val="Ttulo3Car"/>
          <w:i w:val="0"/>
        </w:rPr>
        <w:t>, 135</w:t>
      </w:r>
      <w:r>
        <w:rPr>
          <w:rStyle w:val="Ttulo3Car"/>
          <w:rFonts w:cs="Times New Roman"/>
          <w:i w:val="0"/>
        </w:rPr>
        <w:t>°</w:t>
      </w:r>
      <w:r w:rsidRPr="000D53F1">
        <w:rPr>
          <w:rStyle w:val="Ttulo3Car"/>
          <w:i w:val="0"/>
        </w:rPr>
        <w:t>, 225</w:t>
      </w:r>
      <w:r>
        <w:rPr>
          <w:rStyle w:val="Ttulo3Car"/>
          <w:rFonts w:cs="Times New Roman"/>
          <w:i w:val="0"/>
        </w:rPr>
        <w:t>°</w:t>
      </w:r>
      <w:r>
        <w:rPr>
          <w:rStyle w:val="Ttulo3Car"/>
          <w:i w:val="0"/>
        </w:rPr>
        <w:t xml:space="preserve">, </w:t>
      </w:r>
      <w:r w:rsidRPr="000D53F1">
        <w:rPr>
          <w:rStyle w:val="Ttulo3Car"/>
          <w:i w:val="0"/>
        </w:rPr>
        <w:t>and 315</w:t>
      </w:r>
      <w:r>
        <w:rPr>
          <w:rStyle w:val="Ttulo3Car"/>
          <w:rFonts w:cs="Times New Roman"/>
          <w:i w:val="0"/>
        </w:rPr>
        <w:t>°</w:t>
      </w:r>
      <w:r w:rsidRPr="000D53F1">
        <w:rPr>
          <w:rStyle w:val="Ttulo3Car"/>
          <w:i w:val="0"/>
        </w:rPr>
        <w:t xml:space="preserve"> the DT model has worse resolution than the rest of the azimuth angles.</w:t>
      </w:r>
      <w:r>
        <w:rPr>
          <w:rStyle w:val="Ttulo3Car"/>
          <w:i w:val="0"/>
        </w:rPr>
        <w:t xml:space="preserve"> </w:t>
      </w:r>
      <w:r w:rsidRPr="000D53F1">
        <w:rPr>
          <w:rStyle w:val="Ttulo3Car"/>
          <w:i w:val="0"/>
        </w:rPr>
        <w:t xml:space="preserve">The precision of the DT model to predict the elevation angles, with the data provided by the first receiver system proposed, is </w:t>
      </w:r>
      <w:r w:rsidRPr="009B32E7">
        <w:rPr>
          <w:rStyle w:val="Ttulo3Car"/>
          <w:i w:val="0"/>
        </w:rPr>
        <w:t>92</w:t>
      </w:r>
      <w:r>
        <w:rPr>
          <w:rStyle w:val="Ttulo3Car"/>
          <w:i w:val="0"/>
        </w:rPr>
        <w:t>.</w:t>
      </w:r>
      <w:r w:rsidRPr="009B32E7">
        <w:rPr>
          <w:rStyle w:val="Ttulo3Car"/>
          <w:i w:val="0"/>
        </w:rPr>
        <w:t>31</w:t>
      </w:r>
      <w:r w:rsidRPr="000D53F1">
        <w:rPr>
          <w:rStyle w:val="Ttulo3Car"/>
          <w:i w:val="0"/>
        </w:rPr>
        <w:t>%.</w:t>
      </w:r>
    </w:p>
    <w:p w14:paraId="44D320BE" w14:textId="77777777" w:rsidR="009C33CB" w:rsidRPr="00334D93" w:rsidRDefault="009C33CB" w:rsidP="009C33CB">
      <w:r w:rsidRPr="00B0559B">
        <w:t xml:space="preserve">Appendix </w:t>
      </w:r>
      <w:r w:rsidRPr="00A24F83">
        <w:rPr>
          <w:highlight w:val="yellow"/>
        </w:rPr>
        <w:t>E</w:t>
      </w:r>
      <w:r w:rsidRPr="00B0559B">
        <w:t xml:space="preserve"> shows the confusion matrices of the </w:t>
      </w:r>
      <w:r>
        <w:t>elevation</w:t>
      </w:r>
      <w:r w:rsidRPr="00B0559B">
        <w:t xml:space="preserve"> angles </w:t>
      </w:r>
      <w:r>
        <w:t>for the first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50060CC2" w14:textId="77777777" w:rsidR="009C33CB" w:rsidRPr="009C33CB" w:rsidRDefault="009C33CB" w:rsidP="009C33CB"/>
    <w:p w14:paraId="1106171E" w14:textId="1F2FFF6A" w:rsidR="00464B24" w:rsidRDefault="00464B24" w:rsidP="00464B24">
      <w:pPr>
        <w:pStyle w:val="Descripcin"/>
      </w:pPr>
    </w:p>
    <w:p w14:paraId="44E29748" w14:textId="77777777" w:rsidR="000D53F1" w:rsidRDefault="000D53F1" w:rsidP="000D53F1">
      <w:pPr>
        <w:keepNext/>
        <w:ind w:left="0"/>
      </w:pPr>
      <w:r>
        <w:rPr>
          <w:noProof/>
        </w:rPr>
        <w:lastRenderedPageBreak/>
        <w:drawing>
          <wp:inline distT="0" distB="0" distL="0" distR="0" wp14:anchorId="4DAE1D98" wp14:editId="5CE4A7BC">
            <wp:extent cx="5431790" cy="4074160"/>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zimuth_vs_Number of incorrectly predicted elevation angles_histogram DT_Classifier.jpg"/>
                    <pic:cNvPicPr/>
                  </pic:nvPicPr>
                  <pic:blipFill>
                    <a:blip r:embed="rId4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8184E3B" w14:textId="727F6640" w:rsidR="00F042F0" w:rsidRPr="000D53F1" w:rsidRDefault="000D53F1" w:rsidP="00F042F0">
      <w:pPr>
        <w:pStyle w:val="Descripcin"/>
      </w:pPr>
      <w:bookmarkStart w:id="97" w:name="_Toc101393059"/>
      <w:r>
        <w:t xml:space="preserve">Figure </w:t>
      </w:r>
      <w:fldSimple w:instr=" SEQ Figure \* ARABIC ">
        <w:r w:rsidR="00F12240">
          <w:rPr>
            <w:noProof/>
          </w:rPr>
          <w:t>31</w:t>
        </w:r>
      </w:fldSimple>
      <w:r>
        <w:t>.</w:t>
      </w:r>
      <w:r w:rsidR="004C4444">
        <w:t xml:space="preserve"> </w:t>
      </w:r>
      <w:r w:rsidR="00F042F0">
        <w:t>Azimuth angles versus the number of incorrectly predicted elevation angles in the first</w:t>
      </w:r>
      <w:r w:rsidR="00F042F0" w:rsidRPr="0047499A">
        <w:t xml:space="preserve"> receiving system.</w:t>
      </w:r>
    </w:p>
    <w:p w14:paraId="3970FED7" w14:textId="328E7F74" w:rsidR="00076750" w:rsidRDefault="00076750" w:rsidP="00076750">
      <w:pPr>
        <w:pStyle w:val="Ttulo2"/>
        <w:numPr>
          <w:ilvl w:val="0"/>
          <w:numId w:val="21"/>
        </w:numPr>
        <w:rPr>
          <w:rStyle w:val="Ttulo3Car"/>
          <w:rFonts w:ascii="Arial" w:hAnsi="Arial"/>
          <w:i w:val="0"/>
          <w:sz w:val="26"/>
          <w:szCs w:val="26"/>
        </w:rPr>
      </w:pPr>
      <w:bookmarkStart w:id="98" w:name="_Toc102125655"/>
      <w:bookmarkEnd w:id="97"/>
      <w:r>
        <w:rPr>
          <w:rStyle w:val="Ttulo3Car"/>
          <w:rFonts w:ascii="Arial" w:hAnsi="Arial"/>
          <w:i w:val="0"/>
          <w:sz w:val="26"/>
          <w:szCs w:val="26"/>
        </w:rPr>
        <w:t>A</w:t>
      </w:r>
      <w:r w:rsidR="00C35476">
        <w:rPr>
          <w:rStyle w:val="Ttulo3Car"/>
          <w:rFonts w:ascii="Arial" w:hAnsi="Arial"/>
          <w:i w:val="0"/>
          <w:sz w:val="26"/>
          <w:szCs w:val="26"/>
        </w:rPr>
        <w:t>NALYSIS OF ELEVATION ANGLES FOR THE SECOND RECEIVER SYSTEM</w:t>
      </w:r>
      <w:bookmarkEnd w:id="98"/>
    </w:p>
    <w:p w14:paraId="5545FFDE" w14:textId="77777777" w:rsidR="00F042F0" w:rsidRPr="00334D93" w:rsidRDefault="00F042F0" w:rsidP="00F042F0">
      <w:r w:rsidRPr="003B179C">
        <w:t xml:space="preserve">When comparing Figures </w:t>
      </w:r>
      <w:r w:rsidRPr="00F042F0">
        <w:rPr>
          <w:highlight w:val="yellow"/>
        </w:rPr>
        <w:t>28</w:t>
      </w:r>
      <w:r w:rsidRPr="003B179C">
        <w:t xml:space="preserve">, </w:t>
      </w:r>
      <w:r w:rsidRPr="00F042F0">
        <w:rPr>
          <w:highlight w:val="yellow"/>
        </w:rPr>
        <w:t>29</w:t>
      </w:r>
      <w:r>
        <w:t>,</w:t>
      </w:r>
      <w:r w:rsidRPr="003B179C">
        <w:t xml:space="preserve"> and </w:t>
      </w:r>
      <w:r w:rsidRPr="00F042F0">
        <w:rPr>
          <w:highlight w:val="yellow"/>
        </w:rPr>
        <w:t>30</w:t>
      </w:r>
      <w:r w:rsidRPr="003B179C">
        <w:t xml:space="preserve"> with Figures </w:t>
      </w:r>
      <w:r w:rsidRPr="00F042F0">
        <w:rPr>
          <w:highlight w:val="yellow"/>
        </w:rPr>
        <w:t>31</w:t>
      </w:r>
      <w:r w:rsidRPr="003B179C">
        <w:t xml:space="preserve">, </w:t>
      </w:r>
      <w:r w:rsidRPr="00F042F0">
        <w:rPr>
          <w:highlight w:val="yellow"/>
        </w:rPr>
        <w:t>32</w:t>
      </w:r>
      <w:r>
        <w:t>,</w:t>
      </w:r>
      <w:r w:rsidRPr="003B179C">
        <w:t xml:space="preserve"> and </w:t>
      </w:r>
      <w:r w:rsidRPr="00F042F0">
        <w:rPr>
          <w:highlight w:val="yellow"/>
        </w:rPr>
        <w:t>33</w:t>
      </w:r>
      <w:r w:rsidRPr="003B179C">
        <w:t xml:space="preserve"> it is found that the pattern shown for the first receiving system is eliminated by adding </w:t>
      </w:r>
      <w:r>
        <w:t>another strip dipole antenna on the z-</w:t>
      </w:r>
      <w:r w:rsidRPr="003B179C">
        <w:t>axis</w:t>
      </w:r>
      <w:r>
        <w:t xml:space="preserve">. </w:t>
      </w:r>
      <w:r w:rsidRPr="00F042F0">
        <w:rPr>
          <w:rStyle w:val="Ttulo3Car"/>
          <w:i w:val="0"/>
        </w:rPr>
        <w:t xml:space="preserve">The precision of the DT model to predict the elevation angles, with the data provided by the first receiver system proposed, is 99.3%. </w:t>
      </w:r>
      <w:r w:rsidRPr="00B0559B">
        <w:t xml:space="preserve">Appendix </w:t>
      </w:r>
      <w:r w:rsidRPr="00F042F0">
        <w:rPr>
          <w:highlight w:val="yellow"/>
        </w:rPr>
        <w:t>F</w:t>
      </w:r>
      <w:r w:rsidRPr="00B0559B">
        <w:t xml:space="preserve"> shows the confusion matrices of the </w:t>
      </w:r>
      <w:r>
        <w:t>elevation</w:t>
      </w:r>
      <w:r w:rsidRPr="00B0559B">
        <w:t xml:space="preserve"> angles </w:t>
      </w:r>
      <w:r>
        <w:t>for the secon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F042F0">
        <w:rPr>
          <w:rFonts w:eastAsiaTheme="minorEastAsia"/>
        </w:rPr>
        <w:t xml:space="preserve"> </w:t>
      </w:r>
      <w:r w:rsidRPr="00B0559B">
        <w:t>where the latter is corroborated.</w:t>
      </w:r>
    </w:p>
    <w:p w14:paraId="1FBC6401" w14:textId="504805E5" w:rsidR="003B179C" w:rsidRPr="003B179C" w:rsidRDefault="003B179C" w:rsidP="003B179C"/>
    <w:p w14:paraId="69ACA420" w14:textId="77777777" w:rsidR="003B179C" w:rsidRDefault="003B179C" w:rsidP="003B179C">
      <w:pPr>
        <w:keepNext/>
        <w:ind w:left="0"/>
      </w:pPr>
      <w:r>
        <w:rPr>
          <w:noProof/>
        </w:rPr>
        <w:drawing>
          <wp:inline distT="0" distB="0" distL="0" distR="0" wp14:anchorId="7CC20CFF" wp14:editId="4B03CF55">
            <wp:extent cx="4974336" cy="491947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dfresizer.com-pdf-crop (15)_page-000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25CC11DB" w14:textId="7B6E6537" w:rsidR="003B179C" w:rsidRDefault="003B179C" w:rsidP="003B179C">
      <w:pPr>
        <w:pStyle w:val="Descripcin"/>
      </w:pPr>
      <w:bookmarkStart w:id="99" w:name="_Toc101393060"/>
      <w:r>
        <w:t xml:space="preserve">Figure </w:t>
      </w:r>
      <w:fldSimple w:instr=" SEQ Figure \* ARABIC ">
        <w:r w:rsidR="00F12240">
          <w:rPr>
            <w:noProof/>
          </w:rPr>
          <w:t>32</w:t>
        </w:r>
      </w:fldSimple>
      <w:r>
        <w:t xml:space="preserve">. </w:t>
      </w:r>
      <w:r w:rsidRPr="0047499A">
        <w:t>C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second</w:t>
      </w:r>
      <w:r w:rsidRPr="0047499A">
        <w:t xml:space="preserve"> receiving system.</w:t>
      </w:r>
      <w:bookmarkEnd w:id="99"/>
    </w:p>
    <w:p w14:paraId="7C316653" w14:textId="77777777" w:rsidR="003B179C" w:rsidRDefault="003B179C" w:rsidP="003B179C">
      <w:pPr>
        <w:keepNext/>
        <w:ind w:left="0"/>
      </w:pPr>
      <w:r>
        <w:rPr>
          <w:noProof/>
        </w:rPr>
        <w:lastRenderedPageBreak/>
        <w:drawing>
          <wp:inline distT="0" distB="0" distL="0" distR="0" wp14:anchorId="0F0E02CC" wp14:editId="6C35C944">
            <wp:extent cx="5431790" cy="4074160"/>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levation_vs_Number of incorrectly predicted elevation angles_histogram DT_Classifier.jpg"/>
                    <pic:cNvPicPr/>
                  </pic:nvPicPr>
                  <pic:blipFill>
                    <a:blip r:embed="rId45">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5AB3308" w14:textId="1AB0FC2B" w:rsidR="003B179C" w:rsidRPr="00471EAC" w:rsidRDefault="003B179C" w:rsidP="003B179C">
      <w:pPr>
        <w:pStyle w:val="Descripcin"/>
        <w:rPr>
          <w:rStyle w:val="Ttulo3Car"/>
          <w:rFonts w:eastAsiaTheme="minorHAnsi" w:cstheme="minorBidi"/>
          <w:i/>
          <w:sz w:val="18"/>
          <w:szCs w:val="18"/>
        </w:rPr>
      </w:pPr>
      <w:bookmarkStart w:id="100" w:name="_Toc101393061"/>
      <w:r>
        <w:t xml:space="preserve">Figure </w:t>
      </w:r>
      <w:fldSimple w:instr=" SEQ Figure \* ARABIC ">
        <w:r w:rsidR="00F12240">
          <w:rPr>
            <w:noProof/>
          </w:rPr>
          <w:t>33</w:t>
        </w:r>
      </w:fldSimple>
      <w:r>
        <w:t xml:space="preserve">. </w:t>
      </w:r>
      <w:r w:rsidR="00F042F0">
        <w:t>Elevation angles versus the number of incorrectly predicted elevation angles in the second</w:t>
      </w:r>
      <w:r w:rsidR="00F042F0" w:rsidRPr="0047499A">
        <w:t xml:space="preserve"> receiving system.</w:t>
      </w:r>
      <w:bookmarkEnd w:id="100"/>
    </w:p>
    <w:p w14:paraId="757493E7" w14:textId="1DD96C8A" w:rsidR="003B179C" w:rsidRDefault="003B179C" w:rsidP="003B179C">
      <w:pPr>
        <w:pStyle w:val="Descripcin"/>
      </w:pPr>
    </w:p>
    <w:p w14:paraId="05C088EB" w14:textId="77777777" w:rsidR="003B179C" w:rsidRDefault="003B179C" w:rsidP="003B179C">
      <w:pPr>
        <w:keepNext/>
        <w:ind w:left="0"/>
      </w:pPr>
      <w:r>
        <w:rPr>
          <w:noProof/>
        </w:rPr>
        <w:lastRenderedPageBreak/>
        <w:drawing>
          <wp:inline distT="0" distB="0" distL="0" distR="0" wp14:anchorId="3E055DEE" wp14:editId="66772A4A">
            <wp:extent cx="5431790" cy="4074160"/>
            <wp:effectExtent l="0" t="0" r="0" b="254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zimuth_vs_Number of incorrectly predicted elevation angles_histogram DT_Classifier.jpg"/>
                    <pic:cNvPicPr/>
                  </pic:nvPicPr>
                  <pic:blipFill>
                    <a:blip r:embed="rId4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79850B1" w14:textId="015C6F91" w:rsidR="003B179C" w:rsidRDefault="003B179C" w:rsidP="003B179C">
      <w:pPr>
        <w:pStyle w:val="Descripcin"/>
      </w:pPr>
      <w:bookmarkStart w:id="101" w:name="_Toc101393062"/>
      <w:r>
        <w:t xml:space="preserve">Figure </w:t>
      </w:r>
      <w:fldSimple w:instr=" SEQ Figure \* ARABIC ">
        <w:r w:rsidR="00F12240">
          <w:rPr>
            <w:noProof/>
          </w:rPr>
          <w:t>34</w:t>
        </w:r>
      </w:fldSimple>
      <w:r>
        <w:t xml:space="preserve">. </w:t>
      </w:r>
      <w:r w:rsidR="00F042F0">
        <w:t>Azimuth angles versus the number of incorrectly predicted elevation angles in the second</w:t>
      </w:r>
      <w:r w:rsidR="00F042F0" w:rsidRPr="0047499A">
        <w:t xml:space="preserve"> receiving system.</w:t>
      </w:r>
      <w:bookmarkEnd w:id="101"/>
    </w:p>
    <w:p w14:paraId="30B6F05F" w14:textId="6E484AFE" w:rsidR="003B179C" w:rsidRDefault="003B179C" w:rsidP="003B179C">
      <w:pPr>
        <w:pStyle w:val="Ttulo2"/>
        <w:numPr>
          <w:ilvl w:val="0"/>
          <w:numId w:val="21"/>
        </w:numPr>
        <w:rPr>
          <w:rStyle w:val="Ttulo3Car"/>
          <w:rFonts w:ascii="Arial" w:hAnsi="Arial"/>
          <w:i w:val="0"/>
          <w:sz w:val="26"/>
          <w:szCs w:val="26"/>
        </w:rPr>
      </w:pPr>
      <w:bookmarkStart w:id="102" w:name="_Toc102125656"/>
      <w:r>
        <w:rPr>
          <w:rStyle w:val="Ttulo3Car"/>
          <w:rFonts w:ascii="Arial" w:hAnsi="Arial"/>
          <w:i w:val="0"/>
          <w:sz w:val="26"/>
          <w:szCs w:val="26"/>
        </w:rPr>
        <w:t>ANALYSIS OF</w:t>
      </w:r>
      <w:r w:rsidR="00B063D8">
        <w:rPr>
          <w:rStyle w:val="Ttulo3Car"/>
          <w:rFonts w:ascii="Arial" w:hAnsi="Arial"/>
          <w:i w:val="0"/>
          <w:sz w:val="26"/>
          <w:szCs w:val="26"/>
        </w:rPr>
        <w:t xml:space="preserve"> ELEVATION ANGLES FOR THE THIRD</w:t>
      </w:r>
      <w:r>
        <w:rPr>
          <w:rStyle w:val="Ttulo3Car"/>
          <w:rFonts w:ascii="Arial" w:hAnsi="Arial"/>
          <w:i w:val="0"/>
          <w:sz w:val="26"/>
          <w:szCs w:val="26"/>
        </w:rPr>
        <w:t xml:space="preserve"> RECEIVER SYSTEM</w:t>
      </w:r>
      <w:bookmarkEnd w:id="102"/>
    </w:p>
    <w:p w14:paraId="2ECD4091" w14:textId="400CE1C4" w:rsidR="00F042F0" w:rsidRPr="00334D93" w:rsidRDefault="00F042F0" w:rsidP="00F042F0">
      <w:r>
        <w:t xml:space="preserve">Figure </w:t>
      </w:r>
      <w:r w:rsidRPr="00F042F0">
        <w:rPr>
          <w:highlight w:val="yellow"/>
        </w:rPr>
        <w:t>34</w:t>
      </w:r>
      <w:r w:rsidRPr="00E51FA1">
        <w:t xml:space="preserve"> shows</w:t>
      </w:r>
      <w:r>
        <w:t xml:space="preserve"> the c</w:t>
      </w:r>
      <w:r w:rsidRPr="0047499A">
        <w:t>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third</w:t>
      </w:r>
      <w:r w:rsidRPr="0047499A">
        <w:t xml:space="preserve"> receiving system.</w:t>
      </w:r>
      <w:r>
        <w:t xml:space="preserve"> </w:t>
      </w:r>
      <w:r w:rsidRPr="00656E61">
        <w:t>Also</w:t>
      </w:r>
      <w:r>
        <w:t>,</w:t>
      </w:r>
      <w:r w:rsidRPr="00656E61">
        <w:t xml:space="preserve"> figure </w:t>
      </w:r>
      <w:r w:rsidRPr="00F042F0">
        <w:rPr>
          <w:highlight w:val="yellow"/>
        </w:rPr>
        <w:t>35</w:t>
      </w:r>
      <w:r w:rsidRPr="00656E61">
        <w:t xml:space="preserve"> shows</w:t>
      </w:r>
      <w:r>
        <w:t xml:space="preserve"> the e</w:t>
      </w:r>
      <w:r w:rsidRPr="003E4D6B">
        <w:t xml:space="preserve">levation angles versus </w:t>
      </w:r>
      <w:r>
        <w:t>the</w:t>
      </w:r>
      <w:r w:rsidRPr="003E4D6B">
        <w:t xml:space="preserve"> number of incorrectly predict</w:t>
      </w:r>
      <w:r>
        <w:t>ed</w:t>
      </w:r>
      <w:r w:rsidRPr="003E4D6B">
        <w:t xml:space="preserve"> elevation angles in the third receiving system.</w:t>
      </w:r>
      <w:r>
        <w:t xml:space="preserve"> </w:t>
      </w:r>
      <w:r w:rsidRPr="003E4D6B">
        <w:t>In both figures</w:t>
      </w:r>
      <w:r>
        <w:t>,</w:t>
      </w:r>
      <w:r w:rsidRPr="003E4D6B">
        <w:t xml:space="preserve"> it can be seen that the DT model has </w:t>
      </w:r>
      <w:r>
        <w:t xml:space="preserve">a </w:t>
      </w:r>
      <w:r w:rsidRPr="003E4D6B">
        <w:t>worse res</w:t>
      </w:r>
      <w:r>
        <w:t>olution for the first 40</w:t>
      </w:r>
      <w:r w:rsidRPr="00F042F0">
        <w:rPr>
          <w:rFonts w:cs="Times New Roman"/>
        </w:rPr>
        <w:t>°</w:t>
      </w:r>
      <w:r w:rsidRPr="003E4D6B">
        <w:t xml:space="preserve"> of elevation than the rest.</w:t>
      </w:r>
      <w:r>
        <w:t xml:space="preserve"> As shown in F</w:t>
      </w:r>
      <w:r w:rsidRPr="007304B9">
        <w:t xml:space="preserve">igure </w:t>
      </w:r>
      <w:r w:rsidRPr="00F042F0">
        <w:rPr>
          <w:highlight w:val="yellow"/>
        </w:rPr>
        <w:t>24</w:t>
      </w:r>
      <w:r w:rsidRPr="007304B9">
        <w:t xml:space="preserve">, the </w:t>
      </w:r>
      <w:r>
        <w:t>planar V-</w:t>
      </w:r>
      <w:r w:rsidRPr="007304B9">
        <w:t>dipol</w:t>
      </w:r>
      <w:r>
        <w:t>e</w:t>
      </w:r>
      <w:r w:rsidRPr="007304B9">
        <w:t xml:space="preserve"> antenna has</w:t>
      </w:r>
      <w:r>
        <w:t xml:space="preserve"> lower directivity when the elevation angle between the transmitter and the center of the system is between 0</w:t>
      </w:r>
      <w:r w:rsidRPr="00F042F0">
        <w:rPr>
          <w:rStyle w:val="Ttulo3Car"/>
          <w:rFonts w:cs="Times New Roman"/>
          <w:i w:val="0"/>
        </w:rPr>
        <w:t>°</w:t>
      </w:r>
      <w:r>
        <w:t xml:space="preserve"> and 45</w:t>
      </w:r>
      <w:r w:rsidRPr="00F042F0">
        <w:rPr>
          <w:rStyle w:val="Ttulo3Car"/>
          <w:rFonts w:cs="Times New Roman"/>
          <w:i w:val="0"/>
        </w:rPr>
        <w:t>°</w:t>
      </w:r>
      <w:r>
        <w:t xml:space="preserve">. Therefore, the powers measured by the receiving antennas are lower when the </w:t>
      </w:r>
      <w:r>
        <w:lastRenderedPageBreak/>
        <w:t>elevation angle between the transmitter and the center of the receiving system is between 0</w:t>
      </w:r>
      <w:r w:rsidRPr="00F042F0">
        <w:rPr>
          <w:rStyle w:val="Ttulo3Car"/>
          <w:rFonts w:cs="Times New Roman"/>
          <w:i w:val="0"/>
        </w:rPr>
        <w:t>°</w:t>
      </w:r>
      <w:r>
        <w:t xml:space="preserve"> and 45</w:t>
      </w:r>
      <w:r w:rsidRPr="00F042F0">
        <w:rPr>
          <w:rStyle w:val="Ttulo3Car"/>
          <w:rFonts w:cs="Times New Roman"/>
          <w:i w:val="0"/>
        </w:rPr>
        <w:t>°</w:t>
      </w:r>
      <w:r>
        <w:t xml:space="preserve">. </w:t>
      </w:r>
      <w:r w:rsidRPr="00B0559B">
        <w:t xml:space="preserve">Appendix </w:t>
      </w:r>
      <w:r w:rsidRPr="00F042F0">
        <w:rPr>
          <w:highlight w:val="yellow"/>
        </w:rPr>
        <w:t>G</w:t>
      </w:r>
      <w:r w:rsidRPr="00B0559B">
        <w:t xml:space="preserve"> shows the confusion matrices of the </w:t>
      </w:r>
      <w:r>
        <w:t>elevation</w:t>
      </w:r>
      <w:r w:rsidRPr="00B0559B">
        <w:t xml:space="preserve">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B0559B">
        <w:t>.</w:t>
      </w:r>
    </w:p>
    <w:p w14:paraId="42958BD2" w14:textId="372181D2" w:rsidR="00CB47A8" w:rsidRDefault="00B063D8" w:rsidP="00A24F83">
      <w:pPr>
        <w:ind w:left="0"/>
        <w:jc w:val="left"/>
      </w:pPr>
      <w:r>
        <w:rPr>
          <w:noProof/>
        </w:rPr>
        <w:drawing>
          <wp:inline distT="0" distB="0" distL="0" distR="0" wp14:anchorId="45AF62AF" wp14:editId="049E4B01">
            <wp:extent cx="4974336" cy="4919472"/>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dfresizer.com-pdf-crop (17)_page-00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3F59E537" w14:textId="3BEF90E0" w:rsidR="00B063D8" w:rsidRDefault="00CB47A8" w:rsidP="00CB47A8">
      <w:pPr>
        <w:pStyle w:val="Descripcin"/>
      </w:pPr>
      <w:bookmarkStart w:id="103" w:name="_Toc101393063"/>
      <w:r>
        <w:t xml:space="preserve">Figure </w:t>
      </w:r>
      <w:fldSimple w:instr=" SEQ Figure \* ARABIC ">
        <w:r w:rsidR="00F12240">
          <w:rPr>
            <w:noProof/>
          </w:rPr>
          <w:t>35</w:t>
        </w:r>
      </w:fldSimple>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third</w:t>
      </w:r>
      <w:r w:rsidR="00E51FA1" w:rsidRPr="0047499A">
        <w:t xml:space="preserve"> receiving system.</w:t>
      </w:r>
      <w:bookmarkEnd w:id="103"/>
    </w:p>
    <w:p w14:paraId="475C5A50" w14:textId="77777777" w:rsidR="00CB47A8" w:rsidRDefault="00CB47A8" w:rsidP="00656E61">
      <w:pPr>
        <w:keepNext/>
        <w:ind w:left="0"/>
      </w:pPr>
      <w:r>
        <w:rPr>
          <w:noProof/>
        </w:rPr>
        <w:lastRenderedPageBreak/>
        <w:drawing>
          <wp:inline distT="0" distB="0" distL="0" distR="0" wp14:anchorId="5F52F5BF" wp14:editId="47B00AFA">
            <wp:extent cx="5431790" cy="4074160"/>
            <wp:effectExtent l="0" t="0" r="0"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levation_vs_Number of incorrectly predicted elevation angles_histogram DT_Classifier.jpg"/>
                    <pic:cNvPicPr/>
                  </pic:nvPicPr>
                  <pic:blipFill>
                    <a:blip r:embed="rId48">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5035CC15" w14:textId="291987F4" w:rsidR="00E51FA1" w:rsidRDefault="00CB47A8" w:rsidP="00E51FA1">
      <w:pPr>
        <w:pStyle w:val="Descripcin"/>
      </w:pPr>
      <w:bookmarkStart w:id="104" w:name="_Toc101393064"/>
      <w:r>
        <w:t xml:space="preserve">Figure </w:t>
      </w:r>
      <w:fldSimple w:instr=" SEQ Figure \* ARABIC ">
        <w:r w:rsidR="00F12240">
          <w:rPr>
            <w:noProof/>
          </w:rPr>
          <w:t>36</w:t>
        </w:r>
      </w:fldSimple>
      <w:r>
        <w:t>.</w:t>
      </w:r>
      <w:r w:rsidR="00E51FA1">
        <w:t xml:space="preserve"> </w:t>
      </w:r>
      <w:r w:rsidR="00F042F0">
        <w:t>Elevation angles versus the number of incorrectly predicted elevation angles in the third</w:t>
      </w:r>
      <w:r w:rsidR="00F042F0" w:rsidRPr="0047499A">
        <w:t xml:space="preserve"> receiving system.</w:t>
      </w:r>
      <w:bookmarkEnd w:id="104"/>
    </w:p>
    <w:p w14:paraId="2056C918" w14:textId="77777777" w:rsidR="00F042F0" w:rsidRPr="00E51FA1" w:rsidRDefault="00F042F0" w:rsidP="00F042F0">
      <w:r>
        <w:t xml:space="preserve">Figure </w:t>
      </w:r>
      <w:r w:rsidRPr="006B1449">
        <w:rPr>
          <w:highlight w:val="yellow"/>
        </w:rPr>
        <w:t>36</w:t>
      </w:r>
      <w:r>
        <w:t xml:space="preserve"> shows that the azimuth angles for which the model has the worst resolution are the angles between 0</w:t>
      </w:r>
      <w:r>
        <w:rPr>
          <w:rStyle w:val="Ttulo3Car"/>
          <w:rFonts w:cs="Times New Roman"/>
          <w:i w:val="0"/>
        </w:rPr>
        <w:t xml:space="preserve">° </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w:t>
      </w:r>
      <w:r>
        <w:t>. T</w:t>
      </w:r>
      <w:r w:rsidRPr="007304B9">
        <w:t>his is due to the same reason that was exp</w:t>
      </w:r>
      <w:r>
        <w:t>lained in subsection 4.4, in F</w:t>
      </w:r>
      <w:r w:rsidRPr="007304B9">
        <w:t xml:space="preserve">igure </w:t>
      </w:r>
      <w:r w:rsidRPr="00CA1BEE">
        <w:rPr>
          <w:highlight w:val="yellow"/>
        </w:rPr>
        <w:t>22</w:t>
      </w:r>
      <w:r>
        <w:t xml:space="preserve">. </w:t>
      </w:r>
      <w:r w:rsidRPr="000C468D">
        <w:t xml:space="preserve">Figure </w:t>
      </w:r>
      <w:r w:rsidRPr="000C468D">
        <w:rPr>
          <w:highlight w:val="yellow"/>
        </w:rPr>
        <w:t>2</w:t>
      </w:r>
      <w:r>
        <w:rPr>
          <w:highlight w:val="yellow"/>
        </w:rPr>
        <w:t>2</w:t>
      </w:r>
      <w:r w:rsidRPr="000C468D">
        <w:t xml:space="preserve"> shows that these azimuth angles are </w:t>
      </w:r>
      <w:r>
        <w:t xml:space="preserve">situated </w:t>
      </w:r>
      <w:r w:rsidRPr="000C468D">
        <w:t xml:space="preserve">where the directivity of the </w:t>
      </w:r>
      <w:r>
        <w:t>planar V-</w:t>
      </w:r>
      <w:r w:rsidRPr="000C468D">
        <w:t xml:space="preserve">dipole antenna </w:t>
      </w:r>
      <w:r>
        <w:t>is</w:t>
      </w:r>
      <w:r w:rsidRPr="000C468D">
        <w:t xml:space="preserve"> lower, therefore it is where the received powers are giving less information to the DT model.</w:t>
      </w:r>
    </w:p>
    <w:p w14:paraId="6C367296" w14:textId="77777777" w:rsidR="007304B9" w:rsidRPr="007304B9" w:rsidRDefault="007304B9" w:rsidP="007304B9"/>
    <w:p w14:paraId="646F2481" w14:textId="4FB9193F" w:rsidR="00CB47A8" w:rsidRDefault="00CB47A8" w:rsidP="00CB47A8">
      <w:pPr>
        <w:pStyle w:val="Descripcin"/>
      </w:pPr>
    </w:p>
    <w:p w14:paraId="59D9B46F" w14:textId="77777777" w:rsidR="00CB47A8" w:rsidRDefault="00CB47A8" w:rsidP="00656E61">
      <w:pPr>
        <w:keepNext/>
        <w:ind w:left="0"/>
      </w:pPr>
      <w:r>
        <w:rPr>
          <w:noProof/>
        </w:rPr>
        <w:lastRenderedPageBreak/>
        <w:drawing>
          <wp:inline distT="0" distB="0" distL="0" distR="0" wp14:anchorId="77389B51" wp14:editId="47A1F9B4">
            <wp:extent cx="5431790" cy="4074160"/>
            <wp:effectExtent l="0" t="0" r="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zimuth_vs_Number of incorrectly predicted elevation angles_histogram DT_Classifier.jpg"/>
                    <pic:cNvPicPr/>
                  </pic:nvPicPr>
                  <pic:blipFill>
                    <a:blip r:embed="rId49">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CDC77D" w14:textId="206A2F1D" w:rsidR="00CB47A8" w:rsidRDefault="00CB47A8" w:rsidP="00F042F0">
      <w:pPr>
        <w:pStyle w:val="Descripcin"/>
      </w:pPr>
      <w:bookmarkStart w:id="105" w:name="_Toc101393065"/>
      <w:r>
        <w:t xml:space="preserve">Figure </w:t>
      </w:r>
      <w:fldSimple w:instr=" SEQ Figure \* ARABIC ">
        <w:r w:rsidR="00F12240">
          <w:rPr>
            <w:noProof/>
          </w:rPr>
          <w:t>37</w:t>
        </w:r>
      </w:fldSimple>
      <w:r>
        <w:t>.</w:t>
      </w:r>
      <w:r w:rsidR="00E51FA1">
        <w:t xml:space="preserve"> </w:t>
      </w:r>
      <w:r w:rsidR="00F042F0">
        <w:t>Azimuth angles versus the number of incorrectly predicted elevation angles in the third</w:t>
      </w:r>
      <w:r w:rsidR="00F042F0" w:rsidRPr="0047499A">
        <w:t xml:space="preserve"> receiving system.</w:t>
      </w:r>
      <w:bookmarkEnd w:id="105"/>
    </w:p>
    <w:p w14:paraId="4C27FE1C" w14:textId="3986CD47" w:rsidR="00CB47A8" w:rsidRDefault="00CB47A8" w:rsidP="00CB47A8">
      <w:pPr>
        <w:pStyle w:val="Ttulo2"/>
        <w:numPr>
          <w:ilvl w:val="0"/>
          <w:numId w:val="21"/>
        </w:numPr>
        <w:rPr>
          <w:rStyle w:val="Ttulo3Car"/>
          <w:rFonts w:ascii="Arial" w:hAnsi="Arial"/>
          <w:i w:val="0"/>
          <w:sz w:val="26"/>
          <w:szCs w:val="26"/>
        </w:rPr>
      </w:pPr>
      <w:bookmarkStart w:id="106" w:name="_Toc102125657"/>
      <w:r>
        <w:rPr>
          <w:rStyle w:val="Ttulo3Car"/>
          <w:rFonts w:ascii="Arial" w:hAnsi="Arial"/>
          <w:i w:val="0"/>
          <w:sz w:val="26"/>
          <w:szCs w:val="26"/>
        </w:rPr>
        <w:t>ANALYSIS OF ELEVATION ANGLES FOR THE FOURTH RECEIVER SYSTEM</w:t>
      </w:r>
      <w:bookmarkEnd w:id="106"/>
    </w:p>
    <w:p w14:paraId="037DEEB2" w14:textId="068C73D5" w:rsidR="000360BF" w:rsidRPr="000360BF" w:rsidRDefault="000360BF" w:rsidP="000360BF">
      <w:r w:rsidRPr="000360BF">
        <w:t xml:space="preserve">Figures </w:t>
      </w:r>
      <w:r w:rsidR="006B1449" w:rsidRPr="00C77653">
        <w:rPr>
          <w:highlight w:val="yellow"/>
        </w:rPr>
        <w:t>37</w:t>
      </w:r>
      <w:r w:rsidRPr="000360BF">
        <w:t xml:space="preserve"> and </w:t>
      </w:r>
      <w:r w:rsidR="006B1449" w:rsidRPr="00C77653">
        <w:rPr>
          <w:highlight w:val="yellow"/>
        </w:rPr>
        <w:t>38</w:t>
      </w:r>
      <w:r w:rsidRPr="000360BF">
        <w:t xml:space="preserve"> show that with the information provided by the fifth antenna to the DT model, its resolution for the first 40 elevation angles improves. Figure </w:t>
      </w:r>
      <w:r w:rsidR="006B1449" w:rsidRPr="00C77653">
        <w:rPr>
          <w:highlight w:val="yellow"/>
        </w:rPr>
        <w:t>38</w:t>
      </w:r>
      <w:r w:rsidRPr="000360BF">
        <w:t xml:space="preserve"> shows that the number of errors in the prediction of elevation angles is relatively low. The same is seen in Figure </w:t>
      </w:r>
      <w:r w:rsidR="006B1449" w:rsidRPr="00C77653">
        <w:rPr>
          <w:highlight w:val="yellow"/>
        </w:rPr>
        <w:t>39</w:t>
      </w:r>
      <w:r w:rsidRPr="000360BF">
        <w:t xml:space="preserve">, with the addition of a fifth antenna on the </w:t>
      </w:r>
      <w:r>
        <w:t>z-axis</w:t>
      </w:r>
      <w:r w:rsidRPr="000360BF">
        <w:t xml:space="preserve">. The pattern where the model mispredicted elevation angles when azimuth angles were between </w:t>
      </w:r>
      <w:r w:rsidR="001641EA">
        <w:t>0</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30</w:t>
      </w:r>
      <w:r w:rsidR="001641EA">
        <w:rPr>
          <w:rStyle w:val="Ttulo3Car"/>
          <w:rFonts w:cs="Times New Roman"/>
          <w:i w:val="0"/>
        </w:rPr>
        <w:t>°</w:t>
      </w:r>
      <w:r w:rsidR="001641EA">
        <w:t>, 140</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210</w:t>
      </w:r>
      <w:r w:rsidR="001641EA">
        <w:rPr>
          <w:rStyle w:val="Ttulo3Car"/>
          <w:rFonts w:cs="Times New Roman"/>
          <w:i w:val="0"/>
        </w:rPr>
        <w:t>°,</w:t>
      </w:r>
      <w:r w:rsidR="001641EA">
        <w:t xml:space="preserve"> and 325</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359</w:t>
      </w:r>
      <w:r w:rsidR="001641EA">
        <w:rPr>
          <w:rStyle w:val="Ttulo3Car"/>
          <w:rFonts w:cs="Times New Roman"/>
          <w:i w:val="0"/>
        </w:rPr>
        <w:t>°</w:t>
      </w:r>
      <w:r w:rsidR="001641EA">
        <w:t xml:space="preserve"> </w:t>
      </w:r>
      <w:r w:rsidRPr="000360BF">
        <w:t>is now virtually non-existent</w:t>
      </w:r>
      <w:r w:rsidR="003152BA">
        <w:t>.</w:t>
      </w:r>
    </w:p>
    <w:p w14:paraId="4CF5442C" w14:textId="77777777" w:rsidR="00CB47A8" w:rsidRDefault="00CB47A8" w:rsidP="00656E61">
      <w:pPr>
        <w:keepNext/>
        <w:ind w:left="0"/>
      </w:pPr>
      <w:r>
        <w:rPr>
          <w:noProof/>
        </w:rPr>
        <w:lastRenderedPageBreak/>
        <w:drawing>
          <wp:inline distT="0" distB="0" distL="0" distR="0" wp14:anchorId="318B6A4B" wp14:editId="2BF542E9">
            <wp:extent cx="4974336" cy="4919472"/>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dfresizer.com-pdf-crop (19)_page-000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63A99A93" w14:textId="112FA1CC" w:rsidR="00CB47A8" w:rsidRDefault="00CB47A8" w:rsidP="00CB47A8">
      <w:pPr>
        <w:pStyle w:val="Descripcin"/>
      </w:pPr>
      <w:bookmarkStart w:id="107" w:name="_Toc101393066"/>
      <w:r>
        <w:t xml:space="preserve">Figure </w:t>
      </w:r>
      <w:fldSimple w:instr=" SEQ Figure \* ARABIC ">
        <w:r w:rsidR="00F12240">
          <w:rPr>
            <w:noProof/>
          </w:rPr>
          <w:t>38</w:t>
        </w:r>
      </w:fldSimple>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fourth</w:t>
      </w:r>
      <w:r w:rsidR="00E51FA1" w:rsidRPr="0047499A">
        <w:t xml:space="preserve"> receiving system.</w:t>
      </w:r>
      <w:bookmarkEnd w:id="107"/>
    </w:p>
    <w:p w14:paraId="557413BC" w14:textId="73E656CC" w:rsidR="00A24F83" w:rsidRPr="00334D93" w:rsidRDefault="00A24F83" w:rsidP="00A24F83">
      <w:r w:rsidRPr="00B0559B">
        <w:t xml:space="preserve">Appendix </w:t>
      </w:r>
      <w:r w:rsidRPr="00A24F83">
        <w:rPr>
          <w:highlight w:val="yellow"/>
        </w:rPr>
        <w:t>H</w:t>
      </w:r>
      <w:r w:rsidRPr="00B0559B">
        <w:t xml:space="preserve"> shows the confusion matrices of the </w:t>
      </w:r>
      <w:r>
        <w:t>elevation</w:t>
      </w:r>
      <w:r w:rsidRPr="00B0559B">
        <w:t xml:space="preserve"> angles </w:t>
      </w:r>
      <w:r>
        <w:t>for the f</w:t>
      </w:r>
      <w:r w:rsidR="003152BA">
        <w:t>ourth</w:t>
      </w:r>
      <w:r>
        <w:t xml:space="preserve">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rsidR="003152BA">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rsidR="003152BA">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003152BA">
        <w:rPr>
          <w:rFonts w:eastAsiaTheme="minorEastAsia"/>
        </w:rPr>
        <w:t xml:space="preserve"> </w:t>
      </w:r>
      <w:r w:rsidR="003152BA" w:rsidRPr="00B0559B">
        <w:t xml:space="preserve">where </w:t>
      </w:r>
      <w:r w:rsidRPr="00B0559B">
        <w:t>the latter is corroborated.</w:t>
      </w:r>
    </w:p>
    <w:p w14:paraId="2AE82747" w14:textId="77777777" w:rsidR="00A24F83" w:rsidRPr="00A24F83" w:rsidRDefault="00A24F83" w:rsidP="00A24F83"/>
    <w:p w14:paraId="768E4F1C" w14:textId="77777777" w:rsidR="00CB47A8" w:rsidRDefault="00CB47A8" w:rsidP="00CB47A8">
      <w:pPr>
        <w:keepNext/>
        <w:ind w:left="0"/>
      </w:pPr>
      <w:r>
        <w:rPr>
          <w:noProof/>
        </w:rPr>
        <w:lastRenderedPageBreak/>
        <w:drawing>
          <wp:inline distT="0" distB="0" distL="0" distR="0" wp14:anchorId="1BD7F41D" wp14:editId="7B14BA49">
            <wp:extent cx="5440680" cy="4078224"/>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levation_vs_Number of incorrectly predicted elevation angles_histogram DT_Classifier.jpg"/>
                    <pic:cNvPicPr/>
                  </pic:nvPicPr>
                  <pic:blipFill>
                    <a:blip r:embed="rId51">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6B42D4B7" w14:textId="5A15981F" w:rsidR="00CB47A8" w:rsidRDefault="00CB47A8" w:rsidP="00A24F83">
      <w:pPr>
        <w:pStyle w:val="Descripcin"/>
      </w:pPr>
      <w:bookmarkStart w:id="108" w:name="_Toc101393067"/>
      <w:r>
        <w:t xml:space="preserve">Figure </w:t>
      </w:r>
      <w:fldSimple w:instr=" SEQ Figure \* ARABIC ">
        <w:r w:rsidR="00F12240">
          <w:rPr>
            <w:noProof/>
          </w:rPr>
          <w:t>39</w:t>
        </w:r>
      </w:fldSimple>
      <w:r>
        <w:t>.</w:t>
      </w:r>
      <w:r w:rsidR="00E51FA1">
        <w:t xml:space="preserve"> </w:t>
      </w:r>
      <w:bookmarkEnd w:id="108"/>
      <w:r w:rsidR="00F042F0">
        <w:t>Elevation angles versus the number of incorrectly predicted elevation angles in the fourth</w:t>
      </w:r>
      <w:r w:rsidR="00F042F0" w:rsidRPr="0047499A">
        <w:t xml:space="preserve"> receiving system.</w:t>
      </w:r>
    </w:p>
    <w:p w14:paraId="04115336" w14:textId="77777777" w:rsidR="00CB47A8" w:rsidRDefault="00CB47A8" w:rsidP="00CB47A8">
      <w:pPr>
        <w:keepNext/>
        <w:ind w:left="0"/>
      </w:pPr>
      <w:r>
        <w:rPr>
          <w:noProof/>
        </w:rPr>
        <w:lastRenderedPageBreak/>
        <w:drawing>
          <wp:inline distT="0" distB="0" distL="0" distR="0" wp14:anchorId="7766D5AE" wp14:editId="653B73F6">
            <wp:extent cx="5431536" cy="4078224"/>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zimuth_vs_Number of incorrectly predicted elevation angles_histogram DT_Classifier.jpg"/>
                    <pic:cNvPicPr/>
                  </pic:nvPicPr>
                  <pic:blipFill>
                    <a:blip r:embed="rId52">
                      <a:extLst>
                        <a:ext uri="{28A0092B-C50C-407E-A947-70E740481C1C}">
                          <a14:useLocalDpi xmlns:a14="http://schemas.microsoft.com/office/drawing/2010/main" val="0"/>
                        </a:ext>
                      </a:extLst>
                    </a:blip>
                    <a:stretch>
                      <a:fillRect/>
                    </a:stretch>
                  </pic:blipFill>
                  <pic:spPr>
                    <a:xfrm>
                      <a:off x="0" y="0"/>
                      <a:ext cx="5431536" cy="4078224"/>
                    </a:xfrm>
                    <a:prstGeom prst="rect">
                      <a:avLst/>
                    </a:prstGeom>
                  </pic:spPr>
                </pic:pic>
              </a:graphicData>
            </a:graphic>
          </wp:inline>
        </w:drawing>
      </w:r>
    </w:p>
    <w:p w14:paraId="4DAC2904" w14:textId="21A313DE" w:rsidR="00F042F0" w:rsidRPr="00CB47A8" w:rsidRDefault="00CB47A8" w:rsidP="00F042F0">
      <w:pPr>
        <w:pStyle w:val="Descripcin"/>
      </w:pPr>
      <w:bookmarkStart w:id="109" w:name="_Toc101393068"/>
      <w:r>
        <w:t xml:space="preserve">Figure </w:t>
      </w:r>
      <w:fldSimple w:instr=" SEQ Figure \* ARABIC ">
        <w:r w:rsidR="00F12240">
          <w:rPr>
            <w:noProof/>
          </w:rPr>
          <w:t>40</w:t>
        </w:r>
      </w:fldSimple>
      <w:r>
        <w:t>.</w:t>
      </w:r>
      <w:r w:rsidR="00E51FA1">
        <w:t xml:space="preserve"> </w:t>
      </w:r>
      <w:r w:rsidR="00F042F0">
        <w:t>Azimuth angles versus the number of incorrectly predicted elevation angles in the fourth</w:t>
      </w:r>
      <w:r w:rsidR="00F042F0" w:rsidRPr="0047499A">
        <w:t xml:space="preserve"> receiving system.</w:t>
      </w:r>
    </w:p>
    <w:p w14:paraId="09D2E347" w14:textId="06D6C38E" w:rsidR="00076750" w:rsidRDefault="00C35476" w:rsidP="00450888">
      <w:pPr>
        <w:pStyle w:val="Ttulo2"/>
        <w:numPr>
          <w:ilvl w:val="0"/>
          <w:numId w:val="21"/>
        </w:numPr>
        <w:rPr>
          <w:rStyle w:val="Ttulo3Car"/>
          <w:rFonts w:ascii="Arial" w:hAnsi="Arial"/>
          <w:i w:val="0"/>
          <w:sz w:val="26"/>
          <w:szCs w:val="26"/>
        </w:rPr>
      </w:pPr>
      <w:bookmarkStart w:id="110" w:name="_Toc102125658"/>
      <w:bookmarkEnd w:id="109"/>
      <w:r w:rsidRPr="00450888">
        <w:rPr>
          <w:rStyle w:val="Ttulo3Car"/>
          <w:rFonts w:ascii="Arial" w:hAnsi="Arial"/>
          <w:i w:val="0"/>
          <w:sz w:val="26"/>
          <w:szCs w:val="26"/>
        </w:rPr>
        <w:t>PARTIAL CONCLUSIONS</w:t>
      </w:r>
      <w:bookmarkEnd w:id="110"/>
    </w:p>
    <w:p w14:paraId="0E9FD79E" w14:textId="77777777" w:rsidR="00F042F0" w:rsidRDefault="00F042F0" w:rsidP="00F042F0">
      <w:bookmarkStart w:id="111" w:name="_Toc101393072"/>
      <w:r w:rsidRPr="001641EA">
        <w:t>This chapter demonstrates that the results of the ML models, specifically the DT model, will be dependent on the power information provided by the receiving system. This chapter proposes four models of rece</w:t>
      </w:r>
      <w:r>
        <w:t>iving</w:t>
      </w:r>
      <w:r w:rsidRPr="001641EA">
        <w:t xml:space="preserve"> systems:</w:t>
      </w:r>
    </w:p>
    <w:p w14:paraId="251F76A2" w14:textId="77777777" w:rsidR="00F042F0" w:rsidRDefault="00F042F0" w:rsidP="00F042F0">
      <w:pPr>
        <w:pStyle w:val="Prrafodelista"/>
        <w:numPr>
          <w:ilvl w:val="0"/>
          <w:numId w:val="25"/>
        </w:numPr>
      </w:pPr>
      <w:r>
        <w:t>First Receiver Model: Consists of four strip dipole antennas.</w:t>
      </w:r>
    </w:p>
    <w:p w14:paraId="4316DB1A" w14:textId="77777777" w:rsidR="00F042F0" w:rsidRDefault="00F042F0" w:rsidP="00F042F0">
      <w:pPr>
        <w:pStyle w:val="Prrafodelista"/>
        <w:numPr>
          <w:ilvl w:val="0"/>
          <w:numId w:val="25"/>
        </w:numPr>
      </w:pPr>
      <w:r>
        <w:t>Second Receiver Model: Consists of five strip dipole antennas.</w:t>
      </w:r>
    </w:p>
    <w:p w14:paraId="5EE03B67" w14:textId="77777777" w:rsidR="00F042F0" w:rsidRDefault="00F042F0" w:rsidP="00F042F0">
      <w:pPr>
        <w:pStyle w:val="Prrafodelista"/>
        <w:numPr>
          <w:ilvl w:val="0"/>
          <w:numId w:val="25"/>
        </w:numPr>
      </w:pPr>
      <w:r w:rsidRPr="00AA1AEE">
        <w:t xml:space="preserve">Third </w:t>
      </w:r>
      <w:r>
        <w:t>R</w:t>
      </w:r>
      <w:r w:rsidRPr="00AA1AEE">
        <w:t xml:space="preserve">eceiver </w:t>
      </w:r>
      <w:r>
        <w:t>M</w:t>
      </w:r>
      <w:r w:rsidRPr="00AA1AEE">
        <w:t>odel</w:t>
      </w:r>
      <w:r>
        <w:t>: Consists of four planar V-dipole antennas.</w:t>
      </w:r>
    </w:p>
    <w:p w14:paraId="5B53B8C8" w14:textId="77777777" w:rsidR="00F042F0" w:rsidRDefault="00F042F0" w:rsidP="00F042F0">
      <w:pPr>
        <w:pStyle w:val="Prrafodelista"/>
        <w:numPr>
          <w:ilvl w:val="0"/>
          <w:numId w:val="25"/>
        </w:numPr>
      </w:pPr>
      <w:r w:rsidRPr="00AA1AEE">
        <w:t>Fourth Receiver Model</w:t>
      </w:r>
      <w:r>
        <w:t>: Consists of five planar V-dipole antennas.</w:t>
      </w:r>
    </w:p>
    <w:p w14:paraId="35E4ACBE" w14:textId="77777777" w:rsidR="00F042F0" w:rsidRDefault="00F042F0" w:rsidP="00F042F0">
      <w:r w:rsidRPr="000E2F72">
        <w:lastRenderedPageBreak/>
        <w:t>To compare which receiving system was better to find the azimuth angle, the MMP proposal and the DT model were used. It is important to clarify that the DT model was not optimized since it was not the objective of this chapter and in the following one the optimization of the DT model and other ML models will be carried out.</w:t>
      </w:r>
      <w:r>
        <w:t xml:space="preserve"> </w:t>
      </w:r>
    </w:p>
    <w:p w14:paraId="20C3D7EE" w14:textId="77777777" w:rsidR="00F042F0" w:rsidRDefault="00F042F0" w:rsidP="00F042F0">
      <w:pPr>
        <w:rPr>
          <w:rFonts w:eastAsiaTheme="minorEastAsia"/>
        </w:rPr>
      </w:pPr>
      <w:r w:rsidRPr="006E613E">
        <w:t xml:space="preserve">The azimuth and elevation angles are in a range of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m:rPr>
            <m:sty m:val="p"/>
          </m:rPr>
          <w:rPr>
            <w:rFonts w:ascii="Cambria Math" w:hAnsi="Cambria Math"/>
          </w:rPr>
          <m:t>,</m:t>
        </m:r>
        <m:sSup>
          <m:sSupPr>
            <m:ctrlPr>
              <w:rPr>
                <w:rFonts w:ascii="Cambria Math" w:hAnsi="Cambria Math"/>
                <w:i/>
              </w:rPr>
            </m:ctrlPr>
          </m:sSupPr>
          <m:e>
            <m:r>
              <w:rPr>
                <w:rFonts w:ascii="Cambria Math" w:hAnsi="Cambria Math"/>
              </w:rPr>
              <m:t>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eastAsiaTheme="minorEastAsia" w:hAnsi="Cambria Math"/>
          </w:rPr>
          <m:t>,</m:t>
        </m:r>
        <m:sSup>
          <m:sSupPr>
            <m:ctrlPr>
              <w:rPr>
                <w:rFonts w:ascii="Cambria Math" w:hAnsi="Cambria Math"/>
                <w:i/>
              </w:rPr>
            </m:ctrlPr>
          </m:sSupPr>
          <m:e>
            <m:r>
              <w:rPr>
                <w:rFonts w:ascii="Cambria Math" w:hAnsi="Cambria Math"/>
              </w:rPr>
              <m:t>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w:r>
        <w:rPr>
          <w:rFonts w:eastAsiaTheme="minorEastAsia"/>
          <w:highlight w:val="yellow"/>
        </w:rPr>
        <w:t>15</w:t>
      </w:r>
      <w:r w:rsidRPr="000F4D8D">
        <w:rPr>
          <w:rFonts w:eastAsiaTheme="minorEastAsia"/>
        </w:rPr>
        <w:t xml:space="preserve"> </w:t>
      </w:r>
      <w:r>
        <w:rPr>
          <w:rFonts w:eastAsiaTheme="minorEastAsia"/>
        </w:rPr>
        <w:t xml:space="preserve">normalized power </w:t>
      </w:r>
      <w:r w:rsidRPr="0064175E">
        <w:rPr>
          <w:rFonts w:eastAsiaTheme="minorEastAsia"/>
        </w:rPr>
        <w:t xml:space="preserve">measurement </w:t>
      </w:r>
      <w:r w:rsidRPr="00792F26">
        <w:t>vectors</w:t>
      </w:r>
      <w:r>
        <w:t xml:space="preserve"> were</w:t>
      </w:r>
      <w:r w:rsidRPr="000F4D8D">
        <w:rPr>
          <w:rFonts w:eastAsiaTheme="minorEastAsia"/>
        </w:rPr>
        <w:t xml:space="preserve"> generated</w:t>
      </w:r>
      <w:r>
        <w:rPr>
          <w:rFonts w:eastAsiaTheme="minorEastAsia"/>
        </w:rPr>
        <w:t>. From</w:t>
      </w:r>
      <w:r w:rsidRPr="00FF3B65">
        <w:rPr>
          <w:rFonts w:eastAsiaTheme="minorEastAsia"/>
        </w:rPr>
        <w:t xml:space="preserve"> the total data, 80% was used to train the DT model</w:t>
      </w:r>
      <w:r>
        <w:rPr>
          <w:rFonts w:eastAsiaTheme="minorEastAsia"/>
        </w:rPr>
        <w:t>,</w:t>
      </w:r>
      <w:r w:rsidRPr="00FF3B65">
        <w:rPr>
          <w:rFonts w:eastAsiaTheme="minorEastAsia"/>
        </w:rPr>
        <w:t xml:space="preserve"> and the remaining 20% </w:t>
      </w:r>
      <w:r>
        <w:rPr>
          <w:rFonts w:eastAsiaTheme="minorEastAsia"/>
        </w:rPr>
        <w:t xml:space="preserve">was used </w:t>
      </w:r>
      <w:r w:rsidRPr="00FF3B65">
        <w:rPr>
          <w:rFonts w:eastAsiaTheme="minorEastAsia"/>
        </w:rPr>
        <w:t xml:space="preserve">for </w:t>
      </w:r>
      <w:r>
        <w:rPr>
          <w:rFonts w:eastAsiaTheme="minorEastAsia"/>
        </w:rPr>
        <w:t xml:space="preserve">the </w:t>
      </w:r>
      <w:r w:rsidRPr="00FF3B65">
        <w:rPr>
          <w:rFonts w:eastAsiaTheme="minorEastAsia"/>
        </w:rPr>
        <w:t>model validation.</w:t>
      </w:r>
    </w:p>
    <w:p w14:paraId="143F9650" w14:textId="77777777" w:rsidR="00F042F0" w:rsidRDefault="00F042F0" w:rsidP="00F042F0">
      <w:pPr>
        <w:rPr>
          <w:rFonts w:eastAsiaTheme="minorEastAsia"/>
        </w:rPr>
      </w:pPr>
      <w:r w:rsidRPr="001A126A">
        <w:rPr>
          <w:rFonts w:eastAsiaTheme="minorEastAsia"/>
        </w:rPr>
        <w:t xml:space="preserve">With the data provided </w:t>
      </w:r>
      <w:r>
        <w:rPr>
          <w:rFonts w:eastAsiaTheme="minorEastAsia"/>
        </w:rPr>
        <w:t>by</w:t>
      </w:r>
      <w:r w:rsidRPr="001A126A">
        <w:rPr>
          <w:rFonts w:eastAsiaTheme="minorEastAsia"/>
        </w:rPr>
        <w:t xml:space="preserve"> the first receiv</w:t>
      </w:r>
      <w:r>
        <w:rPr>
          <w:rFonts w:eastAsiaTheme="minorEastAsia"/>
        </w:rPr>
        <w:t>ing</w:t>
      </w:r>
      <w:r w:rsidRPr="001A126A">
        <w:rPr>
          <w:rFonts w:eastAsiaTheme="minorEastAsia"/>
        </w:rPr>
        <w:t xml:space="preserve"> system proposal, the DT model confuses the real azimuth angles</w:t>
      </w:r>
      <w:r>
        <w:rPr>
          <w:rFonts w:eastAsiaTheme="minorEastAsia"/>
        </w:rPr>
        <w:t xml:space="preserve"> with those that are 180</w:t>
      </w:r>
      <w:r>
        <w:rPr>
          <w:rFonts w:eastAsiaTheme="minorEastAsia" w:cs="Times New Roman"/>
        </w:rPr>
        <w:t>°</w:t>
      </w:r>
      <w:r w:rsidRPr="001A126A">
        <w:rPr>
          <w:rFonts w:eastAsiaTheme="minorEastAsia"/>
        </w:rPr>
        <w:t xml:space="preserve"> </w:t>
      </w:r>
      <w:r>
        <w:rPr>
          <w:rFonts w:eastAsiaTheme="minorEastAsia"/>
        </w:rPr>
        <w:t xml:space="preserve">apart </w:t>
      </w:r>
      <w:r w:rsidRPr="001A126A">
        <w:rPr>
          <w:rFonts w:eastAsiaTheme="minorEastAsia"/>
        </w:rPr>
        <w:t xml:space="preserve">from them. If one </w:t>
      </w:r>
      <w:r>
        <w:rPr>
          <w:rFonts w:eastAsiaTheme="minorEastAsia"/>
        </w:rPr>
        <w:t>extra</w:t>
      </w:r>
      <w:r w:rsidRPr="001A126A">
        <w:rPr>
          <w:rFonts w:eastAsiaTheme="minorEastAsia"/>
        </w:rPr>
        <w:t xml:space="preserve"> </w:t>
      </w:r>
      <w:r>
        <w:rPr>
          <w:rFonts w:eastAsiaTheme="minorEastAsia"/>
        </w:rPr>
        <w:t xml:space="preserve">strip </w:t>
      </w:r>
      <w:r w:rsidRPr="001A126A">
        <w:rPr>
          <w:rFonts w:eastAsiaTheme="minorEastAsia"/>
        </w:rPr>
        <w:t>dipole antenna is added at the Cartesian point (</w:t>
      </w:r>
      <m:oMath>
        <m:r>
          <w:rPr>
            <w:rFonts w:ascii="Cambria Math" w:eastAsiaTheme="minorEastAsia" w:hAnsi="Cambria Math"/>
          </w:rPr>
          <m:t>0.0,r</m:t>
        </m:r>
      </m:oMath>
      <w:r w:rsidRPr="001A126A">
        <w:rPr>
          <w:rFonts w:eastAsiaTheme="minorEastAsia"/>
        </w:rPr>
        <w:t>) this behavior is reduced</w:t>
      </w:r>
      <w:r>
        <w:rPr>
          <w:rFonts w:eastAsiaTheme="minorEastAsia"/>
        </w:rPr>
        <w:t>,</w:t>
      </w:r>
      <w:r w:rsidRPr="001A126A">
        <w:rPr>
          <w:rFonts w:eastAsiaTheme="minorEastAsia"/>
        </w:rPr>
        <w:t xml:space="preserve"> but is still present, reaching wrong predictions of up to 200 azimuth angles for elevation angles aro</w:t>
      </w:r>
      <w:r>
        <w:rPr>
          <w:rFonts w:eastAsiaTheme="minorEastAsia"/>
        </w:rPr>
        <w:t>und 50</w:t>
      </w:r>
      <w:r>
        <w:rPr>
          <w:rFonts w:eastAsiaTheme="minorEastAsia" w:cs="Times New Roman"/>
        </w:rPr>
        <w:t>°</w:t>
      </w:r>
      <w:r>
        <w:rPr>
          <w:rFonts w:eastAsiaTheme="minorEastAsia"/>
        </w:rPr>
        <w:t>, as shown in F</w:t>
      </w:r>
      <w:r w:rsidRPr="001A126A">
        <w:rPr>
          <w:rFonts w:eastAsiaTheme="minorEastAsia"/>
        </w:rPr>
        <w:t xml:space="preserve">igure </w:t>
      </w:r>
      <w:r w:rsidRPr="00511801">
        <w:rPr>
          <w:rFonts w:eastAsiaTheme="minorEastAsia"/>
          <w:highlight w:val="yellow"/>
        </w:rPr>
        <w:t>22</w:t>
      </w:r>
      <w:r>
        <w:rPr>
          <w:rFonts w:eastAsiaTheme="minorEastAsia"/>
        </w:rPr>
        <w:t xml:space="preserve">. </w:t>
      </w:r>
      <w:r w:rsidRPr="001A126A">
        <w:rPr>
          <w:rFonts w:eastAsiaTheme="minorEastAsia"/>
        </w:rPr>
        <w:t xml:space="preserve">On the other hand, the DT model, with the data obtained with the first receiver system proposal, also has an error pattern predicting the elevation angle. </w:t>
      </w:r>
      <w:r>
        <w:rPr>
          <w:rFonts w:eastAsiaTheme="minorEastAsia"/>
        </w:rPr>
        <w:t>However,</w:t>
      </w:r>
      <w:r w:rsidRPr="001A126A">
        <w:rPr>
          <w:rFonts w:eastAsiaTheme="minorEastAsia"/>
        </w:rPr>
        <w:t xml:space="preserve"> this pattern is completely eliminated by adding a </w:t>
      </w:r>
      <w:r>
        <w:rPr>
          <w:rFonts w:eastAsiaTheme="minorEastAsia"/>
        </w:rPr>
        <w:t xml:space="preserve">strip </w:t>
      </w:r>
      <w:r w:rsidRPr="001A126A">
        <w:rPr>
          <w:rFonts w:eastAsiaTheme="minorEastAsia"/>
        </w:rPr>
        <w:t xml:space="preserve">dipole antenna on the </w:t>
      </w:r>
      <w:r>
        <w:rPr>
          <w:rFonts w:eastAsiaTheme="minorEastAsia"/>
        </w:rPr>
        <w:t>z-axis (second receiving system)</w:t>
      </w:r>
      <w:r w:rsidRPr="001A126A">
        <w:rPr>
          <w:rFonts w:eastAsiaTheme="minorEastAsia"/>
        </w:rPr>
        <w:t>.</w:t>
      </w:r>
    </w:p>
    <w:p w14:paraId="66762E29" w14:textId="77777777" w:rsidR="00F042F0" w:rsidRDefault="00F042F0" w:rsidP="00F042F0">
      <w:pPr>
        <w:rPr>
          <w:rFonts w:eastAsiaTheme="minorEastAsia"/>
        </w:rPr>
      </w:pPr>
      <w:r w:rsidRPr="00C734D6">
        <w:rPr>
          <w:rFonts w:eastAsiaTheme="minorEastAsia"/>
        </w:rPr>
        <w:t xml:space="preserve">When four </w:t>
      </w:r>
      <w:r>
        <w:rPr>
          <w:rFonts w:eastAsiaTheme="minorEastAsia"/>
        </w:rPr>
        <w:t>planar V-d</w:t>
      </w:r>
      <w:r w:rsidRPr="00C734D6">
        <w:rPr>
          <w:rFonts w:eastAsiaTheme="minorEastAsia"/>
        </w:rPr>
        <w:t>ipole antennas are used (third receiv</w:t>
      </w:r>
      <w:r>
        <w:rPr>
          <w:rFonts w:eastAsiaTheme="minorEastAsia"/>
        </w:rPr>
        <w:t>ing</w:t>
      </w:r>
      <w:r w:rsidRPr="00C734D6">
        <w:rPr>
          <w:rFonts w:eastAsiaTheme="minorEastAsia"/>
        </w:rPr>
        <w:t xml:space="preserve"> system proposal) the DT model has </w:t>
      </w:r>
      <w:r>
        <w:rPr>
          <w:rFonts w:eastAsiaTheme="minorEastAsia"/>
        </w:rPr>
        <w:t xml:space="preserve">a </w:t>
      </w:r>
      <w:r w:rsidRPr="00C734D6">
        <w:rPr>
          <w:rFonts w:eastAsiaTheme="minorEastAsia"/>
        </w:rPr>
        <w:t xml:space="preserve">worse resolution for azimuth angles between </w:t>
      </w:r>
      <w:r>
        <w:t>0</w:t>
      </w:r>
      <w:r>
        <w:rPr>
          <w:rStyle w:val="Ttulo3Car"/>
          <w:rFonts w:cs="Times New Roman"/>
          <w:i w:val="0"/>
        </w:rPr>
        <w:t xml:space="preserve">° </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w:t>
      </w:r>
      <w:r>
        <w:t xml:space="preserve"> </w:t>
      </w:r>
      <w:r w:rsidRPr="00C734D6">
        <w:rPr>
          <w:rFonts w:eastAsiaTheme="minorEastAsia"/>
        </w:rPr>
        <w:t>and the first 40</w:t>
      </w:r>
      <w:r>
        <w:rPr>
          <w:rFonts w:eastAsiaTheme="minorEastAsia" w:cs="Times New Roman"/>
        </w:rPr>
        <w:t>°</w:t>
      </w:r>
      <w:r w:rsidRPr="00C734D6">
        <w:rPr>
          <w:rFonts w:eastAsiaTheme="minorEastAsia"/>
        </w:rPr>
        <w:t xml:space="preserve"> elevation angles. This is due to the directivity of </w:t>
      </w:r>
      <w:r>
        <w:rPr>
          <w:rFonts w:eastAsiaTheme="minorEastAsia"/>
        </w:rPr>
        <w:t>planar V-</w:t>
      </w:r>
      <w:r w:rsidRPr="00C734D6">
        <w:rPr>
          <w:rFonts w:eastAsiaTheme="minorEastAsia"/>
        </w:rPr>
        <w:t>dipole antennas. However, with the fourth proposal, the resolution of the DT model increases for these angles.</w:t>
      </w:r>
      <w:r>
        <w:rPr>
          <w:rFonts w:eastAsiaTheme="minorEastAsia"/>
        </w:rPr>
        <w:t xml:space="preserve"> </w:t>
      </w:r>
    </w:p>
    <w:p w14:paraId="5ED5D673" w14:textId="77777777" w:rsidR="00F042F0" w:rsidRDefault="00F042F0" w:rsidP="00F042F0">
      <w:pPr>
        <w:rPr>
          <w:rFonts w:eastAsiaTheme="minorEastAsia"/>
        </w:rPr>
      </w:pPr>
      <w:r w:rsidRPr="00511801">
        <w:rPr>
          <w:rFonts w:eastAsiaTheme="minorEastAsia"/>
        </w:rPr>
        <w:t xml:space="preserve">Table 4 summarizes the accuracy and MSE of the DT model for each of the receiving systems. In </w:t>
      </w:r>
      <w:r>
        <w:rPr>
          <w:rFonts w:eastAsiaTheme="minorEastAsia"/>
        </w:rPr>
        <w:t xml:space="preserve">the </w:t>
      </w:r>
      <w:r w:rsidRPr="00511801">
        <w:rPr>
          <w:rFonts w:eastAsiaTheme="minorEastAsia"/>
        </w:rPr>
        <w:t xml:space="preserve">table, it is observed that the model obtains both better accuracy and MSE when it uses the data obtained by the fourth receiving system. </w:t>
      </w:r>
      <w:r>
        <w:rPr>
          <w:rFonts w:eastAsiaTheme="minorEastAsia"/>
        </w:rPr>
        <w:t>Therefore</w:t>
      </w:r>
      <w:r w:rsidRPr="00511801">
        <w:rPr>
          <w:rFonts w:eastAsiaTheme="minorEastAsia"/>
        </w:rPr>
        <w:t xml:space="preserve">, the authors of this thesis decide to use </w:t>
      </w:r>
      <w:r>
        <w:rPr>
          <w:rFonts w:eastAsiaTheme="minorEastAsia"/>
        </w:rPr>
        <w:t xml:space="preserve">the fourth </w:t>
      </w:r>
      <w:r w:rsidRPr="00511801">
        <w:rPr>
          <w:rFonts w:eastAsiaTheme="minorEastAsia"/>
        </w:rPr>
        <w:t xml:space="preserve">proposal as </w:t>
      </w:r>
      <w:r>
        <w:rPr>
          <w:rFonts w:eastAsiaTheme="minorEastAsia"/>
        </w:rPr>
        <w:t>the</w:t>
      </w:r>
      <w:r w:rsidRPr="00511801">
        <w:rPr>
          <w:rFonts w:eastAsiaTheme="minorEastAsia"/>
        </w:rPr>
        <w:t xml:space="preserve"> receiving system for the rest of the document.</w:t>
      </w:r>
    </w:p>
    <w:p w14:paraId="07AF2971" w14:textId="08F71D85" w:rsidR="00DF093C" w:rsidRDefault="00DF093C" w:rsidP="00DF093C">
      <w:pPr>
        <w:pStyle w:val="Descripcin"/>
        <w:keepNext/>
      </w:pPr>
      <w:r>
        <w:lastRenderedPageBreak/>
        <w:t xml:space="preserve">Table </w:t>
      </w:r>
      <w:fldSimple w:instr=" SEQ Table \* ARABIC ">
        <w:r>
          <w:rPr>
            <w:noProof/>
          </w:rPr>
          <w:t>4</w:t>
        </w:r>
      </w:fldSimple>
      <w:r>
        <w:t>. Accuracy</w:t>
      </w:r>
      <w:r w:rsidRPr="00DF093C">
        <w:t xml:space="preserve"> and MSE of the DT model with the data provided by the four proposed receiving systems</w:t>
      </w:r>
      <w:r>
        <w:t>.</w:t>
      </w:r>
      <w:bookmarkEnd w:id="111"/>
    </w:p>
    <w:tbl>
      <w:tblPr>
        <w:tblStyle w:val="Tablaconcuadrcula"/>
        <w:tblW w:w="7920" w:type="dxa"/>
        <w:tblInd w:w="720" w:type="dxa"/>
        <w:tblLayout w:type="fixed"/>
        <w:tblLook w:val="04A0" w:firstRow="1" w:lastRow="0" w:firstColumn="1" w:lastColumn="0" w:noHBand="0" w:noVBand="1"/>
      </w:tblPr>
      <w:tblGrid>
        <w:gridCol w:w="1590"/>
        <w:gridCol w:w="1054"/>
        <w:gridCol w:w="1055"/>
        <w:gridCol w:w="1055"/>
        <w:gridCol w:w="1055"/>
        <w:gridCol w:w="1055"/>
        <w:gridCol w:w="1056"/>
      </w:tblGrid>
      <w:tr w:rsidR="006309C1" w14:paraId="48721A47" w14:textId="77777777" w:rsidTr="002908EB">
        <w:tc>
          <w:tcPr>
            <w:tcW w:w="1668" w:type="dxa"/>
            <w:vMerge w:val="restart"/>
            <w:shd w:val="clear" w:color="auto" w:fill="EDEDED" w:themeFill="accent3" w:themeFillTint="33"/>
          </w:tcPr>
          <w:p w14:paraId="08E6217E" w14:textId="16617E9F" w:rsidR="00DF093C" w:rsidRDefault="00DF093C" w:rsidP="00B306D7">
            <w:pPr>
              <w:ind w:left="0" w:firstLine="0"/>
              <w:jc w:val="left"/>
              <w:rPr>
                <w:rFonts w:eastAsiaTheme="minorEastAsia"/>
              </w:rPr>
            </w:pPr>
            <w:r w:rsidRPr="00B306D7">
              <w:rPr>
                <w:rFonts w:eastAsiaTheme="minorEastAsia"/>
                <w:sz w:val="14"/>
              </w:rPr>
              <w:t>Proposed receptor systems</w:t>
            </w:r>
          </w:p>
        </w:tc>
        <w:tc>
          <w:tcPr>
            <w:tcW w:w="3303" w:type="dxa"/>
            <w:gridSpan w:val="3"/>
            <w:shd w:val="clear" w:color="auto" w:fill="EDEDED" w:themeFill="accent3" w:themeFillTint="33"/>
          </w:tcPr>
          <w:p w14:paraId="4188ECD9" w14:textId="074787DC" w:rsidR="00DF093C" w:rsidRPr="00B306D7" w:rsidRDefault="00DF093C" w:rsidP="00DF093C">
            <w:pPr>
              <w:ind w:left="0" w:firstLine="0"/>
              <w:jc w:val="center"/>
              <w:rPr>
                <w:rFonts w:eastAsiaTheme="minorEastAsia"/>
                <w:sz w:val="14"/>
              </w:rPr>
            </w:pPr>
            <w:r w:rsidRPr="00B306D7">
              <w:rPr>
                <w:sz w:val="14"/>
              </w:rPr>
              <w:t>Accuracy</w:t>
            </w:r>
            <w:r w:rsidR="001B0C57">
              <w:rPr>
                <w:sz w:val="14"/>
              </w:rPr>
              <w:t xml:space="preserve"> (%)</w:t>
            </w:r>
          </w:p>
        </w:tc>
        <w:tc>
          <w:tcPr>
            <w:tcW w:w="3304" w:type="dxa"/>
            <w:gridSpan w:val="3"/>
            <w:shd w:val="clear" w:color="auto" w:fill="EDEDED" w:themeFill="accent3" w:themeFillTint="33"/>
          </w:tcPr>
          <w:p w14:paraId="6EEDAEBE" w14:textId="1C1257D4" w:rsidR="00DF093C" w:rsidRDefault="00DF093C" w:rsidP="00DF093C">
            <w:pPr>
              <w:ind w:left="0" w:firstLine="0"/>
              <w:jc w:val="center"/>
              <w:rPr>
                <w:rFonts w:eastAsiaTheme="minorEastAsia"/>
              </w:rPr>
            </w:pPr>
            <w:r w:rsidRPr="00B306D7">
              <w:rPr>
                <w:rFonts w:eastAsiaTheme="minorEastAsia"/>
                <w:sz w:val="14"/>
              </w:rPr>
              <w:t>MSE</w:t>
            </w:r>
          </w:p>
        </w:tc>
      </w:tr>
      <w:tr w:rsidR="006309C1" w14:paraId="31992E2B" w14:textId="77777777" w:rsidTr="002908EB">
        <w:tc>
          <w:tcPr>
            <w:tcW w:w="1668" w:type="dxa"/>
            <w:vMerge/>
            <w:shd w:val="clear" w:color="auto" w:fill="EDEDED" w:themeFill="accent3" w:themeFillTint="33"/>
          </w:tcPr>
          <w:p w14:paraId="42C63811" w14:textId="77777777" w:rsidR="00DF093C" w:rsidRDefault="00DF093C" w:rsidP="00FF3B65">
            <w:pPr>
              <w:ind w:left="0" w:firstLine="0"/>
              <w:rPr>
                <w:rFonts w:eastAsiaTheme="minorEastAsia"/>
              </w:rPr>
            </w:pPr>
          </w:p>
        </w:tc>
        <w:tc>
          <w:tcPr>
            <w:tcW w:w="1101" w:type="dxa"/>
            <w:shd w:val="clear" w:color="auto" w:fill="DEEAF6" w:themeFill="accent1" w:themeFillTint="33"/>
          </w:tcPr>
          <w:p w14:paraId="4961AA62" w14:textId="598FFF5B" w:rsidR="00DF093C" w:rsidRDefault="006653E8" w:rsidP="00FF3B65">
            <w:pPr>
              <w:ind w:left="0" w:firstLine="0"/>
              <w:rPr>
                <w:rFonts w:eastAsiaTheme="minorEastAsia"/>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ϕ</m:t>
                    </m:r>
                  </m:sub>
                </m:sSub>
              </m:oMath>
            </m:oMathPara>
          </w:p>
        </w:tc>
        <w:tc>
          <w:tcPr>
            <w:tcW w:w="1101" w:type="dxa"/>
            <w:shd w:val="clear" w:color="auto" w:fill="DEEAF6" w:themeFill="accent1" w:themeFillTint="33"/>
          </w:tcPr>
          <w:p w14:paraId="42D25302" w14:textId="5ABFA4B8" w:rsidR="00DF093C" w:rsidRPr="0042293B" w:rsidRDefault="006653E8" w:rsidP="00FF3B65">
            <w:pPr>
              <w:ind w:left="0" w:firstLine="0"/>
              <w:rPr>
                <w:rFonts w:eastAsiaTheme="minorEastAsia"/>
                <w:sz w:val="14"/>
                <w:szCs w:val="14"/>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θ</m:t>
                    </m:r>
                  </m:sub>
                </m:sSub>
              </m:oMath>
            </m:oMathPara>
          </w:p>
        </w:tc>
        <w:tc>
          <w:tcPr>
            <w:tcW w:w="1101" w:type="dxa"/>
            <w:shd w:val="clear" w:color="auto" w:fill="D5DCE4" w:themeFill="text2" w:themeFillTint="33"/>
          </w:tcPr>
          <w:p w14:paraId="19C752AA" w14:textId="6C586796" w:rsidR="00DF093C" w:rsidRDefault="006653E8"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accuracy</m:t>
                    </m:r>
                  </m:e>
                  <m:sub>
                    <m:r>
                      <w:rPr>
                        <w:rFonts w:ascii="Cambria Math" w:eastAsiaTheme="minorEastAsia" w:hAnsi="Cambria Math"/>
                        <w:sz w:val="14"/>
                      </w:rPr>
                      <m:t>MPP</m:t>
                    </m:r>
                  </m:sub>
                </m:sSub>
              </m:oMath>
            </m:oMathPara>
          </w:p>
        </w:tc>
        <w:tc>
          <w:tcPr>
            <w:tcW w:w="1101" w:type="dxa"/>
            <w:shd w:val="clear" w:color="auto" w:fill="DEEAF6" w:themeFill="accent1" w:themeFillTint="33"/>
          </w:tcPr>
          <w:p w14:paraId="0EBAFC8F" w14:textId="2BAD8D4F" w:rsidR="00DF093C" w:rsidRDefault="006653E8"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ϕ</m:t>
                    </m:r>
                  </m:sub>
                </m:sSub>
              </m:oMath>
            </m:oMathPara>
          </w:p>
        </w:tc>
        <w:tc>
          <w:tcPr>
            <w:tcW w:w="1101" w:type="dxa"/>
            <w:shd w:val="clear" w:color="auto" w:fill="DEEAF6" w:themeFill="accent1" w:themeFillTint="33"/>
          </w:tcPr>
          <w:p w14:paraId="3677A14A" w14:textId="5D5D711A" w:rsidR="00DF093C" w:rsidRDefault="006653E8"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θ</m:t>
                    </m:r>
                  </m:sub>
                </m:sSub>
              </m:oMath>
            </m:oMathPara>
          </w:p>
        </w:tc>
        <w:tc>
          <w:tcPr>
            <w:tcW w:w="1102" w:type="dxa"/>
            <w:shd w:val="clear" w:color="auto" w:fill="D5DCE4" w:themeFill="text2" w:themeFillTint="33"/>
          </w:tcPr>
          <w:p w14:paraId="26735539" w14:textId="258DEEB1" w:rsidR="00DF093C" w:rsidRDefault="006653E8"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sub>
                </m:sSub>
              </m:oMath>
            </m:oMathPara>
          </w:p>
        </w:tc>
      </w:tr>
      <w:tr w:rsidR="006309C1" w14:paraId="16EE091F" w14:textId="77777777" w:rsidTr="002908EB">
        <w:tc>
          <w:tcPr>
            <w:tcW w:w="1668" w:type="dxa"/>
            <w:shd w:val="clear" w:color="auto" w:fill="EDEDED" w:themeFill="accent3" w:themeFillTint="33"/>
          </w:tcPr>
          <w:p w14:paraId="5C66E391" w14:textId="7A0A807A" w:rsidR="006309C1" w:rsidRDefault="006309C1" w:rsidP="006309C1">
            <w:pPr>
              <w:ind w:left="0" w:firstLine="0"/>
              <w:rPr>
                <w:rFonts w:eastAsiaTheme="minorEastAsia"/>
              </w:rPr>
            </w:pPr>
            <w:r w:rsidRPr="00B306D7">
              <w:rPr>
                <w:sz w:val="14"/>
              </w:rPr>
              <w:t>First Receiver Model</w:t>
            </w:r>
          </w:p>
        </w:tc>
        <w:tc>
          <w:tcPr>
            <w:tcW w:w="1101" w:type="dxa"/>
            <w:shd w:val="clear" w:color="auto" w:fill="DEEAF6" w:themeFill="accent1" w:themeFillTint="33"/>
          </w:tcPr>
          <w:p w14:paraId="72352058" w14:textId="53F0A2E7" w:rsidR="006309C1" w:rsidRPr="006309C1" w:rsidRDefault="006309C1" w:rsidP="006309C1">
            <w:pPr>
              <w:ind w:left="0" w:firstLine="0"/>
              <w:rPr>
                <w:rFonts w:eastAsiaTheme="minorEastAsia"/>
                <w:sz w:val="12"/>
              </w:rPr>
            </w:pPr>
            <w:r w:rsidRPr="006309C1">
              <w:rPr>
                <w:rFonts w:eastAsiaTheme="minorEastAsia"/>
                <w:sz w:val="12"/>
              </w:rPr>
              <w:t>78</w:t>
            </w:r>
            <w:r>
              <w:rPr>
                <w:rFonts w:eastAsiaTheme="minorEastAsia"/>
                <w:sz w:val="12"/>
              </w:rPr>
              <w:t>.</w:t>
            </w:r>
            <w:r w:rsidRPr="006309C1">
              <w:rPr>
                <w:rFonts w:eastAsiaTheme="minorEastAsia"/>
                <w:sz w:val="12"/>
              </w:rPr>
              <w:t>54</w:t>
            </w:r>
          </w:p>
        </w:tc>
        <w:tc>
          <w:tcPr>
            <w:tcW w:w="1101" w:type="dxa"/>
            <w:shd w:val="clear" w:color="auto" w:fill="DEEAF6" w:themeFill="accent1" w:themeFillTint="33"/>
          </w:tcPr>
          <w:p w14:paraId="6384ADDB" w14:textId="3F9ED5EA" w:rsidR="006309C1" w:rsidRPr="006309C1" w:rsidRDefault="006309C1" w:rsidP="006309C1">
            <w:pPr>
              <w:ind w:left="0" w:firstLine="0"/>
              <w:rPr>
                <w:rFonts w:eastAsiaTheme="minorEastAsia"/>
                <w:sz w:val="12"/>
              </w:rPr>
            </w:pPr>
            <w:r w:rsidRPr="006309C1">
              <w:rPr>
                <w:rFonts w:eastAsiaTheme="minorEastAsia"/>
                <w:sz w:val="12"/>
              </w:rPr>
              <w:t>92</w:t>
            </w:r>
            <w:r>
              <w:rPr>
                <w:rFonts w:eastAsiaTheme="minorEastAsia"/>
                <w:sz w:val="12"/>
              </w:rPr>
              <w:t>.</w:t>
            </w:r>
            <w:r w:rsidRPr="006309C1">
              <w:rPr>
                <w:rFonts w:eastAsiaTheme="minorEastAsia"/>
                <w:sz w:val="12"/>
              </w:rPr>
              <w:t>31</w:t>
            </w:r>
          </w:p>
        </w:tc>
        <w:tc>
          <w:tcPr>
            <w:tcW w:w="1101" w:type="dxa"/>
            <w:shd w:val="clear" w:color="auto" w:fill="D5DCE4" w:themeFill="text2" w:themeFillTint="33"/>
          </w:tcPr>
          <w:p w14:paraId="54F14E8D" w14:textId="0F33E99B" w:rsidR="006309C1" w:rsidRPr="006309C1" w:rsidRDefault="006309C1" w:rsidP="006309C1">
            <w:pPr>
              <w:ind w:left="0" w:firstLine="0"/>
              <w:rPr>
                <w:rFonts w:eastAsiaTheme="minorEastAsia"/>
                <w:sz w:val="12"/>
              </w:rPr>
            </w:pPr>
            <w:r w:rsidRPr="006309C1">
              <w:rPr>
                <w:rFonts w:eastAsiaTheme="minorEastAsia"/>
                <w:sz w:val="12"/>
              </w:rPr>
              <w:t>73</w:t>
            </w:r>
            <w:r>
              <w:rPr>
                <w:rFonts w:eastAsiaTheme="minorEastAsia"/>
                <w:sz w:val="12"/>
              </w:rPr>
              <w:t>.</w:t>
            </w:r>
            <w:r w:rsidRPr="006309C1">
              <w:rPr>
                <w:rFonts w:eastAsiaTheme="minorEastAsia"/>
                <w:sz w:val="12"/>
              </w:rPr>
              <w:t>63</w:t>
            </w:r>
          </w:p>
        </w:tc>
        <w:tc>
          <w:tcPr>
            <w:tcW w:w="1101" w:type="dxa"/>
            <w:shd w:val="clear" w:color="auto" w:fill="DEEAF6" w:themeFill="accent1" w:themeFillTint="33"/>
          </w:tcPr>
          <w:p w14:paraId="2B833E4C" w14:textId="3F27ACB5" w:rsidR="006309C1" w:rsidRPr="006309C1" w:rsidRDefault="006309C1" w:rsidP="006309C1">
            <w:pPr>
              <w:ind w:left="0" w:firstLine="0"/>
              <w:rPr>
                <w:rFonts w:eastAsiaTheme="minorEastAsia"/>
                <w:sz w:val="14"/>
                <w:szCs w:val="14"/>
              </w:rPr>
            </w:pPr>
            <w:r w:rsidRPr="006309C1">
              <w:rPr>
                <w:rFonts w:eastAsiaTheme="minorEastAsia"/>
                <w:sz w:val="14"/>
                <w:szCs w:val="14"/>
              </w:rPr>
              <w:t>1383.78</w:t>
            </w:r>
          </w:p>
        </w:tc>
        <w:tc>
          <w:tcPr>
            <w:tcW w:w="1101" w:type="dxa"/>
            <w:shd w:val="clear" w:color="auto" w:fill="DEEAF6" w:themeFill="accent1" w:themeFillTint="33"/>
          </w:tcPr>
          <w:p w14:paraId="2A0CF918" w14:textId="08958087" w:rsidR="006309C1" w:rsidRPr="006309C1" w:rsidRDefault="006309C1" w:rsidP="006309C1">
            <w:pPr>
              <w:ind w:left="0" w:firstLine="0"/>
              <w:rPr>
                <w:rFonts w:eastAsiaTheme="minorEastAsia"/>
                <w:sz w:val="14"/>
                <w:szCs w:val="14"/>
              </w:rPr>
            </w:pPr>
            <w:r w:rsidRPr="006309C1">
              <w:rPr>
                <w:rFonts w:eastAsiaTheme="minorEastAsia"/>
                <w:sz w:val="14"/>
                <w:szCs w:val="14"/>
              </w:rPr>
              <w:t>16.07</w:t>
            </w:r>
          </w:p>
        </w:tc>
        <w:tc>
          <w:tcPr>
            <w:tcW w:w="1102" w:type="dxa"/>
            <w:shd w:val="clear" w:color="auto" w:fill="D5DCE4" w:themeFill="text2" w:themeFillTint="33"/>
          </w:tcPr>
          <w:p w14:paraId="0402437A" w14:textId="69A70385" w:rsidR="006309C1" w:rsidRPr="006309C1" w:rsidRDefault="006309C1" w:rsidP="006309C1">
            <w:pPr>
              <w:ind w:left="0" w:firstLine="0"/>
              <w:rPr>
                <w:rFonts w:eastAsiaTheme="minorEastAsia"/>
                <w:sz w:val="14"/>
                <w:szCs w:val="14"/>
              </w:rPr>
            </w:pPr>
            <w:r w:rsidRPr="006309C1">
              <w:rPr>
                <w:rFonts w:eastAsiaTheme="minorEastAsia"/>
                <w:sz w:val="14"/>
                <w:szCs w:val="14"/>
              </w:rPr>
              <w:t>1399.86</w:t>
            </w:r>
          </w:p>
        </w:tc>
      </w:tr>
      <w:tr w:rsidR="006309C1" w14:paraId="43C5635A" w14:textId="77777777" w:rsidTr="002908EB">
        <w:tc>
          <w:tcPr>
            <w:tcW w:w="1668" w:type="dxa"/>
            <w:shd w:val="clear" w:color="auto" w:fill="EDEDED" w:themeFill="accent3" w:themeFillTint="33"/>
          </w:tcPr>
          <w:p w14:paraId="44E0AD9F" w14:textId="4E571844" w:rsidR="006309C1" w:rsidRDefault="006309C1" w:rsidP="006309C1">
            <w:pPr>
              <w:ind w:left="0" w:firstLine="0"/>
              <w:rPr>
                <w:rFonts w:eastAsiaTheme="minorEastAsia"/>
              </w:rPr>
            </w:pPr>
            <w:r w:rsidRPr="00B306D7">
              <w:rPr>
                <w:sz w:val="14"/>
              </w:rPr>
              <w:t>Second Receiver Model</w:t>
            </w:r>
          </w:p>
        </w:tc>
        <w:tc>
          <w:tcPr>
            <w:tcW w:w="1101" w:type="dxa"/>
            <w:shd w:val="clear" w:color="auto" w:fill="DEEAF6" w:themeFill="accent1" w:themeFillTint="33"/>
          </w:tcPr>
          <w:p w14:paraId="7A7191E9" w14:textId="69D36049" w:rsidR="006309C1" w:rsidRPr="001B0C57" w:rsidRDefault="00A1660D" w:rsidP="006309C1">
            <w:pPr>
              <w:ind w:left="0" w:firstLine="0"/>
              <w:rPr>
                <w:rFonts w:eastAsiaTheme="minorEastAsia"/>
                <w:sz w:val="12"/>
              </w:rPr>
            </w:pPr>
            <w:r w:rsidRPr="001B0C57">
              <w:rPr>
                <w:rFonts w:eastAsiaTheme="minorEastAsia"/>
                <w:sz w:val="12"/>
              </w:rPr>
              <w:t>79.05</w:t>
            </w:r>
          </w:p>
        </w:tc>
        <w:tc>
          <w:tcPr>
            <w:tcW w:w="1101" w:type="dxa"/>
            <w:shd w:val="clear" w:color="auto" w:fill="DEEAF6" w:themeFill="accent1" w:themeFillTint="33"/>
          </w:tcPr>
          <w:p w14:paraId="6FA8E44E" w14:textId="383D2DCE" w:rsidR="006309C1" w:rsidRPr="001B0C57" w:rsidRDefault="00A1660D" w:rsidP="006309C1">
            <w:pPr>
              <w:ind w:left="0" w:firstLine="0"/>
              <w:rPr>
                <w:rFonts w:eastAsiaTheme="minorEastAsia"/>
                <w:sz w:val="12"/>
              </w:rPr>
            </w:pPr>
            <w:r w:rsidRPr="001B0C57">
              <w:rPr>
                <w:rFonts w:eastAsiaTheme="minorEastAsia"/>
                <w:sz w:val="12"/>
              </w:rPr>
              <w:t>99.30</w:t>
            </w:r>
          </w:p>
        </w:tc>
        <w:tc>
          <w:tcPr>
            <w:tcW w:w="1101" w:type="dxa"/>
            <w:shd w:val="clear" w:color="auto" w:fill="D5DCE4" w:themeFill="text2" w:themeFillTint="33"/>
          </w:tcPr>
          <w:p w14:paraId="0F647A12" w14:textId="36AC6906" w:rsidR="006309C1" w:rsidRPr="001B0C57" w:rsidRDefault="001B0C57" w:rsidP="006309C1">
            <w:pPr>
              <w:ind w:left="0" w:firstLine="0"/>
              <w:rPr>
                <w:rFonts w:eastAsiaTheme="minorEastAsia"/>
                <w:sz w:val="12"/>
              </w:rPr>
            </w:pPr>
            <w:r w:rsidRPr="001B0C57">
              <w:rPr>
                <w:rFonts w:eastAsiaTheme="minorEastAsia"/>
                <w:sz w:val="12"/>
              </w:rPr>
              <w:t>78.58</w:t>
            </w:r>
          </w:p>
        </w:tc>
        <w:tc>
          <w:tcPr>
            <w:tcW w:w="1101" w:type="dxa"/>
            <w:shd w:val="clear" w:color="auto" w:fill="DEEAF6" w:themeFill="accent1" w:themeFillTint="33"/>
          </w:tcPr>
          <w:p w14:paraId="5CF70282" w14:textId="458F9896" w:rsidR="006309C1" w:rsidRPr="001B0C57" w:rsidRDefault="001B0C57" w:rsidP="006309C1">
            <w:pPr>
              <w:ind w:left="0" w:firstLine="0"/>
              <w:rPr>
                <w:rFonts w:eastAsiaTheme="minorEastAsia"/>
                <w:sz w:val="12"/>
              </w:rPr>
            </w:pPr>
            <w:r w:rsidRPr="001B0C57">
              <w:rPr>
                <w:rFonts w:eastAsiaTheme="minorEastAsia"/>
                <w:sz w:val="12"/>
              </w:rPr>
              <w:t>386.86</w:t>
            </w:r>
          </w:p>
        </w:tc>
        <w:tc>
          <w:tcPr>
            <w:tcW w:w="1101" w:type="dxa"/>
            <w:shd w:val="clear" w:color="auto" w:fill="DEEAF6" w:themeFill="accent1" w:themeFillTint="33"/>
          </w:tcPr>
          <w:p w14:paraId="3E967B6F" w14:textId="5E5B2D9E" w:rsidR="006309C1" w:rsidRPr="001B0C57" w:rsidRDefault="001B0C57" w:rsidP="006309C1">
            <w:pPr>
              <w:ind w:left="0" w:firstLine="0"/>
              <w:rPr>
                <w:rFonts w:eastAsiaTheme="minorEastAsia"/>
                <w:sz w:val="12"/>
              </w:rPr>
            </w:pPr>
            <w:r w:rsidRPr="001B0C57">
              <w:rPr>
                <w:rFonts w:eastAsiaTheme="minorEastAsia"/>
                <w:sz w:val="12"/>
              </w:rPr>
              <w:t>0.20</w:t>
            </w:r>
          </w:p>
        </w:tc>
        <w:tc>
          <w:tcPr>
            <w:tcW w:w="1102" w:type="dxa"/>
            <w:shd w:val="clear" w:color="auto" w:fill="D5DCE4" w:themeFill="text2" w:themeFillTint="33"/>
          </w:tcPr>
          <w:p w14:paraId="5ACCE639" w14:textId="3C5904FE" w:rsidR="006309C1" w:rsidRPr="001B0C57" w:rsidRDefault="001B0C57" w:rsidP="006309C1">
            <w:pPr>
              <w:ind w:left="0" w:firstLine="0"/>
              <w:rPr>
                <w:rFonts w:eastAsiaTheme="minorEastAsia"/>
                <w:sz w:val="12"/>
              </w:rPr>
            </w:pPr>
            <w:r w:rsidRPr="001B0C57">
              <w:rPr>
                <w:rFonts w:eastAsiaTheme="minorEastAsia"/>
                <w:sz w:val="12"/>
              </w:rPr>
              <w:t>387.06</w:t>
            </w:r>
          </w:p>
        </w:tc>
      </w:tr>
      <w:tr w:rsidR="006309C1" w14:paraId="2772CC2E" w14:textId="77777777" w:rsidTr="002908EB">
        <w:tc>
          <w:tcPr>
            <w:tcW w:w="1668" w:type="dxa"/>
            <w:shd w:val="clear" w:color="auto" w:fill="EDEDED" w:themeFill="accent3" w:themeFillTint="33"/>
          </w:tcPr>
          <w:p w14:paraId="06815B2D" w14:textId="1EF7ACC6" w:rsidR="006309C1" w:rsidRPr="00B306D7" w:rsidRDefault="006309C1" w:rsidP="006309C1">
            <w:pPr>
              <w:ind w:left="0" w:firstLine="0"/>
              <w:rPr>
                <w:rFonts w:eastAsiaTheme="minorEastAsia"/>
                <w:sz w:val="14"/>
              </w:rPr>
            </w:pPr>
            <w:r w:rsidRPr="00B306D7">
              <w:rPr>
                <w:sz w:val="14"/>
              </w:rPr>
              <w:t>Third Receiver Model</w:t>
            </w:r>
          </w:p>
        </w:tc>
        <w:tc>
          <w:tcPr>
            <w:tcW w:w="1101" w:type="dxa"/>
            <w:shd w:val="clear" w:color="auto" w:fill="DEEAF6" w:themeFill="accent1" w:themeFillTint="33"/>
          </w:tcPr>
          <w:p w14:paraId="2B937AE8" w14:textId="6D31E61E" w:rsidR="006309C1" w:rsidRPr="001B0C57" w:rsidRDefault="001B0C57" w:rsidP="006309C1">
            <w:pPr>
              <w:ind w:left="0" w:firstLine="0"/>
              <w:rPr>
                <w:rFonts w:eastAsiaTheme="minorEastAsia"/>
                <w:sz w:val="12"/>
              </w:rPr>
            </w:pPr>
            <w:r w:rsidRPr="001B0C57">
              <w:rPr>
                <w:rFonts w:eastAsiaTheme="minorEastAsia"/>
                <w:sz w:val="12"/>
              </w:rPr>
              <w:t>78.98</w:t>
            </w:r>
          </w:p>
        </w:tc>
        <w:tc>
          <w:tcPr>
            <w:tcW w:w="1101" w:type="dxa"/>
            <w:shd w:val="clear" w:color="auto" w:fill="DEEAF6" w:themeFill="accent1" w:themeFillTint="33"/>
          </w:tcPr>
          <w:p w14:paraId="13C403EB" w14:textId="25B9E6C3" w:rsidR="006309C1" w:rsidRPr="001B0C57" w:rsidRDefault="001B0C57" w:rsidP="006309C1">
            <w:pPr>
              <w:ind w:left="0" w:firstLine="0"/>
              <w:rPr>
                <w:rFonts w:eastAsiaTheme="minorEastAsia"/>
                <w:sz w:val="12"/>
              </w:rPr>
            </w:pPr>
            <w:r w:rsidRPr="001B0C57">
              <w:rPr>
                <w:rFonts w:eastAsiaTheme="minorEastAsia"/>
                <w:sz w:val="12"/>
              </w:rPr>
              <w:t>79.59</w:t>
            </w:r>
          </w:p>
        </w:tc>
        <w:tc>
          <w:tcPr>
            <w:tcW w:w="1101" w:type="dxa"/>
            <w:shd w:val="clear" w:color="auto" w:fill="D5DCE4" w:themeFill="text2" w:themeFillTint="33"/>
          </w:tcPr>
          <w:p w14:paraId="0155136D" w14:textId="12CAA322" w:rsidR="006309C1" w:rsidRPr="001B0C57" w:rsidRDefault="001B0C57" w:rsidP="006309C1">
            <w:pPr>
              <w:ind w:left="0" w:firstLine="0"/>
              <w:rPr>
                <w:rFonts w:eastAsiaTheme="minorEastAsia"/>
                <w:sz w:val="12"/>
              </w:rPr>
            </w:pPr>
            <w:r w:rsidRPr="001B0C57">
              <w:rPr>
                <w:rFonts w:eastAsiaTheme="minorEastAsia"/>
                <w:sz w:val="12"/>
              </w:rPr>
              <w:t>66.75</w:t>
            </w:r>
          </w:p>
        </w:tc>
        <w:tc>
          <w:tcPr>
            <w:tcW w:w="1101" w:type="dxa"/>
            <w:shd w:val="clear" w:color="auto" w:fill="DEEAF6" w:themeFill="accent1" w:themeFillTint="33"/>
          </w:tcPr>
          <w:p w14:paraId="1D0197E4" w14:textId="158F54ED" w:rsidR="006309C1" w:rsidRPr="001B0C57" w:rsidRDefault="001B0C57" w:rsidP="006309C1">
            <w:pPr>
              <w:ind w:left="0" w:firstLine="0"/>
              <w:rPr>
                <w:rFonts w:eastAsiaTheme="minorEastAsia"/>
                <w:sz w:val="12"/>
              </w:rPr>
            </w:pPr>
            <w:r w:rsidRPr="001B0C57">
              <w:rPr>
                <w:rFonts w:eastAsiaTheme="minorEastAsia"/>
                <w:sz w:val="12"/>
              </w:rPr>
              <w:t>2021.22</w:t>
            </w:r>
          </w:p>
        </w:tc>
        <w:tc>
          <w:tcPr>
            <w:tcW w:w="1101" w:type="dxa"/>
            <w:shd w:val="clear" w:color="auto" w:fill="DEEAF6" w:themeFill="accent1" w:themeFillTint="33"/>
          </w:tcPr>
          <w:p w14:paraId="56E1BF08" w14:textId="718D09FA" w:rsidR="006309C1" w:rsidRPr="001B0C57" w:rsidRDefault="001B0C57" w:rsidP="006309C1">
            <w:pPr>
              <w:ind w:left="0" w:firstLine="0"/>
              <w:rPr>
                <w:rFonts w:eastAsiaTheme="minorEastAsia"/>
                <w:sz w:val="12"/>
              </w:rPr>
            </w:pPr>
            <w:r w:rsidRPr="001B0C57">
              <w:rPr>
                <w:rFonts w:eastAsiaTheme="minorEastAsia"/>
                <w:sz w:val="12"/>
              </w:rPr>
              <w:t>12.02</w:t>
            </w:r>
          </w:p>
        </w:tc>
        <w:tc>
          <w:tcPr>
            <w:tcW w:w="1102" w:type="dxa"/>
            <w:shd w:val="clear" w:color="auto" w:fill="D5DCE4" w:themeFill="text2" w:themeFillTint="33"/>
          </w:tcPr>
          <w:p w14:paraId="4B1A0343" w14:textId="67CD6EF8" w:rsidR="006309C1" w:rsidRPr="001B0C57" w:rsidRDefault="001B0C57" w:rsidP="006309C1">
            <w:pPr>
              <w:ind w:left="0" w:firstLine="0"/>
              <w:rPr>
                <w:rFonts w:eastAsiaTheme="minorEastAsia"/>
                <w:sz w:val="12"/>
              </w:rPr>
            </w:pPr>
            <w:r w:rsidRPr="001B0C57">
              <w:rPr>
                <w:rFonts w:eastAsiaTheme="minorEastAsia"/>
                <w:sz w:val="12"/>
              </w:rPr>
              <w:t>2033.24</w:t>
            </w:r>
          </w:p>
        </w:tc>
      </w:tr>
      <w:tr w:rsidR="006309C1" w14:paraId="5C1DC0A6" w14:textId="77777777" w:rsidTr="002908EB">
        <w:tc>
          <w:tcPr>
            <w:tcW w:w="1668" w:type="dxa"/>
            <w:shd w:val="clear" w:color="auto" w:fill="EDEDED" w:themeFill="accent3" w:themeFillTint="33"/>
          </w:tcPr>
          <w:p w14:paraId="7A0FD7B3" w14:textId="45792381" w:rsidR="006309C1" w:rsidRPr="00B306D7" w:rsidRDefault="006309C1" w:rsidP="006309C1">
            <w:pPr>
              <w:ind w:left="0" w:firstLine="0"/>
              <w:rPr>
                <w:rFonts w:eastAsiaTheme="minorEastAsia"/>
                <w:sz w:val="14"/>
              </w:rPr>
            </w:pPr>
            <w:r w:rsidRPr="00B306D7">
              <w:rPr>
                <w:sz w:val="14"/>
              </w:rPr>
              <w:t>Fourth Receiver Model</w:t>
            </w:r>
          </w:p>
        </w:tc>
        <w:tc>
          <w:tcPr>
            <w:tcW w:w="1101" w:type="dxa"/>
            <w:shd w:val="clear" w:color="auto" w:fill="DEEAF6" w:themeFill="accent1" w:themeFillTint="33"/>
          </w:tcPr>
          <w:p w14:paraId="4CD2E9CF" w14:textId="059BA140" w:rsidR="006309C1" w:rsidRPr="001B0C57" w:rsidRDefault="001B0C57" w:rsidP="006309C1">
            <w:pPr>
              <w:ind w:left="0" w:firstLine="0"/>
              <w:rPr>
                <w:rFonts w:eastAsiaTheme="minorEastAsia"/>
                <w:sz w:val="14"/>
              </w:rPr>
            </w:pPr>
            <w:r w:rsidRPr="001B0C57">
              <w:rPr>
                <w:rFonts w:eastAsiaTheme="minorEastAsia"/>
                <w:sz w:val="14"/>
              </w:rPr>
              <w:t>84</w:t>
            </w:r>
            <w:r w:rsidR="002908EB">
              <w:rPr>
                <w:rFonts w:eastAsiaTheme="minorEastAsia"/>
                <w:sz w:val="14"/>
              </w:rPr>
              <w:t>.</w:t>
            </w:r>
            <w:r w:rsidRPr="001B0C57">
              <w:rPr>
                <w:rFonts w:eastAsiaTheme="minorEastAsia"/>
                <w:sz w:val="14"/>
              </w:rPr>
              <w:t>16</w:t>
            </w:r>
          </w:p>
        </w:tc>
        <w:tc>
          <w:tcPr>
            <w:tcW w:w="1101" w:type="dxa"/>
            <w:shd w:val="clear" w:color="auto" w:fill="DEEAF6" w:themeFill="accent1" w:themeFillTint="33"/>
          </w:tcPr>
          <w:p w14:paraId="1340330C" w14:textId="39426D2E" w:rsidR="006309C1" w:rsidRPr="001B0C57" w:rsidRDefault="001B0C57" w:rsidP="006309C1">
            <w:pPr>
              <w:ind w:left="0" w:firstLine="0"/>
              <w:rPr>
                <w:rFonts w:eastAsiaTheme="minorEastAsia"/>
                <w:sz w:val="14"/>
              </w:rPr>
            </w:pPr>
            <w:r w:rsidRPr="001B0C57">
              <w:rPr>
                <w:rFonts w:eastAsiaTheme="minorEastAsia"/>
                <w:sz w:val="14"/>
              </w:rPr>
              <w:t>93</w:t>
            </w:r>
            <w:r w:rsidR="002908EB">
              <w:rPr>
                <w:rFonts w:eastAsiaTheme="minorEastAsia"/>
                <w:sz w:val="14"/>
              </w:rPr>
              <w:t>.</w:t>
            </w:r>
            <w:r w:rsidRPr="001B0C57">
              <w:rPr>
                <w:rFonts w:eastAsiaTheme="minorEastAsia"/>
                <w:sz w:val="14"/>
              </w:rPr>
              <w:t>15</w:t>
            </w:r>
          </w:p>
        </w:tc>
        <w:tc>
          <w:tcPr>
            <w:tcW w:w="1101" w:type="dxa"/>
            <w:shd w:val="clear" w:color="auto" w:fill="D5DCE4" w:themeFill="text2" w:themeFillTint="33"/>
          </w:tcPr>
          <w:p w14:paraId="49077A21" w14:textId="40BC81AB" w:rsidR="006309C1" w:rsidRPr="001B0C57" w:rsidRDefault="001B0C57" w:rsidP="006309C1">
            <w:pPr>
              <w:ind w:left="0" w:firstLine="0"/>
              <w:rPr>
                <w:rFonts w:eastAsiaTheme="minorEastAsia"/>
                <w:sz w:val="14"/>
              </w:rPr>
            </w:pPr>
            <w:r w:rsidRPr="001B0C57">
              <w:rPr>
                <w:rFonts w:eastAsiaTheme="minorEastAsia"/>
                <w:sz w:val="14"/>
              </w:rPr>
              <w:t>79.92</w:t>
            </w:r>
          </w:p>
        </w:tc>
        <w:tc>
          <w:tcPr>
            <w:tcW w:w="1101" w:type="dxa"/>
            <w:shd w:val="clear" w:color="auto" w:fill="DEEAF6" w:themeFill="accent1" w:themeFillTint="33"/>
          </w:tcPr>
          <w:p w14:paraId="0D464612" w14:textId="56947048" w:rsidR="006309C1" w:rsidRPr="001B0C57" w:rsidRDefault="001B0C57" w:rsidP="006309C1">
            <w:pPr>
              <w:ind w:left="0" w:firstLine="0"/>
              <w:rPr>
                <w:rFonts w:eastAsiaTheme="minorEastAsia"/>
                <w:sz w:val="14"/>
              </w:rPr>
            </w:pPr>
            <w:r w:rsidRPr="001B0C57">
              <w:rPr>
                <w:rFonts w:eastAsiaTheme="minorEastAsia"/>
                <w:sz w:val="14"/>
              </w:rPr>
              <w:t>249.45</w:t>
            </w:r>
          </w:p>
        </w:tc>
        <w:tc>
          <w:tcPr>
            <w:tcW w:w="1101" w:type="dxa"/>
            <w:shd w:val="clear" w:color="auto" w:fill="DEEAF6" w:themeFill="accent1" w:themeFillTint="33"/>
          </w:tcPr>
          <w:p w14:paraId="6A8F5E8D" w14:textId="5AF90B4B" w:rsidR="006309C1" w:rsidRPr="001B0C57" w:rsidRDefault="001B0C57" w:rsidP="006309C1">
            <w:pPr>
              <w:ind w:left="0" w:firstLine="0"/>
              <w:rPr>
                <w:rFonts w:eastAsiaTheme="minorEastAsia"/>
                <w:sz w:val="14"/>
              </w:rPr>
            </w:pPr>
            <w:r w:rsidRPr="001B0C57">
              <w:rPr>
                <w:rFonts w:eastAsiaTheme="minorEastAsia"/>
                <w:sz w:val="14"/>
              </w:rPr>
              <w:t>0.5539</w:t>
            </w:r>
          </w:p>
        </w:tc>
        <w:tc>
          <w:tcPr>
            <w:tcW w:w="1102" w:type="dxa"/>
            <w:shd w:val="clear" w:color="auto" w:fill="D5DCE4" w:themeFill="text2" w:themeFillTint="33"/>
          </w:tcPr>
          <w:p w14:paraId="40C61203" w14:textId="6627CC5B" w:rsidR="006309C1" w:rsidRPr="001B0C57" w:rsidRDefault="001B0C57" w:rsidP="006309C1">
            <w:pPr>
              <w:ind w:left="0" w:firstLine="0"/>
              <w:rPr>
                <w:rFonts w:eastAsiaTheme="minorEastAsia"/>
                <w:sz w:val="14"/>
              </w:rPr>
            </w:pPr>
            <w:r w:rsidRPr="001B0C57">
              <w:rPr>
                <w:rFonts w:eastAsiaTheme="minorEastAsia"/>
                <w:sz w:val="14"/>
              </w:rPr>
              <w:t>250.00</w:t>
            </w:r>
          </w:p>
        </w:tc>
      </w:tr>
    </w:tbl>
    <w:p w14:paraId="7059BCF3" w14:textId="77777777" w:rsidR="00DF093C" w:rsidRDefault="00DF093C" w:rsidP="00FF3B65">
      <w:pPr>
        <w:rPr>
          <w:rFonts w:eastAsiaTheme="minorEastAsia"/>
        </w:rPr>
      </w:pPr>
    </w:p>
    <w:p w14:paraId="362DB873" w14:textId="26139351" w:rsidR="000E2F72" w:rsidRPr="000E2F72" w:rsidRDefault="000E2F72" w:rsidP="000E2F72"/>
    <w:p w14:paraId="78F6662A" w14:textId="77777777" w:rsidR="000E2F72" w:rsidRPr="000E2F72" w:rsidRDefault="000E2F72" w:rsidP="000E2F72"/>
    <w:p w14:paraId="219B06F0" w14:textId="77777777" w:rsidR="001641EA" w:rsidRDefault="001641EA" w:rsidP="00CD7FD8">
      <w:pPr>
        <w:rPr>
          <w:rStyle w:val="Ttulo3Car"/>
          <w:i w:val="0"/>
        </w:rPr>
      </w:pPr>
    </w:p>
    <w:p w14:paraId="0A2866CF" w14:textId="50218169" w:rsidR="00FF69B3" w:rsidRDefault="00CD7FD8" w:rsidP="009E613E">
      <w:pPr>
        <w:pStyle w:val="Ttulo1"/>
        <w:rPr>
          <w:rStyle w:val="Ttulo3Car"/>
          <w:rFonts w:ascii="Arial" w:hAnsi="Arial"/>
          <w:i w:val="0"/>
          <w:sz w:val="28"/>
          <w:szCs w:val="32"/>
        </w:rPr>
      </w:pPr>
      <w:bookmarkStart w:id="112" w:name="_Toc102125659"/>
      <w:r w:rsidRPr="00CD7FD8">
        <w:rPr>
          <w:rStyle w:val="Ttulo3Car"/>
          <w:rFonts w:ascii="Arial" w:hAnsi="Arial"/>
          <w:i w:val="0"/>
          <w:sz w:val="28"/>
          <w:szCs w:val="32"/>
        </w:rPr>
        <w:lastRenderedPageBreak/>
        <w:t>CHAPTER 5: SIMULATION</w:t>
      </w:r>
      <w:bookmarkEnd w:id="112"/>
    </w:p>
    <w:p w14:paraId="579AF4A7" w14:textId="77777777" w:rsidR="006A22CD" w:rsidRPr="00C93F21" w:rsidRDefault="00C93F21" w:rsidP="006A22CD">
      <w:r w:rsidRPr="00C93F21">
        <w:t>In this chapter, the ML models proposed in Chapter 2</w:t>
      </w:r>
      <w:r w:rsidR="006A22CD">
        <w:t>.3</w:t>
      </w:r>
      <w:r w:rsidRPr="00C93F21">
        <w:t xml:space="preserve"> will be compared with each other along with other DOA methods proposed in the literature.</w:t>
      </w:r>
      <w:r w:rsidR="006A22CD">
        <w:t xml:space="preserve"> </w:t>
      </w:r>
      <w:r w:rsidR="006A22CD" w:rsidRPr="00C93F21">
        <w:t xml:space="preserve">Each model </w:t>
      </w:r>
      <w:r w:rsidR="006A22CD">
        <w:t xml:space="preserve">ML </w:t>
      </w:r>
      <w:r w:rsidR="006A22CD" w:rsidRPr="00C93F21">
        <w:t>will be optimized and compared for both propo</w:t>
      </w:r>
      <w:r w:rsidR="006A22CD">
        <w:t>sals presented in subchapter 2</w:t>
      </w:r>
      <w:r w:rsidR="006A22CD" w:rsidRPr="00C93F21">
        <w:t>.1 (SP and MMP proposal).</w:t>
      </w:r>
    </w:p>
    <w:p w14:paraId="33681B17" w14:textId="20FA486E" w:rsidR="00941311" w:rsidRDefault="00C93F21" w:rsidP="00941311">
      <w:pPr>
        <w:pStyle w:val="Ttulo2"/>
        <w:numPr>
          <w:ilvl w:val="0"/>
          <w:numId w:val="29"/>
        </w:numPr>
        <w:rPr>
          <w:rStyle w:val="Ttulo3Car"/>
          <w:rFonts w:ascii="Arial" w:hAnsi="Arial"/>
          <w:i w:val="0"/>
          <w:sz w:val="26"/>
          <w:szCs w:val="26"/>
        </w:rPr>
      </w:pPr>
      <w:r w:rsidRPr="00C93F21">
        <w:t xml:space="preserve"> </w:t>
      </w:r>
      <w:bookmarkStart w:id="113" w:name="_Toc102125660"/>
      <w:r w:rsidR="00941311" w:rsidRPr="00941311">
        <w:rPr>
          <w:rStyle w:val="Ttulo3Car"/>
          <w:rFonts w:ascii="Arial" w:hAnsi="Arial"/>
          <w:i w:val="0"/>
          <w:sz w:val="26"/>
          <w:szCs w:val="26"/>
        </w:rPr>
        <w:t>SIMULATIONS CONDITIONS</w:t>
      </w:r>
      <w:bookmarkEnd w:id="113"/>
    </w:p>
    <w:p w14:paraId="340C37E7" w14:textId="77777777" w:rsidR="00941311" w:rsidRDefault="00941311" w:rsidP="00941311">
      <w:commentRangeStart w:id="114"/>
      <w:r w:rsidRPr="00C93F21">
        <w:t>All ML models will be trained and validated with the data proposed by the receive</w:t>
      </w:r>
      <w:r>
        <w:t>r system proposed in Chapter 3 -</w:t>
      </w:r>
      <m:oMath>
        <m:r>
          <w:rPr>
            <w:rFonts w:ascii="Cambria Math" w:hAnsi="Cambria Math"/>
          </w:rPr>
          <m:t>N</m:t>
        </m:r>
      </m:oMath>
      <w:r w:rsidRPr="00C93F21">
        <w:t xml:space="preserve"> dipole</w:t>
      </w:r>
      <w:r>
        <w:t xml:space="preserve"> </w:t>
      </w:r>
      <w:r w:rsidRPr="00C93F21">
        <w:t xml:space="preserve">Vee antennas positioned forming a circle in the </w:t>
      </w:r>
      <m:oMath>
        <m:r>
          <w:rPr>
            <w:rFonts w:ascii="Cambria Math" w:hAnsi="Cambria Math"/>
          </w:rPr>
          <m:t>xy</m:t>
        </m:r>
      </m:oMath>
      <w:r w:rsidRPr="00C93F21">
        <w:t xml:space="preserve"> plane and one dipole Vee antenna at the Cartesian point (</w:t>
      </w:r>
      <m:oMath>
        <m:r>
          <w:rPr>
            <w:rFonts w:ascii="Cambria Math" w:hAnsi="Cambria Math"/>
          </w:rPr>
          <m:t>0,0,r</m:t>
        </m:r>
      </m:oMath>
      <w:r w:rsidRPr="00C93F21">
        <w:t xml:space="preserve"> ) - </w:t>
      </w:r>
      <w:r w:rsidRPr="006A22CD">
        <w:t xml:space="preserve">The simulation scenario presented in Chapter 3 will generate the training data. This simulation scenario was implemented with </w:t>
      </w:r>
      <w:r>
        <w:t>Matlab</w:t>
      </w:r>
      <w:r w:rsidRPr="006A22CD">
        <w:t>.</w:t>
      </w:r>
      <w:r>
        <w:t xml:space="preserve"> </w:t>
      </w:r>
    </w:p>
    <w:p w14:paraId="3CB96B85" w14:textId="79C0B989" w:rsidR="00941311" w:rsidRPr="00941311" w:rsidRDefault="00941311" w:rsidP="00941311">
      <w:pPr>
        <w:rPr>
          <w:rStyle w:val="Ttulo3Car"/>
          <w:rFonts w:eastAsiaTheme="minorHAnsi" w:cstheme="minorBidi"/>
          <w:i w:val="0"/>
          <w:szCs w:val="22"/>
        </w:rPr>
      </w:pPr>
      <w:r w:rsidRPr="00F73023">
        <w:t>Once the training data has been provided, the ML models and DOA methods proposed in the literature will be compared. The comparison will be made with the use of the python language</w:t>
      </w:r>
      <w:r>
        <w:t xml:space="preserve">. </w:t>
      </w:r>
      <w:r w:rsidRPr="000B3F07">
        <w:t>Both power generation and ML model comparison were performed on an Acer laptop with a Core i7 processor, 16 GB RAM</w:t>
      </w:r>
      <w:r>
        <w:t xml:space="preserve">, and </w:t>
      </w:r>
      <w:r w:rsidRPr="000B3F07">
        <w:t>8 GB Intel(R) Iris(R) Xe Graphics video card.</w:t>
      </w:r>
      <w:commentRangeEnd w:id="114"/>
      <w:r w:rsidR="00B8635E">
        <w:rPr>
          <w:rStyle w:val="Refdecomentario"/>
        </w:rPr>
        <w:commentReference w:id="114"/>
      </w:r>
    </w:p>
    <w:p w14:paraId="0697C77A" w14:textId="4565C066" w:rsidR="00B829AC" w:rsidRDefault="00F12240" w:rsidP="00394629">
      <w:pPr>
        <w:pStyle w:val="Ttulo2"/>
        <w:numPr>
          <w:ilvl w:val="0"/>
          <w:numId w:val="29"/>
        </w:numPr>
        <w:rPr>
          <w:rStyle w:val="Ttulo3Car"/>
          <w:rFonts w:ascii="Arial" w:hAnsi="Arial"/>
          <w:i w:val="0"/>
          <w:sz w:val="26"/>
          <w:szCs w:val="26"/>
        </w:rPr>
      </w:pPr>
      <w:bookmarkStart w:id="115" w:name="_Toc102125661"/>
      <w:r>
        <w:rPr>
          <w:noProof/>
        </w:rPr>
        <w:lastRenderedPageBreak/>
        <mc:AlternateContent>
          <mc:Choice Requires="wps">
            <w:drawing>
              <wp:anchor distT="0" distB="0" distL="114300" distR="114300" simplePos="0" relativeHeight="251694080" behindDoc="0" locked="0" layoutInCell="1" allowOverlap="1" wp14:anchorId="5628C414" wp14:editId="293F9C2C">
                <wp:simplePos x="0" y="0"/>
                <wp:positionH relativeFrom="column">
                  <wp:posOffset>591820</wp:posOffset>
                </wp:positionH>
                <wp:positionV relativeFrom="paragraph">
                  <wp:posOffset>5596890</wp:posOffset>
                </wp:positionV>
                <wp:extent cx="4831080" cy="635"/>
                <wp:effectExtent l="0" t="0" r="0" b="0"/>
                <wp:wrapSquare wrapText="bothSides"/>
                <wp:docPr id="54" name="Cuadro de texto 54"/>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537977DE" w14:textId="4E05E354" w:rsidR="006653E8" w:rsidRPr="00335A3B" w:rsidRDefault="006653E8" w:rsidP="00F12240">
                            <w:pPr>
                              <w:pStyle w:val="Descripcin"/>
                              <w:ind w:left="0" w:firstLine="0"/>
                              <w:rPr>
                                <w:rFonts w:ascii="Arial" w:hAnsi="Arial"/>
                                <w:noProof/>
                                <w:color w:val="auto"/>
                              </w:rPr>
                            </w:pPr>
                            <w:r>
                              <w:t xml:space="preserve">Figure </w:t>
                            </w:r>
                            <w:fldSimple w:instr=" SEQ Figure \* ARABIC ">
                              <w:r>
                                <w:rPr>
                                  <w:noProof/>
                                </w:rPr>
                                <w:t>41</w:t>
                              </w:r>
                            </w:fldSimple>
                            <w:r>
                              <w:t xml:space="preserve"> RMSE vs SNR:(a) </w:t>
                            </w:r>
                            <w:r w:rsidRPr="002513CB">
                              <w:t>behavior of the DTC model for the power dataset</w:t>
                            </w:r>
                            <w:r>
                              <w:t>, (b) behavior of the DTR</w:t>
                            </w:r>
                            <w:r w:rsidRPr="002513CB">
                              <w:t xml:space="preserve"> model for the power dataset</w:t>
                            </w:r>
                            <w:r>
                              <w:t xml:space="preserve">, (c) </w:t>
                            </w:r>
                            <w:r w:rsidRPr="002513CB">
                              <w:t>behavio</w:t>
                            </w:r>
                            <w:r>
                              <w:t>r of the DTC model for the covariance</w:t>
                            </w:r>
                            <w:r w:rsidRPr="002513CB">
                              <w:t xml:space="preserve"> dataset</w:t>
                            </w:r>
                            <w:r>
                              <w:t xml:space="preserve">, (d) </w:t>
                            </w:r>
                            <w:r w:rsidRPr="002513CB">
                              <w:t>behavio</w:t>
                            </w:r>
                            <w:r>
                              <w:t>r of the DTR model for the covariance</w:t>
                            </w:r>
                            <w:r w:rsidRPr="002513CB">
                              <w:t xml:space="preserve"> datase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28C414" id="_x0000_t202" coordsize="21600,21600" o:spt="202" path="m,l,21600r21600,l21600,xe">
                <v:stroke joinstyle="miter"/>
                <v:path gradientshapeok="t" o:connecttype="rect"/>
              </v:shapetype>
              <v:shape id="Cuadro de texto 54" o:spid="_x0000_s1035" type="#_x0000_t202" style="position:absolute;left:0;text-align:left;margin-left:46.6pt;margin-top:440.7pt;width:380.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" stroked="f">
                <v:textbox style="mso-fit-shape-to-text:t" inset="0,0,0,0">
                  <w:txbxContent>
                    <w:p w14:paraId="537977DE" w14:textId="4E05E354" w:rsidR="006653E8" w:rsidRPr="00335A3B" w:rsidRDefault="006653E8" w:rsidP="00F12240">
                      <w:pPr>
                        <w:pStyle w:val="Descripcin"/>
                        <w:ind w:left="0" w:firstLine="0"/>
                        <w:rPr>
                          <w:rFonts w:ascii="Arial" w:hAnsi="Arial"/>
                          <w:noProof/>
                          <w:color w:val="auto"/>
                        </w:rPr>
                      </w:pPr>
                      <w:r>
                        <w:t xml:space="preserve">Figure </w:t>
                      </w:r>
                      <w:fldSimple w:instr=" SEQ Figure \* ARABIC ">
                        <w:r>
                          <w:rPr>
                            <w:noProof/>
                          </w:rPr>
                          <w:t>41</w:t>
                        </w:r>
                      </w:fldSimple>
                      <w:r>
                        <w:t xml:space="preserve"> RMSE vs SNR:(a) </w:t>
                      </w:r>
                      <w:r w:rsidRPr="002513CB">
                        <w:t>behavior of the DTC model for the power dataset</w:t>
                      </w:r>
                      <w:r>
                        <w:t>, (b) behavior of the DTR</w:t>
                      </w:r>
                      <w:r w:rsidRPr="002513CB">
                        <w:t xml:space="preserve"> model for the power dataset</w:t>
                      </w:r>
                      <w:r>
                        <w:t xml:space="preserve">, (c) </w:t>
                      </w:r>
                      <w:r w:rsidRPr="002513CB">
                        <w:t>behavio</w:t>
                      </w:r>
                      <w:r>
                        <w:t>r of the DTC model for the covariance</w:t>
                      </w:r>
                      <w:r w:rsidRPr="002513CB">
                        <w:t xml:space="preserve"> dataset</w:t>
                      </w:r>
                      <w:r>
                        <w:t xml:space="preserve">, (d) </w:t>
                      </w:r>
                      <w:r w:rsidRPr="002513CB">
                        <w:t>behavio</w:t>
                      </w:r>
                      <w:r>
                        <w:t>r of the DTR model for the covariance</w:t>
                      </w:r>
                      <w:r w:rsidRPr="002513CB">
                        <w:t xml:space="preserve"> dataset</w:t>
                      </w:r>
                      <w:r>
                        <w:t xml:space="preserve">      </w:t>
                      </w:r>
                    </w:p>
                  </w:txbxContent>
                </v:textbox>
                <w10:wrap type="square"/>
              </v:shape>
            </w:pict>
          </mc:Fallback>
        </mc:AlternateContent>
      </w:r>
      <w:r>
        <w:rPr>
          <w:noProof/>
        </w:rPr>
        <mc:AlternateContent>
          <mc:Choice Requires="wpg">
            <w:drawing>
              <wp:anchor distT="0" distB="0" distL="114300" distR="114300" simplePos="0" relativeHeight="251692032" behindDoc="0" locked="0" layoutInCell="1" allowOverlap="1" wp14:anchorId="5A2A189D" wp14:editId="1C6474DD">
                <wp:simplePos x="0" y="0"/>
                <wp:positionH relativeFrom="column">
                  <wp:posOffset>591820</wp:posOffset>
                </wp:positionH>
                <wp:positionV relativeFrom="paragraph">
                  <wp:posOffset>432858</wp:posOffset>
                </wp:positionV>
                <wp:extent cx="4831292" cy="5107517"/>
                <wp:effectExtent l="0" t="0" r="7620" b="0"/>
                <wp:wrapSquare wrapText="bothSides"/>
                <wp:docPr id="52" name="Grupo 52"/>
                <wp:cNvGraphicFramePr/>
                <a:graphic xmlns:a="http://schemas.openxmlformats.org/drawingml/2006/main">
                  <a:graphicData uri="http://schemas.microsoft.com/office/word/2010/wordprocessingGroup">
                    <wpg:wgp>
                      <wpg:cNvGrpSpPr/>
                      <wpg:grpSpPr>
                        <a:xfrm>
                          <a:off x="0" y="0"/>
                          <a:ext cx="4831292" cy="5107517"/>
                          <a:chOff x="0" y="0"/>
                          <a:chExt cx="4831292" cy="5107517"/>
                        </a:xfrm>
                      </wpg:grpSpPr>
                      <wpg:grpSp>
                        <wpg:cNvPr id="43" name="Grupo 43"/>
                        <wpg:cNvGrpSpPr/>
                        <wpg:grpSpPr>
                          <a:xfrm>
                            <a:off x="0" y="0"/>
                            <a:ext cx="4831292" cy="5000625"/>
                            <a:chOff x="0" y="0"/>
                            <a:chExt cx="4831292" cy="5000625"/>
                          </a:xfrm>
                        </wpg:grpSpPr>
                        <pic:pic xmlns:pic="http://schemas.openxmlformats.org/drawingml/2006/picture">
                          <pic:nvPicPr>
                            <pic:cNvPr id="36" name="Imagen 36"/>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2472267" y="0"/>
                              <a:ext cx="2359025" cy="2359025"/>
                            </a:xfrm>
                            <a:prstGeom prst="rect">
                              <a:avLst/>
                            </a:prstGeom>
                          </pic:spPr>
                        </pic:pic>
                        <pic:pic xmlns:pic="http://schemas.openxmlformats.org/drawingml/2006/picture">
                          <pic:nvPicPr>
                            <pic:cNvPr id="37" name="Imagen 37"/>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2641600"/>
                              <a:ext cx="2359025" cy="2359025"/>
                            </a:xfrm>
                            <a:prstGeom prst="rect">
                              <a:avLst/>
                            </a:prstGeom>
                          </pic:spPr>
                        </pic:pic>
                        <pic:pic xmlns:pic="http://schemas.openxmlformats.org/drawingml/2006/picture">
                          <pic:nvPicPr>
                            <pic:cNvPr id="39" name="Imagen 39"/>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2472267" y="2641600"/>
                              <a:ext cx="2359025" cy="2359025"/>
                            </a:xfrm>
                            <a:prstGeom prst="rect">
                              <a:avLst/>
                            </a:prstGeom>
                          </pic:spPr>
                        </pic:pic>
                        <pic:pic xmlns:pic="http://schemas.openxmlformats.org/drawingml/2006/picture">
                          <pic:nvPicPr>
                            <pic:cNvPr id="35" name="Imagen 35"/>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59025" cy="2359025"/>
                            </a:xfrm>
                            <a:prstGeom prst="rect">
                              <a:avLst/>
                            </a:prstGeom>
                          </pic:spPr>
                        </pic:pic>
                      </wpg:grpSp>
                      <wps:wsp>
                        <wps:cNvPr id="217" name="Cuadro de texto 2"/>
                        <wps:cNvSpPr txBox="1">
                          <a:spLocks noChangeArrowheads="1"/>
                        </wps:cNvSpPr>
                        <wps:spPr bwMode="auto">
                          <a:xfrm>
                            <a:off x="110067" y="2218267"/>
                            <a:ext cx="2172970" cy="247650"/>
                          </a:xfrm>
                          <a:prstGeom prst="rect">
                            <a:avLst/>
                          </a:prstGeom>
                          <a:noFill/>
                          <a:ln w="9525">
                            <a:noFill/>
                            <a:miter lim="800000"/>
                            <a:headEnd/>
                            <a:tailEnd/>
                          </a:ln>
                        </wps:spPr>
                        <wps:txbx>
                          <w:txbxContent>
                            <w:p w14:paraId="682651D2" w14:textId="0DF678D8" w:rsidR="006653E8" w:rsidRPr="001502D3" w:rsidRDefault="006653E8">
                              <w:pPr>
                                <w:rPr>
                                  <w:lang w:val="es-ES"/>
                                </w:rPr>
                              </w:pPr>
                              <w:r>
                                <w:t>(a)</w:t>
                              </w:r>
                            </w:p>
                          </w:txbxContent>
                        </wps:txbx>
                        <wps:bodyPr rot="0" vert="horz" wrap="square" lIns="91440" tIns="45720" rIns="91440" bIns="45720" anchor="t" anchorCtr="0">
                          <a:noAutofit/>
                        </wps:bodyPr>
                      </wps:wsp>
                      <wps:wsp>
                        <wps:cNvPr id="40" name="Cuadro de texto 2"/>
                        <wps:cNvSpPr txBox="1">
                          <a:spLocks noChangeArrowheads="1"/>
                        </wps:cNvSpPr>
                        <wps:spPr bwMode="auto">
                          <a:xfrm>
                            <a:off x="2582333" y="2218267"/>
                            <a:ext cx="2172970" cy="247650"/>
                          </a:xfrm>
                          <a:prstGeom prst="rect">
                            <a:avLst/>
                          </a:prstGeom>
                          <a:noFill/>
                          <a:ln w="9525">
                            <a:noFill/>
                            <a:miter lim="800000"/>
                            <a:headEnd/>
                            <a:tailEnd/>
                          </a:ln>
                        </wps:spPr>
                        <wps:txbx>
                          <w:txbxContent>
                            <w:p w14:paraId="158B7C8D" w14:textId="4FAB5AB5" w:rsidR="006653E8" w:rsidRPr="001502D3" w:rsidRDefault="006653E8" w:rsidP="001502D3">
                              <w:pPr>
                                <w:rPr>
                                  <w:lang w:val="es-ES"/>
                                </w:rPr>
                              </w:pPr>
                              <w:r>
                                <w:t>(b)</w:t>
                              </w:r>
                            </w:p>
                          </w:txbxContent>
                        </wps:txbx>
                        <wps:bodyPr rot="0" vert="horz" wrap="square" lIns="91440" tIns="45720" rIns="91440" bIns="45720" anchor="t" anchorCtr="0">
                          <a:noAutofit/>
                        </wps:bodyPr>
                      </wps:wsp>
                      <wps:wsp>
                        <wps:cNvPr id="41" name="Cuadro de texto 2"/>
                        <wps:cNvSpPr txBox="1">
                          <a:spLocks noChangeArrowheads="1"/>
                        </wps:cNvSpPr>
                        <wps:spPr bwMode="auto">
                          <a:xfrm>
                            <a:off x="118533" y="4851400"/>
                            <a:ext cx="2172970" cy="247650"/>
                          </a:xfrm>
                          <a:prstGeom prst="rect">
                            <a:avLst/>
                          </a:prstGeom>
                          <a:noFill/>
                          <a:ln w="9525">
                            <a:noFill/>
                            <a:miter lim="800000"/>
                            <a:headEnd/>
                            <a:tailEnd/>
                          </a:ln>
                        </wps:spPr>
                        <wps:txbx>
                          <w:txbxContent>
                            <w:p w14:paraId="11B2B912" w14:textId="08A8439F" w:rsidR="006653E8" w:rsidRPr="001502D3" w:rsidRDefault="006653E8" w:rsidP="002805E8">
                              <w:pPr>
                                <w:rPr>
                                  <w:lang w:val="es-ES"/>
                                </w:rPr>
                              </w:pPr>
                              <w:r>
                                <w:t>(c)</w:t>
                              </w:r>
                            </w:p>
                          </w:txbxContent>
                        </wps:txbx>
                        <wps:bodyPr rot="0" vert="horz" wrap="square" lIns="91440" tIns="45720" rIns="91440" bIns="45720" anchor="t" anchorCtr="0">
                          <a:noAutofit/>
                        </wps:bodyPr>
                      </wps:wsp>
                      <wps:wsp>
                        <wps:cNvPr id="42" name="Cuadro de texto 2"/>
                        <wps:cNvSpPr txBox="1">
                          <a:spLocks noChangeArrowheads="1"/>
                        </wps:cNvSpPr>
                        <wps:spPr bwMode="auto">
                          <a:xfrm>
                            <a:off x="2582333" y="4859867"/>
                            <a:ext cx="2172970" cy="247650"/>
                          </a:xfrm>
                          <a:prstGeom prst="rect">
                            <a:avLst/>
                          </a:prstGeom>
                          <a:noFill/>
                          <a:ln w="9525">
                            <a:noFill/>
                            <a:miter lim="800000"/>
                            <a:headEnd/>
                            <a:tailEnd/>
                          </a:ln>
                        </wps:spPr>
                        <wps:txbx>
                          <w:txbxContent>
                            <w:p w14:paraId="400760F1" w14:textId="419012BC" w:rsidR="006653E8" w:rsidRPr="001502D3" w:rsidRDefault="006653E8" w:rsidP="00F12240">
                              <w:pPr>
                                <w:rPr>
                                  <w:lang w:val="es-ES"/>
                                </w:rPr>
                              </w:pPr>
                              <w:r>
                                <w:t>(d)</w:t>
                              </w:r>
                            </w:p>
                          </w:txbxContent>
                        </wps:txbx>
                        <wps:bodyPr rot="0" vert="horz" wrap="square" lIns="91440" tIns="45720" rIns="91440" bIns="45720" anchor="t" anchorCtr="0">
                          <a:noAutofit/>
                        </wps:bodyPr>
                      </wps:wsp>
                    </wpg:wgp>
                  </a:graphicData>
                </a:graphic>
              </wp:anchor>
            </w:drawing>
          </mc:Choice>
          <mc:Fallback>
            <w:pict>
              <v:group w14:anchorId="5A2A189D" id="Grupo 52" o:spid="_x0000_s1036" style="position:absolute;left:0;text-align:left;margin-left:46.6pt;margin-top:34.1pt;width:380.4pt;height:402.15pt;z-index:251692032" coordsize="48312,5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">
                <v:group id="Grupo 43" o:spid="_x0000_s1037" style="position:absolute;width:48312;height:50006" coordsize="48312,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6" o:spid="_x0000_s1038" type="#_x0000_t75" style="position:absolute;left:24722;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">
                    <v:imagedata r:id="rId57" o:title=""/>
                    <v:path arrowok="t"/>
                  </v:shape>
                  <v:shape id="Imagen 37" o:spid="_x0000_s1039" type="#_x0000_t75" style="position:absolute;top:26416;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">
                    <v:imagedata r:id="rId58" o:title=""/>
                    <v:path arrowok="t"/>
                  </v:shape>
                  <v:shape id="Imagen 39" o:spid="_x0000_s1040" type="#_x0000_t75" style="position:absolute;left:24722;top:26416;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">
                    <v:imagedata r:id="rId59" o:title=""/>
                    <v:path arrowok="t"/>
                  </v:shape>
                  <v:shape id="Imagen 35" o:spid="_x0000_s1041" type="#_x0000_t75" style="position:absolute;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">
                    <v:imagedata r:id="rId60" o:title=""/>
                    <v:path arrowok="t"/>
                  </v:shape>
                </v:group>
                <v:shape id="Cuadro de texto 2" o:spid="_x0000_s1042" type="#_x0000_t202" style="position:absolute;left:1100;top:22182;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2651D2" w14:textId="0DF678D8" w:rsidR="006653E8" w:rsidRPr="001502D3" w:rsidRDefault="006653E8">
                        <w:pPr>
                          <w:rPr>
                            <w:lang w:val="es-ES"/>
                          </w:rPr>
                        </w:pPr>
                        <w:r>
                          <w:t>(a)</w:t>
                        </w:r>
                      </w:p>
                    </w:txbxContent>
                  </v:textbox>
                </v:shape>
                <v:shape id="Cuadro de texto 2" o:spid="_x0000_s1043" type="#_x0000_t202" style="position:absolute;left:25823;top:22182;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158B7C8D" w14:textId="4FAB5AB5" w:rsidR="006653E8" w:rsidRPr="001502D3" w:rsidRDefault="006653E8" w:rsidP="001502D3">
                        <w:pPr>
                          <w:rPr>
                            <w:lang w:val="es-ES"/>
                          </w:rPr>
                        </w:pPr>
                        <w:r>
                          <w:t>(b)</w:t>
                        </w:r>
                      </w:p>
                    </w:txbxContent>
                  </v:textbox>
                </v:shape>
                <v:shape id="Cuadro de texto 2" o:spid="_x0000_s1044" type="#_x0000_t202" style="position:absolute;left:1185;top:48514;width:2173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11B2B912" w14:textId="08A8439F" w:rsidR="006653E8" w:rsidRPr="001502D3" w:rsidRDefault="006653E8" w:rsidP="002805E8">
                        <w:pPr>
                          <w:rPr>
                            <w:lang w:val="es-ES"/>
                          </w:rPr>
                        </w:pPr>
                        <w:r>
                          <w:t>(c)</w:t>
                        </w:r>
                      </w:p>
                    </w:txbxContent>
                  </v:textbox>
                </v:shape>
                <v:shape id="Cuadro de texto 2" o:spid="_x0000_s1045" type="#_x0000_t202" style="position:absolute;left:25823;top:48598;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400760F1" w14:textId="419012BC" w:rsidR="006653E8" w:rsidRPr="001502D3" w:rsidRDefault="006653E8" w:rsidP="00F12240">
                        <w:pPr>
                          <w:rPr>
                            <w:lang w:val="es-ES"/>
                          </w:rPr>
                        </w:pPr>
                        <w:r>
                          <w:t>(d)</w:t>
                        </w:r>
                      </w:p>
                    </w:txbxContent>
                  </v:textbox>
                </v:shape>
                <w10:wrap type="square"/>
              </v:group>
            </w:pict>
          </mc:Fallback>
        </mc:AlternateContent>
      </w:r>
      <w:r w:rsidR="00B829AC">
        <w:rPr>
          <w:rStyle w:val="Ttulo3Car"/>
          <w:rFonts w:ascii="Arial" w:hAnsi="Arial"/>
          <w:i w:val="0"/>
          <w:sz w:val="26"/>
          <w:szCs w:val="26"/>
        </w:rPr>
        <w:t>OPTIMIZATION OF MACHINE LEARNING MODELS</w:t>
      </w:r>
      <w:bookmarkEnd w:id="115"/>
    </w:p>
    <w:p w14:paraId="6B92D687" w14:textId="55AA84E0" w:rsidR="007E280B" w:rsidRDefault="007E280B" w:rsidP="007E280B">
      <w:pPr>
        <w:rPr>
          <w:lang w:val="es-ES"/>
        </w:rPr>
      </w:pPr>
      <w:r w:rsidRPr="007E280B">
        <w:rPr>
          <w:lang w:val="es-ES"/>
        </w:rPr>
        <w:t xml:space="preserve">La figura 41 expresa la RMSE </w:t>
      </w:r>
      <w:r>
        <w:rPr>
          <w:lang w:val="es-ES"/>
        </w:rPr>
        <w:t xml:space="preserve">de los datos de validación a partir de entrenar N modelos ML con datos de entrenamiento asociados a una SNR y un numero de antenas del sistema receptor </w:t>
      </w:r>
      <w:r w:rsidR="00B86468">
        <w:rPr>
          <w:lang w:val="es-ES"/>
        </w:rPr>
        <w:t>específicos</w:t>
      </w:r>
      <w:r>
        <w:rPr>
          <w:lang w:val="es-ES"/>
        </w:rPr>
        <w:t xml:space="preserve">. O sea, para cada SNR </w:t>
      </w:r>
      <w:r w:rsidR="00B86468">
        <w:rPr>
          <w:lang w:val="es-ES"/>
        </w:rPr>
        <w:t xml:space="preserve">y numero de antenas </w:t>
      </w:r>
      <w:r>
        <w:rPr>
          <w:lang w:val="es-ES"/>
        </w:rPr>
        <w:t xml:space="preserve">en el </w:t>
      </w:r>
      <w:r w:rsidR="00B86468">
        <w:rPr>
          <w:lang w:val="es-ES"/>
        </w:rPr>
        <w:t>gráfico</w:t>
      </w:r>
      <w:r>
        <w:rPr>
          <w:lang w:val="es-ES"/>
        </w:rPr>
        <w:t>, se entrenaron y validaron datos con la misma SNR</w:t>
      </w:r>
      <w:r w:rsidR="00B86468">
        <w:rPr>
          <w:lang w:val="es-ES"/>
        </w:rPr>
        <w:t xml:space="preserve"> y numero de antenas</w:t>
      </w:r>
      <w:r>
        <w:rPr>
          <w:lang w:val="es-ES"/>
        </w:rPr>
        <w:t>. Cada modelo fue optimizado con la librería</w:t>
      </w:r>
      <w:r w:rsidR="00B86468">
        <w:rPr>
          <w:lang w:val="es-ES"/>
        </w:rPr>
        <w:t xml:space="preserve"> O</w:t>
      </w:r>
      <w:r>
        <w:rPr>
          <w:lang w:val="es-ES"/>
        </w:rPr>
        <w:t xml:space="preserve">ptuna, </w:t>
      </w:r>
      <w:r>
        <w:rPr>
          <w:lang w:val="es-ES"/>
        </w:rPr>
        <w:lastRenderedPageBreak/>
        <w:t>con un total de 5 iteraciones</w:t>
      </w:r>
      <w:r w:rsidR="00B86468">
        <w:rPr>
          <w:lang w:val="es-ES"/>
        </w:rPr>
        <w:t xml:space="preserve"> y en la tabla X se muestran los valores de los parametros considerados por optuna.</w:t>
      </w:r>
    </w:p>
    <w:p w14:paraId="09B86C2E" w14:textId="163BBC6F" w:rsidR="00B86468" w:rsidRDefault="00B86468" w:rsidP="007E280B">
      <w:pPr>
        <w:rPr>
          <w:lang w:val="es-ES"/>
        </w:rPr>
      </w:pPr>
      <w:r>
        <w:rPr>
          <w:lang w:val="es-ES"/>
        </w:rPr>
        <w:t>-De la Figura 41 podemos llegar a diversas conclusiones:</w:t>
      </w:r>
    </w:p>
    <w:p w14:paraId="6FE72B98" w14:textId="7C04C2BF" w:rsidR="00B86468" w:rsidRDefault="00B86468" w:rsidP="007E280B">
      <w:pPr>
        <w:rPr>
          <w:lang w:val="es-ES"/>
        </w:rPr>
      </w:pPr>
      <w:r>
        <w:rPr>
          <w:lang w:val="es-ES"/>
        </w:rPr>
        <w:t>-caer en xq nos vamos a quedar con x modelos</w:t>
      </w:r>
    </w:p>
    <w:p w14:paraId="5DB00296" w14:textId="2C30512C" w:rsidR="00B86468" w:rsidRDefault="00B86468" w:rsidP="007E280B">
      <w:pPr>
        <w:rPr>
          <w:lang w:val="es-ES"/>
        </w:rPr>
      </w:pPr>
      <w:r>
        <w:rPr>
          <w:lang w:val="es-ES"/>
        </w:rPr>
        <w:t>-explicar q no es factible tener un modelo ML para cada snr y cada antena, por lo que se va a hacer un análisis de los parámetros dados por optuna para crear un modelo global</w:t>
      </w:r>
    </w:p>
    <w:p w14:paraId="54A6D349" w14:textId="6FDE72CD" w:rsidR="00B86468" w:rsidRDefault="00B86468" w:rsidP="007E280B">
      <w:pPr>
        <w:rPr>
          <w:lang w:val="es-ES"/>
        </w:rPr>
      </w:pPr>
      <w:r>
        <w:rPr>
          <w:lang w:val="es-ES"/>
        </w:rPr>
        <w:t>-explicar como se escogieron los parámetros</w:t>
      </w:r>
    </w:p>
    <w:p w14:paraId="43E72333" w14:textId="233D0BBF" w:rsidR="00B86468" w:rsidRDefault="00B86468" w:rsidP="007E280B">
      <w:pPr>
        <w:rPr>
          <w:lang w:val="es-ES"/>
        </w:rPr>
      </w:pPr>
      <w:r>
        <w:rPr>
          <w:lang w:val="es-ES"/>
        </w:rPr>
        <w:t>-mostrar los mismos graficos para los modelos escogidos y comparar con music</w:t>
      </w:r>
    </w:p>
    <w:p w14:paraId="203A4E92" w14:textId="2241E793" w:rsidR="00B86468" w:rsidRDefault="00B86468" w:rsidP="007E280B">
      <w:pPr>
        <w:rPr>
          <w:lang w:val="es-ES"/>
        </w:rPr>
      </w:pPr>
      <w:r>
        <w:rPr>
          <w:lang w:val="es-ES"/>
        </w:rPr>
        <w:t>-mostrar robustes de los modelos</w:t>
      </w:r>
    </w:p>
    <w:p w14:paraId="555DBB4E" w14:textId="7F23FE8F" w:rsidR="00C53F9A" w:rsidRDefault="00C53F9A" w:rsidP="007E280B">
      <w:pPr>
        <w:rPr>
          <w:lang w:val="es-ES"/>
        </w:rPr>
      </w:pPr>
      <w:r>
        <w:rPr>
          <w:lang w:val="es-ES"/>
        </w:rPr>
        <w:lastRenderedPageBreak/>
        <w:t>MUSIC</w:t>
      </w:r>
      <w:r>
        <w:rPr>
          <w:noProof/>
        </w:rPr>
        <w:drawing>
          <wp:inline distT="0" distB="0" distL="0" distR="0" wp14:anchorId="74934D70" wp14:editId="1D3F85D3">
            <wp:extent cx="5431790" cy="543179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usic - MUSIC_conformal_validation_with_same_angles_that_ML_model1.csv - RMSE vs SNR.png"/>
                    <pic:cNvPicPr/>
                  </pic:nvPicPr>
                  <pic:blipFill>
                    <a:blip r:embed="rId61">
                      <a:extLst>
                        <a:ext uri="{28A0092B-C50C-407E-A947-70E740481C1C}">
                          <a14:useLocalDpi xmlns:a14="http://schemas.microsoft.com/office/drawing/2010/main" val="0"/>
                        </a:ext>
                      </a:extLst>
                    </a:blip>
                    <a:stretch>
                      <a:fillRect/>
                    </a:stretch>
                  </pic:blipFill>
                  <pic:spPr>
                    <a:xfrm>
                      <a:off x="0" y="0"/>
                      <a:ext cx="5431790" cy="5431790"/>
                    </a:xfrm>
                    <a:prstGeom prst="rect">
                      <a:avLst/>
                    </a:prstGeom>
                  </pic:spPr>
                </pic:pic>
              </a:graphicData>
            </a:graphic>
          </wp:inline>
        </w:drawing>
      </w:r>
    </w:p>
    <w:p w14:paraId="081D2034" w14:textId="7852D2B0" w:rsidR="002513CB" w:rsidRDefault="00C53F9A" w:rsidP="0015242A">
      <w:pPr>
        <w:ind w:left="0" w:firstLine="0"/>
        <w:rPr>
          <w:noProof/>
        </w:rPr>
      </w:pPr>
      <w:r>
        <w:rPr>
          <w:noProof/>
        </w:rPr>
        <w:lastRenderedPageBreak/>
        <w:t>OPTUNA REGRESSION POWER</w:t>
      </w:r>
      <w:r>
        <w:rPr>
          <w:noProof/>
        </w:rPr>
        <w:drawing>
          <wp:inline distT="0" distB="0" distL="0" distR="0" wp14:anchorId="7607B769" wp14:editId="2AB0D484">
            <wp:extent cx="5431790" cy="407416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cisionTreeRegressor - RMSE vs SNR.png"/>
                    <pic:cNvPicPr/>
                  </pic:nvPicPr>
                  <pic:blipFill>
                    <a:blip r:embed="rId62">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C698F2B" w14:textId="27471E5D" w:rsidR="00C53F9A" w:rsidRDefault="00C53F9A" w:rsidP="0015242A">
      <w:pPr>
        <w:ind w:left="0" w:firstLine="0"/>
      </w:pPr>
      <w:r>
        <w:rPr>
          <w:noProof/>
        </w:rPr>
        <w:lastRenderedPageBreak/>
        <w:t>OPTUNA REGRESSION POWER, M=4</w:t>
      </w:r>
      <w:r>
        <w:rPr>
          <w:noProof/>
        </w:rPr>
        <w:drawing>
          <wp:inline distT="0" distB="0" distL="0" distR="0" wp14:anchorId="5184A162" wp14:editId="08588F57">
            <wp:extent cx="7360920" cy="414223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atter Plot 3D azimuth 4 Ax.png"/>
                    <pic:cNvPicPr/>
                  </pic:nvPicPr>
                  <pic:blipFill>
                    <a:blip r:embed="rId63">
                      <a:extLst>
                        <a:ext uri="{28A0092B-C50C-407E-A947-70E740481C1C}">
                          <a14:useLocalDpi xmlns:a14="http://schemas.microsoft.com/office/drawing/2010/main" val="0"/>
                        </a:ext>
                      </a:extLst>
                    </a:blip>
                    <a:stretch>
                      <a:fillRect/>
                    </a:stretch>
                  </pic:blipFill>
                  <pic:spPr>
                    <a:xfrm>
                      <a:off x="0" y="0"/>
                      <a:ext cx="7360920" cy="4142232"/>
                    </a:xfrm>
                    <a:prstGeom prst="rect">
                      <a:avLst/>
                    </a:prstGeom>
                  </pic:spPr>
                </pic:pic>
              </a:graphicData>
            </a:graphic>
          </wp:inline>
        </w:drawing>
      </w:r>
    </w:p>
    <w:p w14:paraId="55BDA2D2" w14:textId="3C9CB282" w:rsidR="00C53F9A" w:rsidRPr="00C53F9A" w:rsidRDefault="00C53F9A" w:rsidP="0015242A">
      <w:pPr>
        <w:ind w:left="0" w:firstLine="0"/>
      </w:pPr>
      <w:r>
        <w:rPr>
          <w:noProof/>
        </w:rPr>
        <w:lastRenderedPageBreak/>
        <w:drawing>
          <wp:inline distT="0" distB="0" distL="0" distR="0" wp14:anchorId="6278E956" wp14:editId="3A627271">
            <wp:extent cx="7355267" cy="413766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atter Plot 3D azimuth 16 Ax.png"/>
                    <pic:cNvPicPr/>
                  </pic:nvPicPr>
                  <pic:blipFill>
                    <a:blip r:embed="rId64">
                      <a:extLst>
                        <a:ext uri="{28A0092B-C50C-407E-A947-70E740481C1C}">
                          <a14:useLocalDpi xmlns:a14="http://schemas.microsoft.com/office/drawing/2010/main" val="0"/>
                        </a:ext>
                      </a:extLst>
                    </a:blip>
                    <a:stretch>
                      <a:fillRect/>
                    </a:stretch>
                  </pic:blipFill>
                  <pic:spPr>
                    <a:xfrm>
                      <a:off x="0" y="0"/>
                      <a:ext cx="7362760" cy="4141875"/>
                    </a:xfrm>
                    <a:prstGeom prst="rect">
                      <a:avLst/>
                    </a:prstGeom>
                  </pic:spPr>
                </pic:pic>
              </a:graphicData>
            </a:graphic>
          </wp:inline>
        </w:drawing>
      </w:r>
    </w:p>
    <w:p w14:paraId="541D3317" w14:textId="2AAE400B" w:rsidR="0030767A" w:rsidRPr="00C53F9A" w:rsidRDefault="00AA56B0" w:rsidP="00A33A76">
      <w:pPr>
        <w:keepNext/>
        <w:spacing w:after="0"/>
        <w:ind w:left="0" w:firstLine="0"/>
        <w:rPr>
          <w:rFonts w:ascii="Arial" w:eastAsiaTheme="majorEastAsia" w:hAnsi="Arial" w:cstheme="majorBidi"/>
          <w:noProof/>
          <w:sz w:val="28"/>
          <w:szCs w:val="32"/>
        </w:rPr>
      </w:pPr>
      <w:r w:rsidRPr="00C53F9A">
        <w:rPr>
          <w:rFonts w:ascii="Arial" w:eastAsiaTheme="majorEastAsia" w:hAnsi="Arial" w:cstheme="majorBidi"/>
          <w:noProof/>
          <w:sz w:val="28"/>
          <w:szCs w:val="32"/>
        </w:rPr>
        <w:lastRenderedPageBreak/>
        <w:t xml:space="preserve"> </w:t>
      </w:r>
      <w:r w:rsidR="0030767A" w:rsidRPr="00C53F9A">
        <w:rPr>
          <w:rFonts w:ascii="Arial" w:eastAsiaTheme="majorEastAsia" w:hAnsi="Arial" w:cstheme="majorBidi"/>
          <w:noProof/>
          <w:sz w:val="28"/>
          <w:szCs w:val="32"/>
        </w:rPr>
        <w:t xml:space="preserve">        </w:t>
      </w:r>
      <w:r w:rsidR="005728C2" w:rsidRPr="00C53F9A">
        <w:rPr>
          <w:rFonts w:ascii="Arial" w:eastAsiaTheme="majorEastAsia" w:hAnsi="Arial" w:cstheme="majorBidi"/>
          <w:noProof/>
          <w:sz w:val="28"/>
          <w:szCs w:val="32"/>
        </w:rPr>
        <w:t xml:space="preserve">   </w:t>
      </w:r>
    </w:p>
    <w:p w14:paraId="3513EFAD" w14:textId="45F41FFD" w:rsidR="00CC0C3E" w:rsidRPr="00C53F9A" w:rsidRDefault="00C53F9A" w:rsidP="001502D3">
      <w:pPr>
        <w:keepNext/>
        <w:spacing w:after="0" w:line="0" w:lineRule="atLeast"/>
        <w:rPr>
          <w:sz w:val="18"/>
        </w:rPr>
      </w:pPr>
      <w:r>
        <w:rPr>
          <w:noProof/>
        </w:rPr>
        <w:t>REGRESSION POWER</w:t>
      </w:r>
    </w:p>
    <w:p w14:paraId="3B88BE4C" w14:textId="424DF8EF" w:rsidR="00300058" w:rsidRDefault="0030767A" w:rsidP="001502D3">
      <w:pPr>
        <w:spacing w:after="0"/>
        <w:ind w:left="0" w:firstLine="0"/>
        <w:rPr>
          <w:rFonts w:ascii="Arial" w:eastAsiaTheme="majorEastAsia" w:hAnsi="Arial" w:cstheme="majorBidi"/>
          <w:noProof/>
          <w:sz w:val="28"/>
          <w:szCs w:val="32"/>
        </w:rPr>
      </w:pPr>
      <w:r w:rsidRPr="00C53F9A">
        <w:rPr>
          <w:rFonts w:ascii="Arial" w:eastAsiaTheme="majorEastAsia" w:hAnsi="Arial" w:cstheme="majorBidi"/>
          <w:noProof/>
          <w:sz w:val="28"/>
          <w:szCs w:val="32"/>
        </w:rPr>
        <w:t xml:space="preserve">            </w:t>
      </w:r>
      <w:r w:rsidR="00C53F9A">
        <w:rPr>
          <w:rFonts w:ascii="Arial" w:eastAsiaTheme="majorEastAsia" w:hAnsi="Arial" w:cstheme="majorBidi"/>
          <w:noProof/>
          <w:sz w:val="20"/>
          <w:szCs w:val="32"/>
        </w:rPr>
        <w:drawing>
          <wp:inline distT="0" distB="0" distL="0" distR="0" wp14:anchorId="747A45A3" wp14:editId="1A660DE8">
            <wp:extent cx="5431790" cy="305562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ecisionTreeRegressor - RMSE vs SN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4453ADE8" w14:textId="30EBC853"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30735270" wp14:editId="17599692">
            <wp:extent cx="5431790" cy="30556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atter Plot 3D azimuth 4 Ax.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6070D524" w14:textId="42EA79AC"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lastRenderedPageBreak/>
        <w:drawing>
          <wp:inline distT="0" distB="0" distL="0" distR="0" wp14:anchorId="2EE15B3A" wp14:editId="3D2002CF">
            <wp:extent cx="5431790" cy="30556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atter Plot 3D azimuth 16 Ax.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384A8B22" w14:textId="7E2BDFEC"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4DAA0B9F" wp14:editId="7556F9D5">
            <wp:extent cx="5431790" cy="305562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VotingRegressor - RMSE vs SN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743A5BC4" w14:textId="17A25C72"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lastRenderedPageBreak/>
        <w:drawing>
          <wp:inline distT="0" distB="0" distL="0" distR="0" wp14:anchorId="6DF765EF" wp14:editId="7F1B6549">
            <wp:extent cx="5431790" cy="305562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atter Plot 3D azimuth 4 Ax.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4AC151A9" w14:textId="1689AE22" w:rsidR="0016720D" w:rsidRDefault="0016720D"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00822C91" wp14:editId="28C62574">
            <wp:extent cx="5431790" cy="305562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atter Plot 3D azimuth 16 Ax.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2FDB8B98" w14:textId="77777777" w:rsidR="00503903" w:rsidRDefault="00503903" w:rsidP="001502D3">
      <w:pPr>
        <w:spacing w:after="0"/>
        <w:ind w:left="0" w:firstLine="0"/>
        <w:rPr>
          <w:rFonts w:ascii="Arial" w:eastAsiaTheme="majorEastAsia" w:hAnsi="Arial" w:cstheme="majorBidi"/>
          <w:noProof/>
          <w:sz w:val="20"/>
          <w:szCs w:val="32"/>
          <w:lang w:val="es-ES"/>
        </w:rPr>
      </w:pPr>
    </w:p>
    <w:p w14:paraId="48C04293" w14:textId="77777777" w:rsidR="00503903" w:rsidRDefault="00503903" w:rsidP="001502D3">
      <w:pPr>
        <w:spacing w:after="0"/>
        <w:ind w:left="0" w:firstLine="0"/>
        <w:rPr>
          <w:rFonts w:ascii="Arial" w:eastAsiaTheme="majorEastAsia" w:hAnsi="Arial" w:cstheme="majorBidi"/>
          <w:noProof/>
          <w:sz w:val="20"/>
          <w:szCs w:val="32"/>
          <w:lang w:val="es-ES"/>
        </w:rPr>
      </w:pPr>
    </w:p>
    <w:p w14:paraId="2DB0F4EC" w14:textId="77777777" w:rsidR="00503903" w:rsidRDefault="00503903" w:rsidP="001502D3">
      <w:pPr>
        <w:spacing w:after="0"/>
        <w:ind w:left="0" w:firstLine="0"/>
        <w:rPr>
          <w:rFonts w:ascii="Arial" w:eastAsiaTheme="majorEastAsia" w:hAnsi="Arial" w:cstheme="majorBidi"/>
          <w:noProof/>
          <w:sz w:val="20"/>
          <w:szCs w:val="32"/>
          <w:lang w:val="es-ES"/>
        </w:rPr>
      </w:pPr>
    </w:p>
    <w:p w14:paraId="3E8315A7" w14:textId="77777777" w:rsidR="00503903" w:rsidRDefault="00503903" w:rsidP="001502D3">
      <w:pPr>
        <w:spacing w:after="0"/>
        <w:ind w:left="0" w:firstLine="0"/>
        <w:rPr>
          <w:rFonts w:ascii="Arial" w:eastAsiaTheme="majorEastAsia" w:hAnsi="Arial" w:cstheme="majorBidi"/>
          <w:noProof/>
          <w:sz w:val="20"/>
          <w:szCs w:val="32"/>
          <w:lang w:val="es-ES"/>
        </w:rPr>
      </w:pPr>
    </w:p>
    <w:p w14:paraId="2635FFC4" w14:textId="77777777" w:rsidR="00503903" w:rsidRDefault="00503903" w:rsidP="001502D3">
      <w:pPr>
        <w:spacing w:after="0"/>
        <w:ind w:left="0" w:firstLine="0"/>
        <w:rPr>
          <w:rFonts w:ascii="Arial" w:eastAsiaTheme="majorEastAsia" w:hAnsi="Arial" w:cstheme="majorBidi"/>
          <w:noProof/>
          <w:sz w:val="20"/>
          <w:szCs w:val="32"/>
          <w:lang w:val="es-ES"/>
        </w:rPr>
      </w:pPr>
    </w:p>
    <w:p w14:paraId="5BFF5A9F" w14:textId="77777777" w:rsidR="00503903" w:rsidRDefault="00503903" w:rsidP="001502D3">
      <w:pPr>
        <w:spacing w:after="0"/>
        <w:ind w:left="0" w:firstLine="0"/>
        <w:rPr>
          <w:rFonts w:ascii="Arial" w:eastAsiaTheme="majorEastAsia" w:hAnsi="Arial" w:cstheme="majorBidi"/>
          <w:noProof/>
          <w:sz w:val="20"/>
          <w:szCs w:val="32"/>
          <w:lang w:val="es-ES"/>
        </w:rPr>
      </w:pPr>
    </w:p>
    <w:p w14:paraId="3AEA037B" w14:textId="44FA456A" w:rsidR="0016720D" w:rsidRDefault="00C0019C" w:rsidP="001502D3">
      <w:pPr>
        <w:spacing w:after="0"/>
        <w:ind w:left="0" w:firstLine="0"/>
        <w:rPr>
          <w:rFonts w:ascii="Arial" w:eastAsiaTheme="majorEastAsia" w:hAnsi="Arial" w:cstheme="majorBidi"/>
          <w:noProof/>
          <w:sz w:val="20"/>
          <w:szCs w:val="32"/>
          <w:lang w:val="es-ES"/>
        </w:rPr>
      </w:pPr>
      <w:r w:rsidRPr="00C0019C">
        <w:rPr>
          <w:rFonts w:ascii="Arial" w:eastAsiaTheme="majorEastAsia" w:hAnsi="Arial" w:cstheme="majorBidi"/>
          <w:noProof/>
          <w:sz w:val="20"/>
          <w:szCs w:val="32"/>
          <w:lang w:val="es-ES"/>
        </w:rPr>
        <w:lastRenderedPageBreak/>
        <w:t>La matriz de covarianza r</w:t>
      </w:r>
      <w:r>
        <w:rPr>
          <w:rFonts w:ascii="Arial" w:eastAsiaTheme="majorEastAsia" w:hAnsi="Arial" w:cstheme="majorBidi"/>
          <w:noProof/>
          <w:sz w:val="20"/>
          <w:szCs w:val="32"/>
          <w:lang w:val="es-ES"/>
        </w:rPr>
        <w:t xml:space="preserve">epresenta la correlacion de las potencias recibidas en cada una de las antenas respecto a las potencias recibidas </w:t>
      </w:r>
      <w:r w:rsidR="00503903">
        <w:rPr>
          <w:rFonts w:ascii="Arial" w:eastAsiaTheme="majorEastAsia" w:hAnsi="Arial" w:cstheme="majorBidi"/>
          <w:noProof/>
          <w:sz w:val="20"/>
          <w:szCs w:val="32"/>
          <w:lang w:val="es-ES"/>
        </w:rPr>
        <w:t xml:space="preserve">en el resto de las antenas. Por ejemplo, si la correlacion entre la antena 1 y la antena 2 es mayor que la correlacion entre la antena 1 con la 3 y la 4 significa que el transmisor se encuentra en el </w:t>
      </w:r>
      <w:r w:rsidR="001C74B1">
        <w:rPr>
          <w:rFonts w:ascii="Arial" w:eastAsiaTheme="majorEastAsia" w:hAnsi="Arial" w:cstheme="majorBidi"/>
          <w:noProof/>
          <w:sz w:val="20"/>
          <w:szCs w:val="32"/>
          <w:lang w:val="es-ES"/>
        </w:rPr>
        <w:t>segmento</w:t>
      </w:r>
      <w:r w:rsidR="00503903">
        <w:rPr>
          <w:rFonts w:ascii="Arial" w:eastAsiaTheme="majorEastAsia" w:hAnsi="Arial" w:cstheme="majorBidi"/>
          <w:noProof/>
          <w:sz w:val="20"/>
          <w:szCs w:val="32"/>
          <w:lang w:val="es-ES"/>
        </w:rPr>
        <w:t xml:space="preserve"> comprendido entre la antena 1 y la 2</w:t>
      </w:r>
      <w:r w:rsidR="001C74B1">
        <w:rPr>
          <w:rFonts w:ascii="Arial" w:eastAsiaTheme="majorEastAsia" w:hAnsi="Arial" w:cstheme="majorBidi"/>
          <w:noProof/>
          <w:sz w:val="20"/>
          <w:szCs w:val="32"/>
          <w:lang w:val="es-ES"/>
        </w:rPr>
        <w:t>. Entonces cuando se alimenta un modelo de ML con la matriz de covarianza ya se le da como informacion la distribucion de las antenas en el array circular y el modelo ML solo tiene que aprender la DOA. Sin embargo cuando se alimenta el modelo ML con las potencias, es el propio modelo quien tiene que interpretar la relacion entre las antenas, ademas de aprender la DOA</w:t>
      </w:r>
      <w:r w:rsidR="006653E8">
        <w:rPr>
          <w:rFonts w:ascii="Arial" w:eastAsiaTheme="majorEastAsia" w:hAnsi="Arial" w:cstheme="majorBidi"/>
          <w:noProof/>
          <w:sz w:val="20"/>
          <w:szCs w:val="32"/>
          <w:lang w:val="es-ES"/>
        </w:rPr>
        <w:t>.</w:t>
      </w:r>
    </w:p>
    <w:p w14:paraId="5045C4CE" w14:textId="51BAE46A" w:rsidR="006653E8" w:rsidRDefault="006653E8" w:rsidP="001502D3">
      <w:pPr>
        <w:spacing w:after="0"/>
        <w:ind w:left="0" w:firstLine="0"/>
        <w:rPr>
          <w:rFonts w:ascii="Arial" w:eastAsiaTheme="majorEastAsia" w:hAnsi="Arial" w:cstheme="majorBidi"/>
          <w:noProof/>
          <w:sz w:val="20"/>
          <w:szCs w:val="32"/>
          <w:lang w:val="es-ES"/>
        </w:rPr>
      </w:pPr>
    </w:p>
    <w:p w14:paraId="09D9A4BB" w14:textId="0B25A229" w:rsidR="006653E8" w:rsidRDefault="006653E8" w:rsidP="001502D3">
      <w:pPr>
        <w:spacing w:after="0"/>
        <w:ind w:left="0" w:firstLine="0"/>
        <w:rPr>
          <w:rFonts w:ascii="Arial" w:eastAsiaTheme="majorEastAsia" w:hAnsi="Arial" w:cstheme="majorBidi"/>
          <w:noProof/>
          <w:sz w:val="20"/>
          <w:szCs w:val="32"/>
          <w:lang w:val="es-ES"/>
        </w:rPr>
      </w:pPr>
      <w:r>
        <w:rPr>
          <w:rFonts w:ascii="Arial" w:eastAsiaTheme="majorEastAsia" w:hAnsi="Arial" w:cstheme="majorBidi"/>
          <w:noProof/>
          <w:sz w:val="20"/>
          <w:szCs w:val="32"/>
          <w:lang w:val="es-ES"/>
        </w:rPr>
        <w:t>El caso en que se toman las potencias recibidas por cada una de las antenas en un instante de tiempo como los datos de entrada al modelo ML, supondrá que el modelo ML interprete tanto la relación entre las potencias para un instante de muestreo como la relación entre las potencias de ese instante de muestreo y el resto de ellos. Por otra parte, el caso en que se toma la matriz de covarianza como entrada al modelo ML, ya de antemano se conoce la relación entre las potencias en un mismo instante de muestreo y además la relación entre las potencias de un instante de muestreo y el resto de ellos.</w:t>
      </w:r>
    </w:p>
    <w:p w14:paraId="3DCAA8EE" w14:textId="764B66F4" w:rsidR="00663DE0" w:rsidRDefault="00663DE0" w:rsidP="001502D3">
      <w:pPr>
        <w:spacing w:after="0"/>
        <w:ind w:left="0" w:firstLine="0"/>
        <w:rPr>
          <w:rFonts w:ascii="Arial" w:eastAsiaTheme="majorEastAsia" w:hAnsi="Arial" w:cstheme="majorBidi"/>
          <w:noProof/>
          <w:sz w:val="20"/>
          <w:szCs w:val="32"/>
          <w:lang w:val="es-ES"/>
        </w:rPr>
      </w:pPr>
      <w:r>
        <w:rPr>
          <w:rFonts w:ascii="Arial" w:eastAsiaTheme="majorEastAsia" w:hAnsi="Arial" w:cstheme="majorBidi"/>
          <w:noProof/>
          <w:sz w:val="20"/>
          <w:szCs w:val="32"/>
          <w:lang w:val="es-ES"/>
        </w:rPr>
        <w:t>Los datos de covarianza van creciendo exponencialmente para cada numero de antena</w:t>
      </w:r>
      <w:r w:rsidR="00542194">
        <w:rPr>
          <w:rFonts w:ascii="Arial" w:eastAsiaTheme="majorEastAsia" w:hAnsi="Arial" w:cstheme="majorBidi"/>
          <w:noProof/>
          <w:sz w:val="20"/>
          <w:szCs w:val="32"/>
          <w:lang w:val="es-ES"/>
        </w:rPr>
        <w:t>. P</w:t>
      </w:r>
      <w:r>
        <w:rPr>
          <w:rFonts w:ascii="Arial" w:eastAsiaTheme="majorEastAsia" w:hAnsi="Arial" w:cstheme="majorBidi"/>
          <w:noProof/>
          <w:sz w:val="20"/>
          <w:szCs w:val="32"/>
          <w:lang w:val="es-ES"/>
        </w:rPr>
        <w:t xml:space="preserve">or ejemplo para 4 antenas </w:t>
      </w:r>
      <w:r w:rsidR="00542194">
        <w:rPr>
          <w:rFonts w:ascii="Arial" w:eastAsiaTheme="majorEastAsia" w:hAnsi="Arial" w:cstheme="majorBidi"/>
          <w:noProof/>
          <w:sz w:val="20"/>
          <w:szCs w:val="32"/>
          <w:lang w:val="es-ES"/>
        </w:rPr>
        <w:t>la entrada al modelo por cada par de angulos sera una lista de 12 elementos, para 6 antenas la lista sera de 30 elemento y para 8 la lista sera de 56 elementos. Se aprecia claramente que la diferencia entre la cantidad de elementos de la lista va creciendo a medida que se aumenta el numero de antenas.</w:t>
      </w:r>
      <w:bookmarkStart w:id="116" w:name="_GoBack"/>
      <w:bookmarkEnd w:id="116"/>
    </w:p>
    <w:p w14:paraId="5045386C" w14:textId="3765042E" w:rsidR="00503903" w:rsidRPr="00C0019C" w:rsidRDefault="006653E8" w:rsidP="001502D3">
      <w:pPr>
        <w:spacing w:after="0"/>
        <w:ind w:left="0" w:firstLine="0"/>
        <w:rPr>
          <w:rFonts w:ascii="Arial" w:eastAsiaTheme="majorEastAsia" w:hAnsi="Arial" w:cstheme="majorBidi"/>
          <w:noProof/>
          <w:sz w:val="20"/>
          <w:szCs w:val="32"/>
          <w:lang w:val="es-ES"/>
        </w:rPr>
      </w:pPr>
      <w:r>
        <w:rPr>
          <w:rFonts w:ascii="Arial" w:eastAsiaTheme="majorEastAsia" w:hAnsi="Arial" w:cstheme="majorBidi"/>
          <w:noProof/>
          <w:sz w:val="20"/>
          <w:szCs w:val="32"/>
          <w:lang w:val="es-ES"/>
        </w:rPr>
        <w:t>P</w:t>
      </w:r>
      <w:r w:rsidR="00503903">
        <w:rPr>
          <w:noProof/>
        </w:rPr>
        <w:drawing>
          <wp:inline distT="0" distB="0" distL="0" distR="0" wp14:anchorId="0D106A37" wp14:editId="13F79C15">
            <wp:extent cx="3147647" cy="2274447"/>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183006" cy="2299997"/>
                    </a:xfrm>
                    <a:prstGeom prst="rect">
                      <a:avLst/>
                    </a:prstGeom>
                  </pic:spPr>
                </pic:pic>
              </a:graphicData>
            </a:graphic>
          </wp:inline>
        </w:drawing>
      </w:r>
    </w:p>
    <w:p w14:paraId="476AAAF5" w14:textId="160E33FE" w:rsidR="0030767A" w:rsidRPr="00C0019C" w:rsidRDefault="0030767A" w:rsidP="00AA56B0">
      <w:pPr>
        <w:ind w:left="0" w:firstLine="0"/>
        <w:rPr>
          <w:rFonts w:ascii="Arial" w:eastAsiaTheme="majorEastAsia" w:hAnsi="Arial" w:cstheme="majorBidi"/>
          <w:noProof/>
          <w:sz w:val="28"/>
          <w:szCs w:val="32"/>
          <w:lang w:val="es-ES"/>
        </w:rPr>
      </w:pPr>
    </w:p>
    <w:p w14:paraId="45A5E2BC" w14:textId="77777777" w:rsidR="005728C2" w:rsidRPr="00C0019C" w:rsidRDefault="005728C2" w:rsidP="00AA56B0">
      <w:pPr>
        <w:ind w:left="0" w:firstLine="0"/>
        <w:rPr>
          <w:lang w:val="es-ES"/>
        </w:rPr>
      </w:pPr>
    </w:p>
    <w:p w14:paraId="36CB86FA" w14:textId="09AE664F" w:rsidR="00B8635E" w:rsidRPr="006653E8" w:rsidRDefault="00AA56B0" w:rsidP="00B8635E">
      <w:pPr>
        <w:ind w:left="0" w:firstLine="0"/>
        <w:rPr>
          <w:lang w:val="es-ES"/>
        </w:rPr>
      </w:pPr>
      <w:r w:rsidRPr="006653E8">
        <w:rPr>
          <w:lang w:val="es-ES"/>
        </w:rPr>
        <w:lastRenderedPageBreak/>
        <w:t xml:space="preserve"> </w:t>
      </w:r>
    </w:p>
    <w:p w14:paraId="0E14E330" w14:textId="7E372E32" w:rsidR="00394629" w:rsidRPr="006653E8" w:rsidRDefault="00394629" w:rsidP="00394629">
      <w:pPr>
        <w:rPr>
          <w:lang w:val="es-ES"/>
        </w:rPr>
      </w:pPr>
    </w:p>
    <w:p w14:paraId="56825965" w14:textId="5223B395" w:rsidR="00C93F21" w:rsidRPr="006653E8" w:rsidRDefault="00C93F21" w:rsidP="00C93F21">
      <w:pPr>
        <w:rPr>
          <w:lang w:val="es-ES"/>
        </w:rPr>
      </w:pPr>
    </w:p>
    <w:p w14:paraId="013E5312" w14:textId="493C9590" w:rsidR="002C481C" w:rsidRPr="006653E8" w:rsidRDefault="005C1249" w:rsidP="005C1249">
      <w:pPr>
        <w:pStyle w:val="Ttulo1"/>
      </w:pPr>
      <w:bookmarkStart w:id="117" w:name="_Toc102125662"/>
      <w:r w:rsidRPr="006653E8">
        <w:lastRenderedPageBreak/>
        <w:t>CHAPTER 6: CONCLUSIONS</w:t>
      </w:r>
      <w:bookmarkEnd w:id="117"/>
    </w:p>
    <w:p w14:paraId="344297FE" w14:textId="51A78BA5" w:rsidR="002C481C" w:rsidRPr="006653E8" w:rsidRDefault="002C481C">
      <w:pPr>
        <w:spacing w:after="160" w:line="259" w:lineRule="auto"/>
        <w:ind w:left="0" w:firstLine="0"/>
        <w:jc w:val="left"/>
        <w:rPr>
          <w:rFonts w:ascii="Arial" w:eastAsiaTheme="majorEastAsia" w:hAnsi="Arial" w:cstheme="majorBidi"/>
          <w:sz w:val="28"/>
          <w:szCs w:val="32"/>
        </w:rPr>
      </w:pPr>
      <w:r w:rsidRPr="006653E8">
        <w:br w:type="page"/>
      </w:r>
    </w:p>
    <w:p w14:paraId="6C5D1006" w14:textId="22CE5EAD" w:rsidR="005C1249" w:rsidRPr="00C53F9A" w:rsidRDefault="002C481C" w:rsidP="005C1249">
      <w:pPr>
        <w:pStyle w:val="Ttulo1"/>
      </w:pPr>
      <w:bookmarkStart w:id="118" w:name="_Toc102125663"/>
      <w:r w:rsidRPr="00C53F9A">
        <w:lastRenderedPageBreak/>
        <w:t>APPENDIX A</w:t>
      </w:r>
      <w:bookmarkEnd w:id="118"/>
    </w:p>
    <w:p w14:paraId="0516448D" w14:textId="77777777" w:rsidR="002535D7" w:rsidRPr="00C53F9A" w:rsidRDefault="002535D7" w:rsidP="00B724AA">
      <w:pPr>
        <w:ind w:left="0" w:firstLine="0"/>
        <w:rPr>
          <w:rStyle w:val="Ttulo3Car"/>
        </w:rPr>
      </w:pPr>
    </w:p>
    <w:p w14:paraId="33F00612" w14:textId="77777777" w:rsidR="00B724AA" w:rsidRPr="00C53F9A" w:rsidRDefault="00B724AA" w:rsidP="00B23C6D">
      <w:pPr>
        <w:ind w:left="0" w:firstLine="0"/>
      </w:pPr>
    </w:p>
    <w:p w14:paraId="1650EC54" w14:textId="77777777" w:rsidR="00B23C6D" w:rsidRPr="00C53F9A" w:rsidRDefault="00B23C6D" w:rsidP="00B23C6D">
      <w:pPr>
        <w:ind w:left="0" w:firstLine="0"/>
        <w:rPr>
          <w:u w:val="single"/>
        </w:rPr>
      </w:pPr>
    </w:p>
    <w:p w14:paraId="37AC3769" w14:textId="77777777" w:rsidR="006508AD" w:rsidRPr="00C53F9A" w:rsidRDefault="006508AD" w:rsidP="00F01C0E"/>
    <w:p w14:paraId="53B8A061" w14:textId="573166F7" w:rsidR="00F5335C" w:rsidRPr="00C53F9A" w:rsidRDefault="00B93403" w:rsidP="00B93403">
      <w:pPr>
        <w:pStyle w:val="Ttulo1"/>
        <w:rPr>
          <w:rFonts w:eastAsiaTheme="minorEastAsia"/>
        </w:rPr>
      </w:pPr>
      <w:bookmarkStart w:id="119" w:name="_Toc102125664"/>
      <w:r w:rsidRPr="00C53F9A">
        <w:rPr>
          <w:rFonts w:eastAsiaTheme="minorEastAsia"/>
        </w:rPr>
        <w:lastRenderedPageBreak/>
        <w:t>References</w:t>
      </w:r>
      <w:bookmarkEnd w:id="119"/>
    </w:p>
    <w:p w14:paraId="11359C50" w14:textId="77777777" w:rsidR="00584DA1" w:rsidRDefault="00F5335C" w:rsidP="00584DA1">
      <w:pPr>
        <w:pStyle w:val="Bibliografa"/>
      </w:pPr>
      <w:r>
        <w:rPr>
          <w:rFonts w:eastAsiaTheme="minorEastAsia"/>
        </w:rPr>
        <w:fldChar w:fldCharType="begin"/>
      </w:r>
      <w:r w:rsidR="000162BE" w:rsidRPr="00C53F9A">
        <w:rPr>
          <w:rFonts w:eastAsiaTheme="minorEastAsia"/>
        </w:rPr>
        <w:instrText xml:space="preserve"> ADDIN ZOTERO_BI</w:instrText>
      </w:r>
      <w:r w:rsidR="000162BE">
        <w:rPr>
          <w:rFonts w:eastAsiaTheme="minorEastAsia"/>
        </w:rPr>
        <w:instrText xml:space="preserve">BL {"uncited":[],"omitted":[],"custom":[]} CSL_BIBLIOGRAPHY </w:instrText>
      </w:r>
      <w:r>
        <w:rPr>
          <w:rFonts w:eastAsiaTheme="minorEastAsia"/>
        </w:rPr>
        <w:fldChar w:fldCharType="separate"/>
      </w:r>
      <w:r w:rsidR="00584DA1">
        <w:t>[1]</w:t>
      </w:r>
      <w:r w:rsidR="00584DA1">
        <w:tab/>
        <w:t xml:space="preserve">Z. Zhang </w:t>
      </w:r>
      <w:r w:rsidR="00584DA1">
        <w:rPr>
          <w:i/>
          <w:iCs/>
        </w:rPr>
        <w:t>et al.</w:t>
      </w:r>
      <w:r w:rsidR="00584DA1">
        <w:t xml:space="preserve">, “6G Wireless Networks: Vision, Requirements, Architecture, and Key Technologies,” </w:t>
      </w:r>
      <w:r w:rsidR="00584DA1">
        <w:rPr>
          <w:i/>
          <w:iCs/>
        </w:rPr>
        <w:t>IEEE Veh. Technol. Mag.</w:t>
      </w:r>
      <w:r w:rsidR="00584DA1">
        <w:t>, vol. 14, no. 3, pp. 28–41, Sep. 2019, doi: 10.1109/MVT.2019.2921208.</w:t>
      </w:r>
    </w:p>
    <w:p w14:paraId="50BA72A4" w14:textId="77777777" w:rsidR="00584DA1" w:rsidRDefault="00584DA1" w:rsidP="00584DA1">
      <w:pPr>
        <w:pStyle w:val="Bibliografa"/>
      </w:pPr>
      <w:r>
        <w:t>[2]</w:t>
      </w:r>
      <w:r>
        <w:tab/>
        <w:t xml:space="preserve">B. Zong, C. Fan, X. Wang, X. Duan, B. Wang, and J. Wang, “6G Technologies: Key Drivers, Core Requirements, System Architectures, and Enabling Technologies,” </w:t>
      </w:r>
      <w:r>
        <w:rPr>
          <w:i/>
          <w:iCs/>
        </w:rPr>
        <w:t>IEEE Veh. Technol. Mag.</w:t>
      </w:r>
      <w:r>
        <w:t>, vol. 14, no. 3, pp. 18–27, Sep. 2019, doi: 10.1109/MVT.2019.2921398.</w:t>
      </w:r>
    </w:p>
    <w:p w14:paraId="1BCCE5A8" w14:textId="77777777" w:rsidR="00584DA1" w:rsidRDefault="00584DA1" w:rsidP="00584DA1">
      <w:pPr>
        <w:pStyle w:val="Bibliografa"/>
      </w:pPr>
      <w:r>
        <w:t>[3]</w:t>
      </w:r>
      <w:r>
        <w:tab/>
        <w:t xml:space="preserve">M. Z. Chowdhury, Md. Shahjalal, S. Ahmed, and Y. M. Jang, “6G Wireless Communication Systems: Applications, Requirements, Technologies, Challenges, and Research Directions,” </w:t>
      </w:r>
      <w:r>
        <w:rPr>
          <w:i/>
          <w:iCs/>
        </w:rPr>
        <w:t>IEEE Open J. Commun. Soc.</w:t>
      </w:r>
      <w:r>
        <w:t>, vol. 1, pp. 957–975, 2020, doi: 10.1109/OJCOMS.2020.3010270.</w:t>
      </w:r>
    </w:p>
    <w:p w14:paraId="1E931CF9" w14:textId="77777777" w:rsidR="00584DA1" w:rsidRDefault="00584DA1" w:rsidP="00584DA1">
      <w:pPr>
        <w:pStyle w:val="Bibliografa"/>
      </w:pPr>
      <w:r>
        <w:t>[4]</w:t>
      </w:r>
      <w:r>
        <w:tab/>
        <w:t xml:space="preserve">S. Elmeadawy and R. M. Shubair, “Enabling Technologies For 6g Future Wireless Communications: Opportunities And Challenges,” </w:t>
      </w:r>
      <w:r>
        <w:rPr>
          <w:i/>
          <w:iCs/>
        </w:rPr>
        <w:t>ArXiv200206068 Eess</w:t>
      </w:r>
      <w:r>
        <w:t>, Feb. 2020, Accessed: May 12, 2021. [Online]. Available: http://arxiv.org/abs/2002.06068</w:t>
      </w:r>
    </w:p>
    <w:p w14:paraId="0CCB461D" w14:textId="77777777" w:rsidR="00584DA1" w:rsidRDefault="00584DA1" w:rsidP="00584DA1">
      <w:pPr>
        <w:pStyle w:val="Bibliografa"/>
      </w:pPr>
      <w:r>
        <w:t>[5]</w:t>
      </w:r>
      <w:r>
        <w:tab/>
        <w:t xml:space="preserve">R. Avtar and T. Watanabe, Eds., </w:t>
      </w:r>
      <w:r>
        <w:rPr>
          <w:i/>
          <w:iCs/>
        </w:rPr>
        <w:t>Unmanned Aerial Vehicle: Applications in Agriculture and Environment</w:t>
      </w:r>
      <w:r>
        <w:t>. Cham: Springer International Publishing, 2020. doi: 10.1007/978-3-030-27157-2.</w:t>
      </w:r>
    </w:p>
    <w:p w14:paraId="6D4D8F37" w14:textId="77777777" w:rsidR="00584DA1" w:rsidRDefault="00584DA1" w:rsidP="00584DA1">
      <w:pPr>
        <w:pStyle w:val="Bibliografa"/>
      </w:pPr>
      <w:r>
        <w:t>[6]</w:t>
      </w:r>
      <w:r>
        <w:tab/>
        <w:t xml:space="preserve">M. S. Allahham, T. Khattab, and A. Mohamed, “Deep Learning for RF-Based Drone Detection and Identification: A Multi-Channel 1-D Convolutional Neural Networks Approach,” in </w:t>
      </w:r>
      <w:r>
        <w:rPr>
          <w:i/>
          <w:iCs/>
        </w:rPr>
        <w:t>2020 IEEE International Conference on Informatics, IoT, and Enabling Technologies (ICIoT)</w:t>
      </w:r>
      <w:r>
        <w:t>, Doha, Qatar, Feb. 2020, pp. 112–117. doi: 10.1109/ICIoT48696.2020.9089657.</w:t>
      </w:r>
    </w:p>
    <w:p w14:paraId="537C1229" w14:textId="77777777" w:rsidR="00584DA1" w:rsidRDefault="00584DA1" w:rsidP="00584DA1">
      <w:pPr>
        <w:pStyle w:val="Bibliografa"/>
      </w:pPr>
      <w:r>
        <w:t>[7]</w:t>
      </w:r>
      <w:r>
        <w:tab/>
        <w:t xml:space="preserve">H. Shakhatreh </w:t>
      </w:r>
      <w:r>
        <w:rPr>
          <w:i/>
          <w:iCs/>
        </w:rPr>
        <w:t>et al.</w:t>
      </w:r>
      <w:r>
        <w:t xml:space="preserve">, “Unmanned Aerial Vehicles (UAVs): A Survey on Civil Applications and Key Research Challenges,” </w:t>
      </w:r>
      <w:r>
        <w:rPr>
          <w:i/>
          <w:iCs/>
        </w:rPr>
        <w:t>IEEE Access</w:t>
      </w:r>
      <w:r>
        <w:t>, vol. 7, pp. 48572–48634, 2019, doi: 10.1109/ACCESS.2019.2909530.</w:t>
      </w:r>
    </w:p>
    <w:p w14:paraId="59D19F5C" w14:textId="77777777" w:rsidR="00584DA1" w:rsidRDefault="00584DA1" w:rsidP="00584DA1">
      <w:pPr>
        <w:pStyle w:val="Bibliografa"/>
      </w:pPr>
      <w:r>
        <w:t>[8]</w:t>
      </w:r>
      <w:r>
        <w:tab/>
        <w:t xml:space="preserve">“Drone That Crashed at White House Was Quadcopter,” </w:t>
      </w:r>
      <w:r>
        <w:rPr>
          <w:i/>
          <w:iCs/>
        </w:rPr>
        <w:t>Time</w:t>
      </w:r>
      <w:r>
        <w:t>. https://time.com/3682307/white-house-drone-crash/ (accessed Mar. 25, 2022).</w:t>
      </w:r>
    </w:p>
    <w:p w14:paraId="59DB7EE9" w14:textId="77777777" w:rsidR="00584DA1" w:rsidRDefault="00584DA1" w:rsidP="00584DA1">
      <w:pPr>
        <w:pStyle w:val="Bibliografa"/>
      </w:pPr>
      <w:r>
        <w:t>[9]</w:t>
      </w:r>
      <w:r>
        <w:tab/>
        <w:t>“Lufthansa jet and drone nearly collide near LAX - Los Angeles Times.” https://www.latimes.com/local/lanow/la-me-ln-drone-near-miss-lax-20160318-story.html (accessed May 13, 2021).</w:t>
      </w:r>
    </w:p>
    <w:p w14:paraId="54A09F76" w14:textId="77777777" w:rsidR="00584DA1" w:rsidRDefault="00584DA1" w:rsidP="00584DA1">
      <w:pPr>
        <w:pStyle w:val="Bibliografa"/>
      </w:pPr>
      <w:r>
        <w:t>[10]</w:t>
      </w:r>
      <w:r>
        <w:tab/>
        <w:t>T. S. B. of C. Government of Canada, “Aviation transportation safety investigation report A17Q0162,” Feb. 14, 2018. https://www.tsb.gc.ca/eng/rapports-reports/aviation/2017/a17q0162/a17q0162.html (accessed Mar. 25, 2022).</w:t>
      </w:r>
    </w:p>
    <w:p w14:paraId="31126482" w14:textId="77777777" w:rsidR="00584DA1" w:rsidRDefault="00584DA1" w:rsidP="00584DA1">
      <w:pPr>
        <w:pStyle w:val="Bibliografa"/>
      </w:pPr>
      <w:r>
        <w:t>[11]</w:t>
      </w:r>
      <w:r>
        <w:tab/>
        <w:t xml:space="preserve">R. K. Miranda, D. A. Ando, J. P. C. L. da Costa, and M. T. de Oliveira, “Enhanced Direction of Arrival Estimation via Received Signal Strength of Directional Antennas,” in </w:t>
      </w:r>
      <w:r>
        <w:rPr>
          <w:i/>
          <w:iCs/>
        </w:rPr>
        <w:t>2018 IEEE International Symposium on Signal Processing and Information Technology (ISSPIT)</w:t>
      </w:r>
      <w:r>
        <w:t>, Louisville, KY, USA, Dec. 2018, pp. 162–167. doi: 10.1109/ISSPIT.2018.8642668.</w:t>
      </w:r>
    </w:p>
    <w:p w14:paraId="29A6A59F" w14:textId="77777777" w:rsidR="00584DA1" w:rsidRDefault="00584DA1" w:rsidP="00584DA1">
      <w:pPr>
        <w:pStyle w:val="Bibliografa"/>
      </w:pPr>
      <w:r>
        <w:lastRenderedPageBreak/>
        <w:t>[12]</w:t>
      </w:r>
      <w:r>
        <w:tab/>
        <w:t>“A SIGNAL SUBSPACE APPROACH TO MULTIPLE EMITTER LOCATION AND SPECTRAL ESTIMATION - ProQuest.” https://www.proquest.com/openview/ed9b03e77117e41780070bd1ceacea3b/1?pq-origsite=gscholar&amp;cbl=18750&amp;diss=y (accessed May 03, 2022).</w:t>
      </w:r>
    </w:p>
    <w:p w14:paraId="792C88CB" w14:textId="77777777" w:rsidR="00584DA1" w:rsidRDefault="00584DA1" w:rsidP="00584DA1">
      <w:pPr>
        <w:pStyle w:val="Bibliografa"/>
      </w:pPr>
      <w:r>
        <w:t>[13]</w:t>
      </w:r>
      <w:r>
        <w:tab/>
        <w:t xml:space="preserve">J. W. Paik, K.-H. Lee, and J.-H. Lee, “Asymptotic Performance Analysis of Maximum Likelihood Algorithm for Direction-of-Arrival Estimation: Explicit Expression of Estimation Error and Mean Square Error,” </w:t>
      </w:r>
      <w:r>
        <w:rPr>
          <w:i/>
          <w:iCs/>
        </w:rPr>
        <w:t>Appl. Sci.</w:t>
      </w:r>
      <w:r>
        <w:t>, vol. 10, no. 7, Art. no. 7, Jan. 2020, doi: 10.3390/app10072415.</w:t>
      </w:r>
    </w:p>
    <w:p w14:paraId="3C88D140" w14:textId="77777777" w:rsidR="00584DA1" w:rsidRDefault="00584DA1" w:rsidP="00584DA1">
      <w:pPr>
        <w:pStyle w:val="Bibliografa"/>
      </w:pPr>
      <w:r>
        <w:t>[14]</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67D067AE" w14:textId="77777777" w:rsidR="00584DA1" w:rsidRDefault="00584DA1" w:rsidP="00584DA1">
      <w:pPr>
        <w:pStyle w:val="Bibliografa"/>
      </w:pPr>
      <w:r>
        <w:t>[15]</w:t>
      </w:r>
      <w:r>
        <w:tab/>
        <w:t xml:space="preserve">F. Athley, “Threshold region performance of maximum likelihood direction of arrival estimators,” </w:t>
      </w:r>
      <w:r>
        <w:rPr>
          <w:i/>
          <w:iCs/>
        </w:rPr>
        <w:t>IEEE Trans. Signal Process.</w:t>
      </w:r>
      <w:r>
        <w:t>, vol. 53, no. 4, pp. 1359–1373, Apr. 2005, doi: 10.1109/TSP.2005.843717.</w:t>
      </w:r>
    </w:p>
    <w:p w14:paraId="41265979" w14:textId="77777777" w:rsidR="00584DA1" w:rsidRDefault="00584DA1" w:rsidP="00584DA1">
      <w:pPr>
        <w:pStyle w:val="Bibliografa"/>
      </w:pPr>
      <w:r>
        <w:t>[16]</w:t>
      </w:r>
      <w:r>
        <w:tab/>
        <w:t xml:space="preserve">M. Wax and T. Kailath, “Detection of signals by information theoretic criteria,” </w:t>
      </w:r>
      <w:r>
        <w:rPr>
          <w:i/>
          <w:iCs/>
        </w:rPr>
        <w:t>IEEE Trans. Acoust. Speech Signal Process.</w:t>
      </w:r>
      <w:r>
        <w:t>, vol. 33, no. 2, pp. 387–392, Apr. 1985, doi: 10.1109/TASSP.1985.1164557.</w:t>
      </w:r>
    </w:p>
    <w:p w14:paraId="774359EF" w14:textId="77777777" w:rsidR="00584DA1" w:rsidRDefault="00584DA1" w:rsidP="00584DA1">
      <w:pPr>
        <w:pStyle w:val="Bibliografa"/>
      </w:pPr>
      <w:r>
        <w:t>[17]</w:t>
      </w:r>
      <w:r>
        <w:tab/>
        <w:t xml:space="preserve">Y.-Y. Dong, C.-X. Dong, W. Liu, and M.-M. Liu, “DOA estimation with known waveforms in the presence of unknown time delays and Doppler shifts,” </w:t>
      </w:r>
      <w:r>
        <w:rPr>
          <w:i/>
          <w:iCs/>
        </w:rPr>
        <w:t>Signal Process.</w:t>
      </w:r>
      <w:r>
        <w:t>, vol. 166, p. 107232, Jan. 2020, doi: 10.1016/j.sigpro.2019.07.025.</w:t>
      </w:r>
    </w:p>
    <w:p w14:paraId="6DDE2400" w14:textId="77777777" w:rsidR="00584DA1" w:rsidRDefault="00584DA1" w:rsidP="00584DA1">
      <w:pPr>
        <w:pStyle w:val="Bibliografa"/>
      </w:pPr>
      <w:r>
        <w:t>[18]</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7E180FB4" w14:textId="77777777" w:rsidR="00584DA1" w:rsidRDefault="00584DA1" w:rsidP="00584DA1">
      <w:pPr>
        <w:pStyle w:val="Bibliografa"/>
      </w:pPr>
      <w:r>
        <w:t>[19]</w:t>
      </w:r>
      <w:r>
        <w:tab/>
        <w:t xml:space="preserve">R. Pohlmann, S. Zhang, T. Jost, and A. Dammann, “Power-based direction-of-arrival estimation using a single multi-mode antenna,” in </w:t>
      </w:r>
      <w:r>
        <w:rPr>
          <w:i/>
          <w:iCs/>
        </w:rPr>
        <w:t>2017 14th Workshop on Positioning, Navigation and Communications (WPNC)</w:t>
      </w:r>
      <w:r>
        <w:t>, Bremen, Oct. 2017, pp. 1–6. doi: 10.1109/WPNC.2017.8250056.</w:t>
      </w:r>
    </w:p>
    <w:p w14:paraId="7C1F6865" w14:textId="77777777" w:rsidR="00584DA1" w:rsidRDefault="00584DA1" w:rsidP="00584DA1">
      <w:pPr>
        <w:pStyle w:val="Bibliografa"/>
      </w:pPr>
      <w:r>
        <w:t>[20]</w:t>
      </w:r>
      <w:r>
        <w:tab/>
        <w:t xml:space="preserve">D. Manteuffel and R. Martens, “Compact Multimode Multielement Antenna for Indoor UWB Massive MIMO,” </w:t>
      </w:r>
      <w:r>
        <w:rPr>
          <w:i/>
          <w:iCs/>
        </w:rPr>
        <w:t>IEEE Trans. Antennas Propag.</w:t>
      </w:r>
      <w:r>
        <w:t>, vol. 64, no. 7, pp. 2689–2697, Jul. 2016, doi: 10.1109/TAP.2016.2537388.</w:t>
      </w:r>
    </w:p>
    <w:p w14:paraId="5BF4DC35" w14:textId="77777777" w:rsidR="00584DA1" w:rsidRDefault="00584DA1" w:rsidP="00584DA1">
      <w:pPr>
        <w:pStyle w:val="Bibliografa"/>
      </w:pPr>
      <w:r>
        <w:t>[21]</w:t>
      </w:r>
      <w:r>
        <w:tab/>
        <w:t xml:space="preserve">F. Wen, P. Liu, H. Wei, Y. Zhang, and R. C. Qiu, “Joint Azimuth, Elevation, and Delay Estimation for 3-D Indoor Localization,” </w:t>
      </w:r>
      <w:r>
        <w:rPr>
          <w:i/>
          <w:iCs/>
        </w:rPr>
        <w:t>IEEE Trans. Veh. Technol.</w:t>
      </w:r>
      <w:r>
        <w:t>, vol. 67, no. 5, pp. 4248–4261, May 2018, doi: 10.1109/TVT.2018.2794322.</w:t>
      </w:r>
    </w:p>
    <w:p w14:paraId="5BB0BE49" w14:textId="77777777" w:rsidR="00584DA1" w:rsidRDefault="00584DA1" w:rsidP="00584DA1">
      <w:pPr>
        <w:pStyle w:val="Bibliografa"/>
      </w:pPr>
      <w:r>
        <w:t>[22]</w:t>
      </w:r>
      <w:r>
        <w:tab/>
        <w:t xml:space="preserve">P. Stoica and K. C. Sharman, “Maximum likelihood methods for direction-of-arrival estimation,” </w:t>
      </w:r>
      <w:r>
        <w:rPr>
          <w:i/>
          <w:iCs/>
        </w:rPr>
        <w:t>IEEE Trans. Acoust. Speech Signal Process.</w:t>
      </w:r>
      <w:r>
        <w:t>, vol. 38, no. 7, pp. 1132–1143, Jul. 1990, doi: 10.1109/29.57542.</w:t>
      </w:r>
    </w:p>
    <w:p w14:paraId="2680D8FA" w14:textId="77777777" w:rsidR="00584DA1" w:rsidRDefault="00584DA1" w:rsidP="00584DA1">
      <w:pPr>
        <w:pStyle w:val="Bibliografa"/>
      </w:pPr>
      <w:r>
        <w:t>[23]</w:t>
      </w:r>
      <w:r>
        <w:tab/>
        <w:t xml:space="preserve">X. Xu, X. Wei, and Z. Ye, “DOA Estimation Based on Sparse Signal Recovery Utilizing Weighted $l_{1}$-Norm Penalty,” </w:t>
      </w:r>
      <w:r>
        <w:rPr>
          <w:i/>
          <w:iCs/>
        </w:rPr>
        <w:t>IEEE Signal Process. Lett.</w:t>
      </w:r>
      <w:r>
        <w:t>, vol. 19, no. 3, pp. 155–158, Mar. 2012, doi: 10.1109/LSP.2012.2183592.</w:t>
      </w:r>
    </w:p>
    <w:p w14:paraId="3810BC39" w14:textId="77777777" w:rsidR="00584DA1" w:rsidRDefault="00584DA1" w:rsidP="00584DA1">
      <w:pPr>
        <w:pStyle w:val="Bibliografa"/>
      </w:pPr>
      <w:r>
        <w:t>[24]</w:t>
      </w:r>
      <w:r>
        <w:tab/>
        <w:t xml:space="preserve">D. Malioutov, M. Cetin, and A. S. Willsky, “A sparse signal reconstruction perspective for source localization with sensor arrays,” </w:t>
      </w:r>
      <w:r>
        <w:rPr>
          <w:i/>
          <w:iCs/>
        </w:rPr>
        <w:t>IEEE Trans. Signal Process.</w:t>
      </w:r>
      <w:r>
        <w:t>, vol. 53, no. 8, pp. 3010–3022, Aug. 2005, doi: 10.1109/TSP.2005.850882.</w:t>
      </w:r>
    </w:p>
    <w:p w14:paraId="7511A288" w14:textId="77777777" w:rsidR="00584DA1" w:rsidRDefault="00584DA1" w:rsidP="00584DA1">
      <w:pPr>
        <w:pStyle w:val="Bibliografa"/>
      </w:pPr>
      <w:r>
        <w:lastRenderedPageBreak/>
        <w:t>[25]</w:t>
      </w:r>
      <w:r>
        <w:tab/>
        <w:t xml:space="preserve">M. S. Lobo, L. Vandenberghe, S. Boyd, and H. Lebret, “Applications of second-order cone programming,” </w:t>
      </w:r>
      <w:r>
        <w:rPr>
          <w:i/>
          <w:iCs/>
        </w:rPr>
        <w:t>Linear Algebra Its Appl.</w:t>
      </w:r>
      <w:r>
        <w:t>, vol. 284, no. 1–3, pp. 193–228, Nov. 1998, doi: 10.1016/S0024-3795(98)10032-0.</w:t>
      </w:r>
    </w:p>
    <w:p w14:paraId="409534B7" w14:textId="77777777" w:rsidR="00584DA1" w:rsidRDefault="00584DA1" w:rsidP="00584DA1">
      <w:pPr>
        <w:pStyle w:val="Bibliografa"/>
      </w:pPr>
      <w:r>
        <w:t>[26]</w:t>
      </w:r>
      <w:r>
        <w:tab/>
        <w:t xml:space="preserve">V. Cevher, A. C. Gurbuz, J. H. McClellan, and R. Chellappa, “Compressive wireless arrays for bearing estimation,” in </w:t>
      </w:r>
      <w:r>
        <w:rPr>
          <w:i/>
          <w:iCs/>
        </w:rPr>
        <w:t>2008 IEEE International Conference on Acoustics, Speech and Signal Processing</w:t>
      </w:r>
      <w:r>
        <w:t>, Las Vegas, NV, USA, Mar. 2008, pp. 2497–2500. doi: 10.1109/ICASSP.2008.4518155.</w:t>
      </w:r>
    </w:p>
    <w:p w14:paraId="37142D51" w14:textId="77777777" w:rsidR="00584DA1" w:rsidRDefault="00584DA1" w:rsidP="00584DA1">
      <w:pPr>
        <w:pStyle w:val="Bibliografa"/>
      </w:pPr>
      <w:r>
        <w:t>[27]</w:t>
      </w:r>
      <w:r>
        <w:tab/>
        <w:t xml:space="preserve">C. Zheng, G. Li, H. Zhang, and X. Wang, “An approach of DOA estimation using noise subspace weighted &amp;#x2113;1 minimization,” in </w:t>
      </w:r>
      <w:r>
        <w:rPr>
          <w:i/>
          <w:iCs/>
        </w:rPr>
        <w:t>2011 IEEE International Conference on Acoustics, Speech and Signal Processing (ICASSP)</w:t>
      </w:r>
      <w:r>
        <w:t>, Prague, Czech Republic, May 2011, pp. 2856–2859. doi: 10.1109/ICASSP.2011.5947080.</w:t>
      </w:r>
    </w:p>
    <w:p w14:paraId="1C1B584A" w14:textId="77777777" w:rsidR="00584DA1" w:rsidRDefault="00584DA1" w:rsidP="00584DA1">
      <w:pPr>
        <w:pStyle w:val="Bibliografa"/>
      </w:pPr>
      <w:r>
        <w:t>[28]</w:t>
      </w:r>
      <w:r>
        <w:tab/>
        <w:t xml:space="preserve">J. Dai, D. Zhao, and X. Ji, “A Sparse Representation Method for DOA Estimation With Unknown Mutual Coupling,” </w:t>
      </w:r>
      <w:r>
        <w:rPr>
          <w:i/>
          <w:iCs/>
        </w:rPr>
        <w:t>IEEE Antennas Wirel. Propag. Lett.</w:t>
      </w:r>
      <w:r>
        <w:t>, vol. 11, pp. 1210–1213, 2012, doi: 10.1109/LAWP.2012.2223651.</w:t>
      </w:r>
    </w:p>
    <w:p w14:paraId="6016DCE2" w14:textId="77777777" w:rsidR="00584DA1" w:rsidRDefault="00584DA1" w:rsidP="00584DA1">
      <w:pPr>
        <w:pStyle w:val="Bibliografa"/>
      </w:pPr>
      <w:r>
        <w:t>[29]</w:t>
      </w:r>
      <w:r>
        <w:tab/>
        <w:t xml:space="preserve">X. Zhang, T. Jiang, Y. Li, and Y. Zakharov, “A Novel Block Sparse Reconstruction Method for DOA Estimation With Unknown Mutual Coupling,” </w:t>
      </w:r>
      <w:r>
        <w:rPr>
          <w:i/>
          <w:iCs/>
        </w:rPr>
        <w:t>IEEE Commun. Lett.</w:t>
      </w:r>
      <w:r>
        <w:t>, vol. 23, no. 10, pp. 1845–1848, Oct. 2019, doi: 10.1109/LCOMM.2019.2929384.</w:t>
      </w:r>
    </w:p>
    <w:p w14:paraId="6824A74F" w14:textId="77777777" w:rsidR="00584DA1" w:rsidRDefault="00584DA1" w:rsidP="00584DA1">
      <w:pPr>
        <w:pStyle w:val="Bibliografa"/>
      </w:pPr>
      <w:r>
        <w:t>[30]</w:t>
      </w:r>
      <w:r>
        <w:tab/>
        <w:t xml:space="preserve">H. Fu, S. Abeywickrama, C. Yuen, and M. Zhang, “A Robust Phase-Ambiguity-Immune DOA Estimation Scheme for Antenna Array,” </w:t>
      </w:r>
      <w:r>
        <w:rPr>
          <w:i/>
          <w:iCs/>
        </w:rPr>
        <w:t>IEEE Trans. Veh. Technol.</w:t>
      </w:r>
      <w:r>
        <w:t>, vol. 68, no. 7, pp. 6686–6696, Jul. 2019, doi: 10.1109/TVT.2019.2916171.</w:t>
      </w:r>
    </w:p>
    <w:p w14:paraId="61338067" w14:textId="77777777" w:rsidR="00584DA1" w:rsidRDefault="00584DA1" w:rsidP="00584DA1">
      <w:pPr>
        <w:pStyle w:val="Bibliografa"/>
      </w:pPr>
      <w:r>
        <w:t>[31]</w:t>
      </w:r>
      <w:r>
        <w:tab/>
        <w:t xml:space="preserve">E. J. Candes, J. Romberg, and T. Tao, “Robust uncertainty principles: exact signal reconstruction from highly incomplete frequency information,” </w:t>
      </w:r>
      <w:r>
        <w:rPr>
          <w:i/>
          <w:iCs/>
        </w:rPr>
        <w:t>IEEE Trans. Inf. Theory</w:t>
      </w:r>
      <w:r>
        <w:t>, vol. 52, no. 2, pp. 489–509, Feb. 2006, doi: 10.1109/TIT.2005.862083.</w:t>
      </w:r>
    </w:p>
    <w:p w14:paraId="0FD1CF2E" w14:textId="77777777" w:rsidR="00584DA1" w:rsidRDefault="00584DA1" w:rsidP="00584DA1">
      <w:pPr>
        <w:pStyle w:val="Bibliografa"/>
      </w:pPr>
      <w:r>
        <w:t>[32]</w:t>
      </w:r>
      <w:r>
        <w:tab/>
        <w:t xml:space="preserve">Z. Liu, C. Zhang, and P. S. Yu, “Direction-of-Arrival Estimation Based on Deep Neural Networks With Robustness to Array Imperfections,” </w:t>
      </w:r>
      <w:r>
        <w:rPr>
          <w:i/>
          <w:iCs/>
        </w:rPr>
        <w:t>IEEE Trans. Antennas Propag.</w:t>
      </w:r>
      <w:r>
        <w:t>, vol. 66, no. 12, pp. 7315–7327, Dec. 2018, doi: 10.1109/TAP.2018.2874430.</w:t>
      </w:r>
    </w:p>
    <w:p w14:paraId="7F05D06E" w14:textId="77777777" w:rsidR="00584DA1" w:rsidRDefault="00584DA1" w:rsidP="00584DA1">
      <w:pPr>
        <w:pStyle w:val="Bibliografa"/>
      </w:pPr>
      <w:r>
        <w:t>[33]</w:t>
      </w:r>
      <w:r>
        <w:tab/>
        <w:t xml:space="preserve">K. Terabayashi, R. Natsuaki, and A. Hirose, “Ultrawideband Direction-of-Arrival Estimation Using Complex-Valued Spatiotemporal Neural Networks,” </w:t>
      </w:r>
      <w:r>
        <w:rPr>
          <w:i/>
          <w:iCs/>
        </w:rPr>
        <w:t>IEEE Trans. Neural Netw. Learn. Syst.</w:t>
      </w:r>
      <w:r>
        <w:t>, vol. 25, no. 9, pp. 1727–1732, Sep. 2014, doi: 10.1109/TNNLS.2014.2313869.</w:t>
      </w:r>
    </w:p>
    <w:p w14:paraId="1D19F90F" w14:textId="77777777" w:rsidR="00584DA1" w:rsidRDefault="00584DA1" w:rsidP="00584DA1">
      <w:pPr>
        <w:pStyle w:val="Bibliografa"/>
      </w:pPr>
      <w:r>
        <w:t>[34]</w:t>
      </w:r>
      <w:r>
        <w:tab/>
        <w:t xml:space="preserve">X. Xiao, S. Zhao, X. Zhong, D. L. Jones, E. S. Chng, and H. Li, “A learning-based approach to direction of arrival estimation in noisy and reverberant environments,” in </w:t>
      </w:r>
      <w:r>
        <w:rPr>
          <w:i/>
          <w:iCs/>
        </w:rPr>
        <w:t>2015 IEEE International Conference on Acoustics, Speech and Signal Processing (ICASSP)</w:t>
      </w:r>
      <w:r>
        <w:t>, Apr. 2015, pp. 2814–2818. doi: 10.1109/ICASSP.2015.7178484.</w:t>
      </w:r>
    </w:p>
    <w:p w14:paraId="087479E9" w14:textId="77777777" w:rsidR="00584DA1" w:rsidRDefault="00584DA1" w:rsidP="00584DA1">
      <w:pPr>
        <w:pStyle w:val="Bibliografa"/>
      </w:pPr>
      <w:r>
        <w:t>[35]</w:t>
      </w:r>
      <w:r>
        <w:tab/>
        <w:t xml:space="preserve">Y. Kase, T. Nishimura, T. Ohgane, Y. Ogawa, D. Kitayama, and Y. Kishiyama, “DOA Estimation of Two Targets with Deep Learning,” in </w:t>
      </w:r>
      <w:r>
        <w:rPr>
          <w:i/>
          <w:iCs/>
        </w:rPr>
        <w:t>2018 15th Workshop on Positioning, Navigation and Communications (WPNC)</w:t>
      </w:r>
      <w:r>
        <w:t>, Oct. 2018, pp. 1–5. doi: 10.1109/WPNC.2018.8555814.</w:t>
      </w:r>
    </w:p>
    <w:p w14:paraId="7775A1BA" w14:textId="77777777" w:rsidR="00584DA1" w:rsidRDefault="00584DA1" w:rsidP="00584DA1">
      <w:pPr>
        <w:pStyle w:val="Bibliografa"/>
      </w:pPr>
      <w:r>
        <w:t>[36]</w:t>
      </w:r>
      <w:r>
        <w:tab/>
        <w:t xml:space="preserve">A. Barthelme and W. Utschick, “A Machine Learning Approach to DoA Estimation and Model Order Selection for Antenna Arrays with Subarray Sampling,” </w:t>
      </w:r>
      <w:r>
        <w:rPr>
          <w:i/>
          <w:iCs/>
        </w:rPr>
        <w:t>ArXiv200912858 Eess</w:t>
      </w:r>
      <w:r>
        <w:t>, Sep. 2020, Accessed: Jan. 26, 2021. [Online]. Available: http://arxiv.org/abs/2009.12858</w:t>
      </w:r>
    </w:p>
    <w:p w14:paraId="76CA64B6" w14:textId="77777777" w:rsidR="00584DA1" w:rsidRDefault="00584DA1" w:rsidP="00584DA1">
      <w:pPr>
        <w:pStyle w:val="Bibliografa"/>
      </w:pPr>
      <w:r>
        <w:lastRenderedPageBreak/>
        <w:t>[37]</w:t>
      </w:r>
      <w:r>
        <w:tab/>
        <w:t xml:space="preserve">Y. Guo, Z. Zhang, Y. Huang, and P. Zhang, “DOA Estimation Method Based on Cascaded Neural Network for Two Closely Spaced Sources,” </w:t>
      </w:r>
      <w:r>
        <w:rPr>
          <w:i/>
          <w:iCs/>
        </w:rPr>
        <w:t>IEEE Signal Process. Lett.</w:t>
      </w:r>
      <w:r>
        <w:t>, vol. 27, pp. 570–574, 2020, doi: 10.1109/LSP.2020.2984914.</w:t>
      </w:r>
    </w:p>
    <w:p w14:paraId="4D869BF8" w14:textId="77777777" w:rsidR="00584DA1" w:rsidRDefault="00584DA1" w:rsidP="00584DA1">
      <w:pPr>
        <w:pStyle w:val="Bibliografa"/>
      </w:pPr>
      <w:r>
        <w:t>[38]</w:t>
      </w:r>
      <w:r>
        <w:tab/>
        <w:t xml:space="preserve">H. Huang, J. Yang, H. Huang, Y. Song, and G. Gui, “Deep Learning for Super-Resolution Channel Estimation and DOA Estimation Based Massive MIMO System,” </w:t>
      </w:r>
      <w:r>
        <w:rPr>
          <w:i/>
          <w:iCs/>
        </w:rPr>
        <w:t>IEEE Trans. Veh. Technol.</w:t>
      </w:r>
      <w:r>
        <w:t>, vol. 67, no. 9, pp. 8549–8560, Sep. 2018, doi: 10.1109/TVT.2018.2851783.</w:t>
      </w:r>
    </w:p>
    <w:p w14:paraId="401A4AB1" w14:textId="77777777" w:rsidR="00584DA1" w:rsidRDefault="00584DA1" w:rsidP="00584DA1">
      <w:pPr>
        <w:pStyle w:val="Bibliografa"/>
      </w:pPr>
      <w:r>
        <w:t>[39]</w:t>
      </w:r>
      <w:r>
        <w:tab/>
        <w:t xml:space="preserve">S. Abeywickrama, L. Jayasinghe, H. Fu, S. Nissanka, and C. Yuen, “RF-based Direction Finding of UAVs Using DNN,” in </w:t>
      </w:r>
      <w:r>
        <w:rPr>
          <w:i/>
          <w:iCs/>
        </w:rPr>
        <w:t>2018 IEEE International Conference on Communication Systems (ICCS)</w:t>
      </w:r>
      <w:r>
        <w:t>, Chengdu, China, Dec. 2018, pp. 157–161. doi: 10.1109/ICCS.2018.8689177.</w:t>
      </w:r>
    </w:p>
    <w:p w14:paraId="4BB03AB9" w14:textId="77777777" w:rsidR="00584DA1" w:rsidRDefault="00584DA1" w:rsidP="00584DA1">
      <w:pPr>
        <w:pStyle w:val="Bibliografa"/>
      </w:pPr>
      <w:r>
        <w:t>[40]</w:t>
      </w:r>
      <w:r>
        <w:tab/>
        <w:t xml:space="preserve">M. Pastorino and A. Randazzo, “A smart antenna system for direction of arrival estimation based on a support vector regression,” </w:t>
      </w:r>
      <w:r>
        <w:rPr>
          <w:i/>
          <w:iCs/>
        </w:rPr>
        <w:t>IEEE Trans. Antennas Propag.</w:t>
      </w:r>
      <w:r>
        <w:t>, vol. 53, no. 7, pp. 2161–2168, Jul. 2005, doi: 10.1109/TAP.2005.850735.</w:t>
      </w:r>
    </w:p>
    <w:p w14:paraId="42C99D8E" w14:textId="77777777" w:rsidR="00584DA1" w:rsidRDefault="00584DA1" w:rsidP="00584DA1">
      <w:pPr>
        <w:pStyle w:val="Bibliografa"/>
      </w:pPr>
      <w:r>
        <w:t>[41]</w:t>
      </w:r>
      <w:r>
        <w:tab/>
        <w:t xml:space="preserve">A. Randazzo, M. A. Abou-Khousa, M. Pastorino, and R. Zoughi, “Direction of Arrival Estimation Based on Support Vector Regression: Experimental Validation and Comparison With MUSIC,” </w:t>
      </w:r>
      <w:r>
        <w:rPr>
          <w:i/>
          <w:iCs/>
        </w:rPr>
        <w:t>IEEE Antennas Wirel. Propag. Lett.</w:t>
      </w:r>
      <w:r>
        <w:t>, vol. 6, pp. 379–382, 2007, doi: 10.1109/LAWP.2007.903491.</w:t>
      </w:r>
    </w:p>
    <w:p w14:paraId="4BAE1BF7" w14:textId="77777777" w:rsidR="00584DA1" w:rsidRDefault="00584DA1" w:rsidP="00584DA1">
      <w:pPr>
        <w:pStyle w:val="Bibliografa"/>
      </w:pPr>
      <w:r>
        <w:t>[42]</w:t>
      </w:r>
      <w:r>
        <w:tab/>
        <w:t xml:space="preserve">M. Donelli, F. Viani, P. Rocca, and A. Massa, “An Innovative Multiresolution Approach for DOA Estimation Based on a Support Vector Classification,” </w:t>
      </w:r>
      <w:r>
        <w:rPr>
          <w:i/>
          <w:iCs/>
        </w:rPr>
        <w:t>IEEE Trans. Antennas Propag.</w:t>
      </w:r>
      <w:r>
        <w:t>, vol. 57, no. 8, pp. 2279–2292, Aug. 2009, doi: 10.1109/TAP.2009.2024485.</w:t>
      </w:r>
    </w:p>
    <w:p w14:paraId="7173A23A" w14:textId="77777777" w:rsidR="00584DA1" w:rsidRDefault="00584DA1" w:rsidP="00584DA1">
      <w:pPr>
        <w:pStyle w:val="Bibliografa"/>
      </w:pPr>
      <w:r>
        <w:t>[43]</w:t>
      </w:r>
      <w:r>
        <w:tab/>
        <w:t xml:space="preserve">J. Pan, Y. Wang, C. Le Bastard, and T. Wang, “DOA Finding with Support Vector Regression Based Forward–Backward Linear Prediction,” </w:t>
      </w:r>
      <w:r>
        <w:rPr>
          <w:i/>
          <w:iCs/>
        </w:rPr>
        <w:t>Sensors</w:t>
      </w:r>
      <w:r>
        <w:t>, vol. 17, no. 6, Art. no. 6, Jun. 2017, doi: 10.3390/s17061225.</w:t>
      </w:r>
    </w:p>
    <w:p w14:paraId="7C23808E" w14:textId="77777777" w:rsidR="00584DA1" w:rsidRDefault="00584DA1" w:rsidP="00584DA1">
      <w:pPr>
        <w:pStyle w:val="Bibliografa"/>
      </w:pPr>
      <w:r>
        <w:t>[44]</w:t>
      </w:r>
      <w:r>
        <w:tab/>
        <w:t xml:space="preserve">Z.-T. Huang, L.-L. Wu, and Z.-M. Liu, “Toward wide-frequency-range direction finding with support vector regression,” </w:t>
      </w:r>
      <w:r>
        <w:rPr>
          <w:i/>
          <w:iCs/>
        </w:rPr>
        <w:t>IEEE Commun. Lett.</w:t>
      </w:r>
      <w:r>
        <w:t>, vol. 23, no. 6, pp. 1029–1032, 2019.</w:t>
      </w:r>
    </w:p>
    <w:p w14:paraId="7907C098" w14:textId="77777777" w:rsidR="00584DA1" w:rsidRDefault="00584DA1" w:rsidP="00584DA1">
      <w:pPr>
        <w:pStyle w:val="Bibliografa"/>
      </w:pPr>
      <w:r>
        <w:t>[45]</w:t>
      </w:r>
      <w:r>
        <w:tab/>
        <w:t xml:space="preserve">L.-L. Wu and Z.-T. Huang, “Coherent SVR Learning for Wideband Direction-of-Arrival Estimation,” </w:t>
      </w:r>
      <w:r>
        <w:rPr>
          <w:i/>
          <w:iCs/>
        </w:rPr>
        <w:t>IEEE Signal Process. Lett.</w:t>
      </w:r>
      <w:r>
        <w:t>, vol. 26, no. 4, pp. 642–646, Apr. 2019, doi: 10.1109/LSP.2019.2901641.</w:t>
      </w:r>
    </w:p>
    <w:p w14:paraId="39746E8C" w14:textId="77777777" w:rsidR="00584DA1" w:rsidRDefault="00584DA1" w:rsidP="00584DA1">
      <w:pPr>
        <w:pStyle w:val="Bibliografa"/>
      </w:pPr>
      <w:r>
        <w:t>[46]</w:t>
      </w:r>
      <w:r>
        <w:tab/>
        <w:t xml:space="preserve">M.-Y. You, A.-N. Lu, Y.-X. Ye, K. Huang, and B. Jiang, “A Review on Machine Learning-Based Radio Direction Finding,” </w:t>
      </w:r>
      <w:r>
        <w:rPr>
          <w:i/>
          <w:iCs/>
        </w:rPr>
        <w:t>Math. Probl. Eng.</w:t>
      </w:r>
      <w:r>
        <w:t>, vol. 2020, pp. 1–9, Aug. 2020, doi: 10.1155/2020/8345413.</w:t>
      </w:r>
    </w:p>
    <w:p w14:paraId="42C1B6EB" w14:textId="77777777" w:rsidR="00584DA1" w:rsidRDefault="00584DA1" w:rsidP="00584DA1">
      <w:pPr>
        <w:pStyle w:val="Bibliografa"/>
      </w:pPr>
      <w:r>
        <w:t>[47]</w:t>
      </w:r>
      <w:r>
        <w:tab/>
        <w:t>“scikit-learn: machine learning in Python — scikit-learn 0.24.2 documentation.” https://scikit-learn.org/stable/ (accessed May 12, 2021).</w:t>
      </w:r>
    </w:p>
    <w:p w14:paraId="1C9328D8" w14:textId="77777777" w:rsidR="00584DA1" w:rsidRDefault="00584DA1" w:rsidP="00584DA1">
      <w:pPr>
        <w:pStyle w:val="Bibliografa"/>
      </w:pPr>
      <w:r>
        <w:t>[48]</w:t>
      </w:r>
      <w:r>
        <w:tab/>
        <w:t>“1.4. Support Vector Machines — scikit-learn 0.24.2 documentation.” https://scikit-learn.org/stable/modules/svm.html (accessed May 12, 2021).</w:t>
      </w:r>
    </w:p>
    <w:p w14:paraId="5492A748" w14:textId="77777777" w:rsidR="00584DA1" w:rsidRDefault="00584DA1" w:rsidP="00584DA1">
      <w:pPr>
        <w:pStyle w:val="Bibliografa"/>
      </w:pPr>
      <w:r>
        <w:t>[49]</w:t>
      </w:r>
      <w:r>
        <w:tab/>
        <w:t xml:space="preserve">J. Stuart, “Russell &amp; Peter Norvig: Artificial Intelligence: A Modern Approach,” </w:t>
      </w:r>
      <w:r>
        <w:rPr>
          <w:i/>
          <w:iCs/>
        </w:rPr>
        <w:t>Prentice-Hall</w:t>
      </w:r>
      <w:r>
        <w:t>, 2003.</w:t>
      </w:r>
    </w:p>
    <w:p w14:paraId="19285392" w14:textId="77777777" w:rsidR="00584DA1" w:rsidRDefault="00584DA1" w:rsidP="00584DA1">
      <w:pPr>
        <w:pStyle w:val="Bibliografa"/>
      </w:pPr>
      <w:r>
        <w:t>[50]</w:t>
      </w:r>
      <w:r>
        <w:tab/>
        <w:t>“1.10. Decision Trees — scikit-learn 0.24.1 documentation.” https://scikit-learn.org/stable/modules/tree.html (accessed Mar. 23, 2021).</w:t>
      </w:r>
    </w:p>
    <w:p w14:paraId="3B1AB66C" w14:textId="77777777" w:rsidR="00584DA1" w:rsidRDefault="00584DA1" w:rsidP="00584DA1">
      <w:pPr>
        <w:pStyle w:val="Bibliografa"/>
      </w:pPr>
      <w:r>
        <w:t>[51]</w:t>
      </w:r>
      <w:r>
        <w:tab/>
        <w:t>“sklearn.tree.ExtraTreeClassifier — scikit-learn 0.24.2 documentation.” https://scikit-</w:t>
      </w:r>
      <w:r>
        <w:lastRenderedPageBreak/>
        <w:t>learn.org/stable/modules/generated/sklearn.tree.ExtraTreeClassifier.html#sklearn.tree.ExtraTreeClassifier (accessed May 24, 2021).</w:t>
      </w:r>
    </w:p>
    <w:p w14:paraId="0AD5116C" w14:textId="77777777" w:rsidR="00584DA1" w:rsidRDefault="00584DA1" w:rsidP="00584DA1">
      <w:pPr>
        <w:pStyle w:val="Bibliografa"/>
      </w:pPr>
      <w:r>
        <w:t>[52]</w:t>
      </w:r>
      <w:r>
        <w:tab/>
        <w:t>“sklearn.ensemble.BaggingClassifier — scikit-learn 0.24.1 documentation.” https://scikit-learn.org/stable/modules/generated/sklearn.ensemble.BaggingClassifier.html (accessed Mar. 23, 2021).</w:t>
      </w:r>
    </w:p>
    <w:p w14:paraId="2B0A1AF3" w14:textId="77777777" w:rsidR="00584DA1" w:rsidRDefault="00584DA1" w:rsidP="00584DA1">
      <w:pPr>
        <w:pStyle w:val="Bibliografa"/>
      </w:pPr>
      <w:r>
        <w:t>[53]</w:t>
      </w:r>
      <w:r>
        <w:tab/>
        <w:t xml:space="preserve">D. Singh and B. Singh, “Investigating the impact of data normalization on classification performance,” </w:t>
      </w:r>
      <w:r>
        <w:rPr>
          <w:i/>
          <w:iCs/>
        </w:rPr>
        <w:t>Appl. Soft Comput.</w:t>
      </w:r>
      <w:r>
        <w:t>, vol. 97, p. 105524, Dec. 2020, doi: 10.1016/j.asoc.2019.105524.</w:t>
      </w:r>
    </w:p>
    <w:p w14:paraId="3DB8B764" w14:textId="77777777" w:rsidR="00584DA1" w:rsidRDefault="00584DA1" w:rsidP="00584DA1">
      <w:pPr>
        <w:pStyle w:val="Bibliografa"/>
      </w:pPr>
      <w:r>
        <w:t>[54]</w:t>
      </w:r>
      <w:r>
        <w:tab/>
        <w:t xml:space="preserve">B. R. Jackson, S. Rajan, B. J. Liao, and S. Wang, “Direction of Arrival Estimation Using Directive Antennas in Uniform Circular Arrays,” </w:t>
      </w:r>
      <w:r>
        <w:rPr>
          <w:i/>
          <w:iCs/>
        </w:rPr>
        <w:t>IEEE Trans. Antennas Propag.</w:t>
      </w:r>
      <w:r>
        <w:t>, vol. 63, no. 2, pp. 736–747, Feb. 2015, doi: 10.1109/TAP.2014.2384044.</w:t>
      </w:r>
    </w:p>
    <w:p w14:paraId="3CBB4623" w14:textId="6DAAFE18"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nabel Reyes" w:date="2022-05-03T16:50:00Z" w:initials="AR">
    <w:p w14:paraId="407350AA" w14:textId="6BA36AC8" w:rsidR="006653E8" w:rsidRPr="00370E5D" w:rsidRDefault="006653E8">
      <w:pPr>
        <w:pStyle w:val="Textocomentario"/>
        <w:rPr>
          <w:lang w:val="es-ES"/>
        </w:rPr>
      </w:pPr>
      <w:r>
        <w:rPr>
          <w:rStyle w:val="Refdecomentario"/>
        </w:rPr>
        <w:annotationRef/>
      </w:r>
      <w:r w:rsidRPr="00370E5D">
        <w:rPr>
          <w:rFonts w:ascii="Times-Roman" w:hAnsi="Times-Roman" w:cs="Times-Roman"/>
          <w:lang w:val="es-ES"/>
        </w:rPr>
        <w:t>En otros trabajos le llaman unconditional</w:t>
      </w:r>
    </w:p>
  </w:comment>
  <w:comment w:id="10" w:author="Anabel Reyes" w:date="2022-05-03T16:51:00Z" w:initials="AR">
    <w:p w14:paraId="02D87CB6" w14:textId="440CC680" w:rsidR="006653E8" w:rsidRPr="00370E5D" w:rsidRDefault="006653E8">
      <w:pPr>
        <w:pStyle w:val="Textocomentario"/>
        <w:rPr>
          <w:lang w:val="es-ES"/>
        </w:rPr>
      </w:pPr>
      <w:r>
        <w:rPr>
          <w:rStyle w:val="Refdecomentario"/>
        </w:rPr>
        <w:annotationRef/>
      </w:r>
      <w:r w:rsidRPr="00370E5D">
        <w:rPr>
          <w:lang w:val="es-ES"/>
        </w:rPr>
        <w:t>En otros</w:t>
      </w:r>
      <w:r>
        <w:rPr>
          <w:lang w:val="es-ES"/>
        </w:rPr>
        <w:t xml:space="preserve"> trabajos le llaman conditional</w:t>
      </w:r>
    </w:p>
  </w:comment>
  <w:comment w:id="11" w:author="Anabel Reyes" w:date="2022-05-23T13:16:00Z" w:initials="AR">
    <w:p w14:paraId="30F1B6F6" w14:textId="0F7562B6" w:rsidR="006653E8" w:rsidRPr="00584DA1" w:rsidRDefault="006653E8">
      <w:pPr>
        <w:pStyle w:val="Textocomentario"/>
        <w:rPr>
          <w:lang w:val="es-ES"/>
        </w:rPr>
      </w:pPr>
      <w:r>
        <w:rPr>
          <w:rStyle w:val="Refdecomentario"/>
        </w:rPr>
        <w:annotationRef/>
      </w:r>
      <w:r w:rsidRPr="00584DA1">
        <w:rPr>
          <w:lang w:val="es-ES"/>
        </w:rPr>
        <w:t>No se si</w:t>
      </w:r>
      <w:r>
        <w:rPr>
          <w:lang w:val="es-ES"/>
        </w:rPr>
        <w:t xml:space="preserve"> es valido poner q es código abierto</w:t>
      </w:r>
    </w:p>
  </w:comment>
  <w:comment w:id="12" w:author="Usuario de Windows" w:date="2021-01-03T17:59:00Z" w:initials="UdW">
    <w:p w14:paraId="0AF40EC1" w14:textId="48CE140F" w:rsidR="006653E8" w:rsidRPr="00401EC1" w:rsidRDefault="006653E8">
      <w:pPr>
        <w:pStyle w:val="Textocomentario"/>
      </w:pPr>
      <w:r>
        <w:rPr>
          <w:rStyle w:val="Refdecomentario"/>
        </w:rPr>
        <w:annotationRef/>
      </w:r>
      <w:r w:rsidRPr="003A369F">
        <w:rPr>
          <w:lang w:val="es-CU"/>
        </w:rPr>
        <w:t xml:space="preserve">Aqui, dou uma breve explicação sobre o que cada item faz que usa a técnica SSR. </w:t>
      </w:r>
      <w:r w:rsidRPr="00401EC1">
        <w:t>Isso vai na tese, mas não no artigo</w:t>
      </w:r>
    </w:p>
  </w:comment>
  <w:comment w:id="13" w:author="Usuario de Windows" w:date="2021-06-01T07:43:00Z" w:initials="UdW">
    <w:p w14:paraId="05C2183E" w14:textId="3BDB9900" w:rsidR="006653E8" w:rsidRDefault="006653E8">
      <w:pPr>
        <w:pStyle w:val="Textocomentario"/>
      </w:pPr>
      <w:r>
        <w:rPr>
          <w:rStyle w:val="Refdecomentario"/>
        </w:rPr>
        <w:annotationRef/>
      </w:r>
      <w:r>
        <w:t>With the advances in ml some researchers gradually began to consider the problem of DOA using machine learning techniques</w:t>
      </w:r>
    </w:p>
  </w:comment>
  <w:comment w:id="16" w:author="arodriguezm1027@gmail.com" w:date="2022-03-23T23:45:00Z" w:initials="a">
    <w:p w14:paraId="12A0BCC0" w14:textId="3B75C201" w:rsidR="006653E8" w:rsidRDefault="006653E8">
      <w:pPr>
        <w:pStyle w:val="Textocomentario"/>
      </w:pPr>
      <w:r>
        <w:rPr>
          <w:rStyle w:val="Refdecomentario"/>
        </w:rPr>
        <w:annotationRef/>
      </w:r>
    </w:p>
  </w:comment>
  <w:comment w:id="15" w:author="arodriguezm1027@gmail.com" w:date="2022-03-23T23:45:00Z" w:initials="a">
    <w:p w14:paraId="4397CC4E" w14:textId="302B7961" w:rsidR="006653E8" w:rsidRPr="006B532D" w:rsidRDefault="006653E8" w:rsidP="00D23488">
      <w:pPr>
        <w:pStyle w:val="Textocomentario"/>
        <w:rPr>
          <w:lang w:val="es-ES"/>
        </w:rPr>
      </w:pPr>
      <w:r>
        <w:rPr>
          <w:rStyle w:val="Refdecomentario"/>
        </w:rPr>
        <w:annotationRef/>
      </w:r>
      <w:r w:rsidRPr="006B532D">
        <w:rPr>
          <w:lang w:val="es-ES"/>
        </w:rPr>
        <w:t>No veo dónde haces referencia a esta tabla ni dónde la explicas</w:t>
      </w:r>
    </w:p>
  </w:comment>
  <w:comment w:id="18" w:author="arodriguezm1027@gmail.com" w:date="2022-03-23T23:45:00Z" w:initials="a">
    <w:p w14:paraId="7BC30949" w14:textId="77777777" w:rsidR="006653E8" w:rsidRPr="006B532D" w:rsidRDefault="006653E8">
      <w:pPr>
        <w:pStyle w:val="Textocomentario"/>
        <w:rPr>
          <w:lang w:val="es-ES"/>
        </w:rPr>
      </w:pPr>
      <w:r>
        <w:rPr>
          <w:rStyle w:val="Refdecomentario"/>
        </w:rPr>
        <w:annotationRef/>
      </w:r>
      <w:r w:rsidRPr="006B532D">
        <w:rPr>
          <w:lang w:val="es-ES"/>
        </w:rPr>
        <w:t>Donde explicas o introduces esta figura?</w:t>
      </w:r>
    </w:p>
    <w:p w14:paraId="74CED8C9" w14:textId="1B6E9125" w:rsidR="006653E8" w:rsidRPr="006B532D" w:rsidRDefault="006653E8" w:rsidP="00D23488">
      <w:pPr>
        <w:pStyle w:val="Textocomentario"/>
        <w:ind w:left="0" w:firstLine="0"/>
        <w:rPr>
          <w:lang w:val="es-ES"/>
        </w:rPr>
      </w:pPr>
    </w:p>
  </w:comment>
  <w:comment w:id="20" w:author="Usuario de Windows" w:date="2021-03-25T22:18:00Z" w:initials="UdW">
    <w:p w14:paraId="6AAC148C" w14:textId="77777777" w:rsidR="006653E8" w:rsidRDefault="006653E8" w:rsidP="00D37979">
      <w:pPr>
        <w:pStyle w:val="Textocomentario"/>
      </w:pPr>
      <w:r>
        <w:rPr>
          <w:rStyle w:val="Refdecomentario"/>
        </w:rPr>
        <w:annotationRef/>
      </w:r>
      <w:r>
        <w:rPr>
          <w:rStyle w:val="nfasis"/>
          <w:rFonts w:ascii="Segoe UI" w:hAnsi="Segoe UI" w:cs="Segoe UI"/>
          <w:color w:val="212529"/>
        </w:rPr>
        <w:t>class </w:t>
      </w:r>
      <w:r>
        <w:rPr>
          <w:rStyle w:val="CdigoHTML"/>
          <w:rFonts w:ascii="Consolas" w:eastAsiaTheme="minorHAnsi" w:hAnsi="Consolas"/>
          <w:color w:val="222222"/>
          <w:sz w:val="21"/>
          <w:szCs w:val="21"/>
        </w:rPr>
        <w:t>sklearn.tree.</w:t>
      </w:r>
      <w:r>
        <w:rPr>
          <w:rStyle w:val="CdigoHTML"/>
          <w:rFonts w:ascii="Consolas" w:eastAsiaTheme="minorHAnsi" w:hAnsi="Consolas"/>
          <w:b/>
          <w:bCs/>
          <w:color w:val="222222"/>
          <w:sz w:val="21"/>
          <w:szCs w:val="21"/>
        </w:rPr>
        <w:t>DecisionTreeClassifier</w:t>
      </w:r>
      <w:r>
        <w:rPr>
          <w:rStyle w:val="sig-paren"/>
          <w:rFonts w:ascii="Segoe UI" w:hAnsi="Segoe UI" w:cs="Segoe UI"/>
          <w:color w:val="212529"/>
        </w:rPr>
        <w:t>(</w:t>
      </w:r>
      <w:r>
        <w:rPr>
          <w:rStyle w:val="o"/>
          <w:rFonts w:ascii="Segoe UI" w:hAnsi="Segoe UI" w:cs="Segoe UI"/>
          <w:i/>
          <w:iCs/>
          <w:color w:val="212529"/>
        </w:rPr>
        <w:t>*</w:t>
      </w:r>
      <w:r>
        <w:rPr>
          <w:rFonts w:ascii="Segoe UI" w:hAnsi="Segoe UI" w:cs="Segoe UI"/>
          <w:color w:val="212529"/>
          <w:shd w:val="clear" w:color="auto" w:fill="F8F8F8"/>
        </w:rPr>
        <w:t>, </w:t>
      </w:r>
      <w:r>
        <w:rPr>
          <w:rStyle w:val="n"/>
          <w:rFonts w:ascii="Segoe UI" w:hAnsi="Segoe UI" w:cs="Segoe UI"/>
          <w:i/>
          <w:iCs/>
          <w:color w:val="212529"/>
        </w:rPr>
        <w:t>criterion</w:t>
      </w:r>
      <w:r>
        <w:rPr>
          <w:rStyle w:val="o"/>
          <w:rFonts w:ascii="Segoe UI" w:hAnsi="Segoe UI" w:cs="Segoe UI"/>
          <w:i/>
          <w:iCs/>
          <w:color w:val="212529"/>
        </w:rPr>
        <w:t>=</w:t>
      </w:r>
      <w:r>
        <w:rPr>
          <w:rStyle w:val="defaultvalue"/>
          <w:rFonts w:ascii="Segoe UI" w:hAnsi="Segoe UI" w:cs="Segoe UI"/>
          <w:i/>
          <w:iCs/>
          <w:color w:val="212529"/>
        </w:rPr>
        <w:t>'gini'</w:t>
      </w:r>
      <w:r>
        <w:rPr>
          <w:rFonts w:ascii="Segoe UI" w:hAnsi="Segoe UI" w:cs="Segoe UI"/>
          <w:color w:val="212529"/>
          <w:shd w:val="clear" w:color="auto" w:fill="F8F8F8"/>
        </w:rPr>
        <w:t>, </w:t>
      </w:r>
      <w:r>
        <w:rPr>
          <w:rStyle w:val="n"/>
          <w:rFonts w:ascii="Segoe UI" w:hAnsi="Segoe UI" w:cs="Segoe UI"/>
          <w:i/>
          <w:iCs/>
          <w:color w:val="212529"/>
        </w:rPr>
        <w:t>splitter</w:t>
      </w:r>
      <w:r>
        <w:rPr>
          <w:rStyle w:val="o"/>
          <w:rFonts w:ascii="Segoe UI" w:hAnsi="Segoe UI" w:cs="Segoe UI"/>
          <w:i/>
          <w:iCs/>
          <w:color w:val="212529"/>
        </w:rPr>
        <w:t>=</w:t>
      </w:r>
      <w:r>
        <w:rPr>
          <w:rStyle w:val="defaultvalue"/>
          <w:rFonts w:ascii="Segoe UI" w:hAnsi="Segoe UI" w:cs="Segoe UI"/>
          <w:i/>
          <w:iCs/>
          <w:color w:val="212529"/>
        </w:rPr>
        <w:t>'best'</w:t>
      </w:r>
      <w:r>
        <w:rPr>
          <w:rFonts w:ascii="Segoe UI" w:hAnsi="Segoe UI" w:cs="Segoe UI"/>
          <w:color w:val="212529"/>
          <w:shd w:val="clear" w:color="auto" w:fill="F8F8F8"/>
        </w:rPr>
        <w:t>, </w:t>
      </w:r>
      <w:r>
        <w:rPr>
          <w:rStyle w:val="n"/>
          <w:rFonts w:ascii="Segoe UI" w:hAnsi="Segoe UI" w:cs="Segoe UI"/>
          <w:i/>
          <w:iCs/>
          <w:color w:val="212529"/>
        </w:rPr>
        <w:t>max_depth</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samples_split</w:t>
      </w:r>
      <w:r>
        <w:rPr>
          <w:rStyle w:val="o"/>
          <w:rFonts w:ascii="Segoe UI" w:hAnsi="Segoe UI" w:cs="Segoe UI"/>
          <w:i/>
          <w:iCs/>
          <w:color w:val="212529"/>
        </w:rPr>
        <w:t>=</w:t>
      </w:r>
      <w:r>
        <w:rPr>
          <w:rStyle w:val="defaultvalue"/>
          <w:rFonts w:ascii="Segoe UI" w:hAnsi="Segoe UI" w:cs="Segoe UI"/>
          <w:i/>
          <w:iCs/>
          <w:color w:val="212529"/>
        </w:rPr>
        <w:t>2</w:t>
      </w:r>
      <w:r>
        <w:rPr>
          <w:rFonts w:ascii="Segoe UI" w:hAnsi="Segoe UI" w:cs="Segoe UI"/>
          <w:color w:val="212529"/>
          <w:shd w:val="clear" w:color="auto" w:fill="F8F8F8"/>
        </w:rPr>
        <w:t>, </w:t>
      </w:r>
      <w:r>
        <w:rPr>
          <w:rStyle w:val="n"/>
          <w:rFonts w:ascii="Segoe UI" w:hAnsi="Segoe UI" w:cs="Segoe UI"/>
          <w:i/>
          <w:iCs/>
          <w:color w:val="212529"/>
        </w:rPr>
        <w:t>min_samples_leaf</w:t>
      </w:r>
      <w:r>
        <w:rPr>
          <w:rStyle w:val="o"/>
          <w:rFonts w:ascii="Segoe UI" w:hAnsi="Segoe UI" w:cs="Segoe UI"/>
          <w:i/>
          <w:iCs/>
          <w:color w:val="212529"/>
        </w:rPr>
        <w:t>=</w:t>
      </w:r>
      <w:r>
        <w:rPr>
          <w:rStyle w:val="defaultvalue"/>
          <w:rFonts w:ascii="Segoe UI" w:hAnsi="Segoe UI" w:cs="Segoe UI"/>
          <w:i/>
          <w:iCs/>
          <w:color w:val="212529"/>
        </w:rPr>
        <w:t>1</w:t>
      </w:r>
      <w:r>
        <w:rPr>
          <w:rFonts w:ascii="Segoe UI" w:hAnsi="Segoe UI" w:cs="Segoe UI"/>
          <w:color w:val="212529"/>
          <w:shd w:val="clear" w:color="auto" w:fill="F8F8F8"/>
        </w:rPr>
        <w:t>, </w:t>
      </w:r>
      <w:r>
        <w:rPr>
          <w:rStyle w:val="n"/>
          <w:rFonts w:ascii="Segoe UI" w:hAnsi="Segoe UI" w:cs="Segoe UI"/>
          <w:i/>
          <w:iCs/>
          <w:color w:val="212529"/>
        </w:rPr>
        <w:t>min_weight_fraction_leaf</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ax_featur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random_state</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ax_leaf_nod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impurity_decrease</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in_impurity_spli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lass_weigh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cp_alpha</w:t>
      </w:r>
      <w:r>
        <w:rPr>
          <w:rStyle w:val="o"/>
          <w:rFonts w:ascii="Segoe UI" w:hAnsi="Segoe UI" w:cs="Segoe UI"/>
          <w:i/>
          <w:iCs/>
          <w:color w:val="212529"/>
        </w:rPr>
        <w:t>=</w:t>
      </w:r>
      <w:r>
        <w:rPr>
          <w:rStyle w:val="defaultvalue"/>
          <w:rFonts w:ascii="Segoe UI" w:hAnsi="Segoe UI" w:cs="Segoe UI"/>
          <w:i/>
          <w:iCs/>
          <w:color w:val="212529"/>
        </w:rPr>
        <w:t>0.0</w:t>
      </w:r>
      <w:r>
        <w:rPr>
          <w:rStyle w:val="sig-paren"/>
          <w:rFonts w:ascii="Segoe UI" w:hAnsi="Segoe UI" w:cs="Segoe UI"/>
          <w:color w:val="212529"/>
        </w:rPr>
        <w:t>)</w:t>
      </w:r>
      <w:hyperlink r:id="rId1" w:anchor="L607" w:history="1">
        <w:r>
          <w:rPr>
            <w:rStyle w:val="viewcode-link"/>
            <w:rFonts w:ascii="Segoe UI" w:hAnsi="Segoe UI" w:cs="Segoe UI"/>
            <w:color w:val="2878A2"/>
          </w:rPr>
          <w:t>[source]</w:t>
        </w:r>
      </w:hyperlink>
    </w:p>
    <w:p w14:paraId="669D3731" w14:textId="77777777" w:rsidR="006653E8" w:rsidRDefault="006653E8" w:rsidP="00D37979">
      <w:pPr>
        <w:pStyle w:val="Textocomentario"/>
      </w:pPr>
    </w:p>
    <w:p w14:paraId="385B4810" w14:textId="77777777" w:rsidR="006653E8" w:rsidRDefault="006653E8" w:rsidP="00D37979">
      <w:pPr>
        <w:pStyle w:val="Textocomentario"/>
        <w:rPr>
          <w:lang w:val="es-CU"/>
        </w:rPr>
      </w:pPr>
      <w:r w:rsidRPr="009C14B4">
        <w:rPr>
          <w:lang w:val="es-CU"/>
        </w:rPr>
        <w:t>En la tesi</w:t>
      </w:r>
      <w:r>
        <w:rPr>
          <w:lang w:val="es-CU"/>
        </w:rPr>
        <w:t>s tengo que hablar de todas esto</w:t>
      </w:r>
      <w:r w:rsidRPr="009C14B4">
        <w:rPr>
          <w:lang w:val="es-CU"/>
        </w:rPr>
        <w:t xml:space="preserve">s </w:t>
      </w:r>
      <w:r>
        <w:rPr>
          <w:lang w:val="es-CU"/>
        </w:rPr>
        <w:t>atributos y analizar cuales dan mejores resultados.</w:t>
      </w:r>
    </w:p>
    <w:p w14:paraId="20E871EB" w14:textId="77777777" w:rsidR="006653E8" w:rsidRDefault="006653E8" w:rsidP="00D37979">
      <w:pPr>
        <w:pStyle w:val="Textocomentario"/>
        <w:rPr>
          <w:lang w:val="es-CU"/>
        </w:rPr>
      </w:pPr>
      <w:r>
        <w:rPr>
          <w:lang w:val="es-CU"/>
        </w:rPr>
        <w:t>Una conclusión de esta parte será cual da mejores resultados</w:t>
      </w:r>
    </w:p>
    <w:p w14:paraId="106711A0" w14:textId="77777777" w:rsidR="006653E8" w:rsidRDefault="006653E8" w:rsidP="00D37979">
      <w:pPr>
        <w:pStyle w:val="Textocomentario"/>
        <w:rPr>
          <w:lang w:val="es-CU"/>
        </w:rPr>
      </w:pPr>
    </w:p>
    <w:p w14:paraId="5D1BE504" w14:textId="77777777" w:rsidR="006653E8" w:rsidRDefault="006653E8" w:rsidP="00D37979">
      <w:pPr>
        <w:pStyle w:val="Textocomentario"/>
        <w:rPr>
          <w:lang w:val="es-CU"/>
        </w:rPr>
      </w:pPr>
      <w:r>
        <w:rPr>
          <w:lang w:val="es-CU"/>
        </w:rPr>
        <w:t>Bueno para abordar más en la tesis</w:t>
      </w:r>
    </w:p>
    <w:p w14:paraId="122DA5A5" w14:textId="77777777" w:rsidR="006653E8" w:rsidRPr="009C14B4" w:rsidRDefault="006653E8" w:rsidP="00D37979">
      <w:pPr>
        <w:pStyle w:val="Textocomentario"/>
        <w:rPr>
          <w:lang w:val="es-CU"/>
        </w:rPr>
      </w:pPr>
      <w:r w:rsidRPr="00A2122B">
        <w:rPr>
          <w:lang w:val="es-CU"/>
        </w:rPr>
        <w:t>https://www.datacamp.com/community/tutorials/decision-tree-classification-python</w:t>
      </w:r>
    </w:p>
  </w:comment>
  <w:comment w:id="21" w:author="arodriguezm1027@gmail.com" w:date="2021-03-25T19:34:00Z" w:initials="a">
    <w:p w14:paraId="7C386096" w14:textId="77777777" w:rsidR="006653E8" w:rsidRPr="009C14B4" w:rsidRDefault="006653E8" w:rsidP="00D37979">
      <w:pPr>
        <w:pStyle w:val="Textocomentario"/>
        <w:rPr>
          <w:lang w:val="es-CU"/>
        </w:rPr>
      </w:pPr>
      <w:r>
        <w:rPr>
          <w:rStyle w:val="Refdecomentario"/>
        </w:rPr>
        <w:annotationRef/>
      </w:r>
      <w:r w:rsidRPr="009C14B4">
        <w:rPr>
          <w:lang w:val="es-CU"/>
        </w:rPr>
        <w:t>Florestas de decisão aleatória (ou florestas aleatórias) são um método de aprendizado</w:t>
      </w:r>
    </w:p>
    <w:p w14:paraId="19DE5CCC" w14:textId="77777777" w:rsidR="006653E8" w:rsidRPr="009C14B4" w:rsidRDefault="006653E8" w:rsidP="00D37979">
      <w:pPr>
        <w:pStyle w:val="Textocomentario"/>
        <w:rPr>
          <w:lang w:val="es-CU"/>
        </w:rPr>
      </w:pPr>
      <w:r w:rsidRPr="009C14B4">
        <w:rPr>
          <w:lang w:val="es-CU"/>
        </w:rPr>
        <w:t>conjunto para classificação e regressão, que operam através da construção de uma</w:t>
      </w:r>
    </w:p>
    <w:p w14:paraId="029AACCB" w14:textId="77777777" w:rsidR="006653E8" w:rsidRPr="009C14B4" w:rsidRDefault="006653E8" w:rsidP="00D37979">
      <w:pPr>
        <w:pStyle w:val="Textocomentario"/>
        <w:rPr>
          <w:lang w:val="es-CU"/>
        </w:rPr>
      </w:pPr>
      <w:r w:rsidRPr="009C14B4">
        <w:rPr>
          <w:lang w:val="es-CU"/>
        </w:rPr>
        <w:t>infinidade de árvores de decisão no momento do treinamento e gerando a classe que</w:t>
      </w:r>
    </w:p>
    <w:p w14:paraId="02E3A172" w14:textId="77777777" w:rsidR="006653E8" w:rsidRPr="009C14B4" w:rsidRDefault="006653E8" w:rsidP="00D37979">
      <w:pPr>
        <w:pStyle w:val="Textocomentario"/>
        <w:rPr>
          <w:lang w:val="es-CU"/>
        </w:rPr>
      </w:pPr>
      <w:r w:rsidRPr="009C14B4">
        <w:rPr>
          <w:lang w:val="es-CU"/>
        </w:rPr>
        <w:t>tem o maior númerode votos (classificação) ou a média dos valores de saída das várias</w:t>
      </w:r>
    </w:p>
    <w:p w14:paraId="71B540A5" w14:textId="77777777" w:rsidR="006653E8" w:rsidRPr="009C14B4" w:rsidRDefault="006653E8" w:rsidP="00D37979">
      <w:pPr>
        <w:pStyle w:val="Textocomentario"/>
        <w:rPr>
          <w:lang w:val="es-CU"/>
        </w:rPr>
      </w:pPr>
      <w:r w:rsidRPr="009C14B4">
        <w:rPr>
          <w:lang w:val="es-CU"/>
        </w:rPr>
        <w:t>árvores (regressão). As florestas de decisão aleatória corrigem o hábito das árvores de</w:t>
      </w:r>
    </w:p>
    <w:p w14:paraId="517DED8D" w14:textId="77777777" w:rsidR="006653E8" w:rsidRPr="009C14B4" w:rsidRDefault="006653E8" w:rsidP="00D37979">
      <w:pPr>
        <w:pStyle w:val="Textocomentario"/>
        <w:rPr>
          <w:lang w:val="es-CU"/>
        </w:rPr>
      </w:pPr>
      <w:r w:rsidRPr="009C14B4">
        <w:rPr>
          <w:lang w:val="es-CU"/>
        </w:rPr>
        <w:t>decisão de se sobreajustar ao conjunto de treinamento.</w:t>
      </w:r>
    </w:p>
  </w:comment>
  <w:comment w:id="27" w:author="Anabel Reyes" w:date="2022-05-11T12:42:00Z" w:initials="AR">
    <w:p w14:paraId="69A8F9C4" w14:textId="1CDC8DC6" w:rsidR="006653E8" w:rsidRPr="00BB086C" w:rsidRDefault="006653E8">
      <w:pPr>
        <w:pStyle w:val="Textocomentario"/>
        <w:rPr>
          <w:lang w:val="es-ES"/>
        </w:rPr>
      </w:pPr>
      <w:r>
        <w:rPr>
          <w:rStyle w:val="Refdecomentario"/>
        </w:rPr>
        <w:annotationRef/>
      </w:r>
      <w:r w:rsidRPr="00BB086C">
        <w:rPr>
          <w:lang w:val="es-ES"/>
        </w:rPr>
        <w:t>Revisar este c</w:t>
      </w:r>
      <w:r>
        <w:rPr>
          <w:lang w:val="es-ES"/>
        </w:rPr>
        <w:t>ambio que hice para resolver un comnetario de Felipe, falta poner la ecuación pero no se bien q poner ahi</w:t>
      </w:r>
    </w:p>
  </w:comment>
  <w:comment w:id="28" w:author="Anabel Reyes" w:date="2022-03-25T18:24:00Z" w:initials="AR">
    <w:p w14:paraId="4B8E1C12" w14:textId="7DC9EC0D" w:rsidR="006653E8" w:rsidRDefault="006653E8">
      <w:pPr>
        <w:pStyle w:val="Textocomentario"/>
        <w:rPr>
          <w:lang w:val="es-ES"/>
        </w:rPr>
      </w:pPr>
      <w:r>
        <w:rPr>
          <w:rStyle w:val="Refdecomentario"/>
        </w:rPr>
        <w:annotationRef/>
      </w:r>
      <w:r w:rsidRPr="00951660">
        <w:rPr>
          <w:lang w:val="es-ES"/>
        </w:rPr>
        <w:t>Mudar Pn pelo Pm</w:t>
      </w:r>
    </w:p>
    <w:p w14:paraId="4671B4D8" w14:textId="716215DC" w:rsidR="006653E8" w:rsidRPr="00951660" w:rsidRDefault="006653E8">
      <w:pPr>
        <w:pStyle w:val="Textocomentario"/>
        <w:rPr>
          <w:lang w:val="es-ES"/>
        </w:rPr>
      </w:pPr>
      <w:r>
        <w:rPr>
          <w:lang w:val="es-ES"/>
        </w:rPr>
        <w:t>Trocar X pelo P</w:t>
      </w:r>
    </w:p>
  </w:comment>
  <w:comment w:id="31" w:author="Anabel Reyes" w:date="2022-05-10T17:20:00Z" w:initials="AR">
    <w:p w14:paraId="7DB61560" w14:textId="298957AE" w:rsidR="006653E8" w:rsidRPr="004B3C11" w:rsidRDefault="006653E8">
      <w:pPr>
        <w:pStyle w:val="Textocomentario"/>
        <w:rPr>
          <w:lang w:val="es-ES"/>
        </w:rPr>
      </w:pPr>
      <w:r>
        <w:rPr>
          <w:rStyle w:val="Refdecomentario"/>
        </w:rPr>
        <w:annotationRef/>
      </w:r>
      <w:r w:rsidRPr="004B3C11">
        <w:rPr>
          <w:lang w:val="es-ES"/>
        </w:rPr>
        <w:t>No estoy diciendo lo mismo</w:t>
      </w:r>
      <w:r>
        <w:rPr>
          <w:lang w:val="es-ES"/>
        </w:rPr>
        <w:t xml:space="preserve"> en las dos oraciones?</w:t>
      </w:r>
    </w:p>
  </w:comment>
  <w:comment w:id="34" w:author="Felipe Augusto Pereira de Figueiredo" w:date="2022-04-25T14:54:00Z" w:initials="FAPdF">
    <w:p w14:paraId="22E0725C" w14:textId="77777777" w:rsidR="006653E8" w:rsidRPr="00AB5052" w:rsidRDefault="006653E8" w:rsidP="001712FF">
      <w:pPr>
        <w:pStyle w:val="Textocomentario"/>
        <w:rPr>
          <w:lang w:val="es-ES"/>
        </w:rPr>
      </w:pPr>
      <w:r>
        <w:rPr>
          <w:rStyle w:val="Refdecomentario"/>
        </w:rPr>
        <w:annotationRef/>
      </w:r>
      <w:r w:rsidRPr="00AB5052">
        <w:rPr>
          <w:lang w:val="es-ES"/>
        </w:rPr>
        <w:t>Explique o que a função indicadora faz. Ela é igual a 1 se os valores forem iguais e 0, caso contrário.</w:t>
      </w:r>
    </w:p>
  </w:comment>
  <w:comment w:id="37" w:author="Anabel Reyes" w:date="2022-03-25T19:13:00Z" w:initials="AR">
    <w:p w14:paraId="189A4BB5" w14:textId="77777777" w:rsidR="006653E8" w:rsidRPr="00386639" w:rsidRDefault="006653E8" w:rsidP="00386639">
      <w:pPr>
        <w:pStyle w:val="Textocomentario"/>
        <w:rPr>
          <w:lang w:val="es-ES"/>
        </w:rPr>
      </w:pPr>
      <w:r>
        <w:rPr>
          <w:rStyle w:val="Refdecomentario"/>
        </w:rPr>
        <w:annotationRef/>
      </w:r>
      <w:r w:rsidRPr="00386639">
        <w:rPr>
          <w:lang w:val="es-ES"/>
        </w:rPr>
        <w:t>Arreglar figura</w:t>
      </w:r>
    </w:p>
  </w:comment>
  <w:comment w:id="39" w:author="Anabel Reyes" w:date="2022-05-06T13:43:00Z" w:initials="AR">
    <w:p w14:paraId="6D5B0563" w14:textId="181FD93A" w:rsidR="006653E8" w:rsidRPr="000844D9" w:rsidRDefault="006653E8">
      <w:pPr>
        <w:pStyle w:val="Textocomentario"/>
        <w:rPr>
          <w:lang w:val="es-ES"/>
        </w:rPr>
      </w:pPr>
      <w:r>
        <w:rPr>
          <w:rStyle w:val="Refdecomentario"/>
        </w:rPr>
        <w:annotationRef/>
      </w:r>
      <w:r w:rsidRPr="000844D9">
        <w:rPr>
          <w:lang w:val="es-ES"/>
        </w:rPr>
        <w:t>No me gusta el we</w:t>
      </w:r>
    </w:p>
  </w:comment>
  <w:comment w:id="40" w:author="Anabel Reyes" w:date="2022-05-06T13:48:00Z" w:initials="AR">
    <w:p w14:paraId="1E8D6695" w14:textId="36975CB2" w:rsidR="006653E8" w:rsidRPr="00C30F99" w:rsidRDefault="006653E8">
      <w:pPr>
        <w:pStyle w:val="Textocomentario"/>
        <w:rPr>
          <w:lang w:val="es-ES"/>
        </w:rPr>
      </w:pPr>
      <w:r>
        <w:rPr>
          <w:rStyle w:val="Refdecomentario"/>
        </w:rPr>
        <w:annotationRef/>
      </w:r>
      <w:r w:rsidRPr="00C30F99">
        <w:rPr>
          <w:lang w:val="es-ES"/>
        </w:rPr>
        <w:t>Felipe me</w:t>
      </w:r>
      <w:r>
        <w:rPr>
          <w:lang w:val="es-ES"/>
        </w:rPr>
        <w:t xml:space="preserve"> escribió esto pero no me parece correcto</w:t>
      </w:r>
    </w:p>
  </w:comment>
  <w:comment w:id="41" w:author="Anabel Reyes" w:date="2022-03-25T19:29:00Z" w:initials="AR">
    <w:p w14:paraId="708FACC4" w14:textId="7E9BD2DA" w:rsidR="006653E8" w:rsidRPr="00386639" w:rsidRDefault="006653E8">
      <w:pPr>
        <w:pStyle w:val="Textocomentario"/>
        <w:rPr>
          <w:lang w:val="es-ES"/>
        </w:rPr>
      </w:pPr>
      <w:r>
        <w:rPr>
          <w:rStyle w:val="Refdecomentario"/>
        </w:rPr>
        <w:annotationRef/>
      </w:r>
      <w:r>
        <w:rPr>
          <w:lang w:val="es-ES"/>
        </w:rPr>
        <w:t>trocar</w:t>
      </w:r>
      <w:r w:rsidRPr="00386639">
        <w:rPr>
          <w:lang w:val="es-ES"/>
        </w:rPr>
        <w:t xml:space="preserve"> n x m</w:t>
      </w:r>
    </w:p>
  </w:comment>
  <w:comment w:id="45" w:author="Anabel Reyes" w:date="2022-03-28T17:59:00Z" w:initials="AR">
    <w:p w14:paraId="1B8CCD05" w14:textId="6F1FB1BE" w:rsidR="006653E8" w:rsidRPr="006E510F" w:rsidRDefault="006653E8">
      <w:pPr>
        <w:pStyle w:val="Textocomentario"/>
        <w:rPr>
          <w:lang w:val="es-ES"/>
        </w:rPr>
      </w:pPr>
      <w:r>
        <w:rPr>
          <w:rStyle w:val="Refdecomentario"/>
        </w:rPr>
        <w:annotationRef/>
      </w:r>
      <w:r w:rsidRPr="006E510F">
        <w:rPr>
          <w:lang w:val="es-ES"/>
        </w:rPr>
        <w:t>trocar n x m</w:t>
      </w:r>
    </w:p>
  </w:comment>
  <w:comment w:id="48" w:author="Anabel Reyes" w:date="2022-03-25T20:23:00Z" w:initials="AR">
    <w:p w14:paraId="329F7B98" w14:textId="1FEB59F6" w:rsidR="006653E8" w:rsidRPr="005F4E36" w:rsidRDefault="006653E8">
      <w:pPr>
        <w:pStyle w:val="Textocomentario"/>
        <w:rPr>
          <w:lang w:val="es-ES"/>
        </w:rPr>
      </w:pPr>
      <w:r>
        <w:rPr>
          <w:rStyle w:val="Refdecomentario"/>
        </w:rPr>
        <w:annotationRef/>
      </w:r>
      <w:r w:rsidRPr="005F4E36">
        <w:rPr>
          <w:lang w:val="es-ES"/>
        </w:rPr>
        <w:t>Tr</w:t>
      </w:r>
      <w:r>
        <w:rPr>
          <w:lang w:val="es-ES"/>
        </w:rPr>
        <w:t>ocar m pela n</w:t>
      </w:r>
    </w:p>
  </w:comment>
  <w:comment w:id="55" w:author="Felipe Augusto Pereira de Figueiredo" w:date="2022-04-26T14:25:00Z" w:initials="FAPdF">
    <w:p w14:paraId="57D24D7A" w14:textId="77777777" w:rsidR="006653E8" w:rsidRDefault="006653E8" w:rsidP="007728CD">
      <w:pPr>
        <w:pStyle w:val="Textocomentario"/>
        <w:ind w:left="0" w:firstLine="0"/>
        <w:rPr>
          <w:rFonts w:eastAsiaTheme="minorEastAsia"/>
          <w:lang w:val="pt-BR"/>
        </w:rPr>
      </w:pPr>
      <w:r>
        <w:rPr>
          <w:rStyle w:val="Refdecomentario"/>
        </w:rPr>
        <w:annotationRef/>
      </w:r>
      <w:r w:rsidRPr="00B069BE">
        <w:rPr>
          <w:lang w:val="pt-BR"/>
        </w:rPr>
        <w:t xml:space="preserve">Explique porque você adota </w:t>
      </w:r>
      <m:oMath>
        <m:sSup>
          <m:sSupPr>
            <m:ctrlPr>
              <w:rPr>
                <w:rFonts w:ascii="Cambria Math" w:eastAsiaTheme="minorEastAsia" w:hAnsi="Cambria Math"/>
                <w:i/>
              </w:rPr>
            </m:ctrlPr>
          </m:sSupPr>
          <m:e>
            <m:r>
              <w:rPr>
                <w:rFonts w:ascii="Cambria Math" w:eastAsiaTheme="minorEastAsia" w:hAnsi="Cambria Math"/>
                <w:lang w:val="pt-BR"/>
              </w:rPr>
              <m:t>10</m:t>
            </m:r>
          </m:e>
          <m:sup>
            <m:r>
              <w:rPr>
                <w:rFonts w:ascii="Cambria Math" w:eastAsiaTheme="minorEastAsia" w:hAnsi="Cambria Math"/>
                <w:lang w:val="pt-BR"/>
              </w:rPr>
              <m:t>-10</m:t>
            </m:r>
          </m:sup>
        </m:sSup>
        <m:r>
          <w:rPr>
            <w:rFonts w:ascii="Cambria Math" w:eastAsiaTheme="minorEastAsia" w:hAnsi="Cambria Math"/>
            <w:lang w:val="pt-BR"/>
          </w:rPr>
          <m:t xml:space="preserve"> </m:t>
        </m:r>
      </m:oMath>
      <w:r w:rsidRPr="00B069BE">
        <w:rPr>
          <w:rFonts w:eastAsiaTheme="minorEastAsia"/>
          <w:lang w:val="pt-BR"/>
        </w:rPr>
        <w:t>como sendo a vari</w:t>
      </w:r>
      <w:r>
        <w:rPr>
          <w:rFonts w:eastAsiaTheme="minorEastAsia"/>
          <w:lang w:val="pt-BR"/>
        </w:rPr>
        <w:t>ância do ruído aqui. Com certeza algum membro da banca vai te perguntar.</w:t>
      </w:r>
    </w:p>
    <w:p w14:paraId="39F31CCF" w14:textId="77777777" w:rsidR="006653E8" w:rsidRDefault="006653E8" w:rsidP="007728CD">
      <w:pPr>
        <w:pStyle w:val="Textocomentario"/>
        <w:ind w:left="0" w:firstLine="0"/>
        <w:rPr>
          <w:rFonts w:eastAsiaTheme="minorEastAsia"/>
          <w:lang w:val="pt-BR"/>
        </w:rPr>
      </w:pPr>
    </w:p>
    <w:p w14:paraId="3EA502B9" w14:textId="77777777" w:rsidR="006653E8" w:rsidRPr="00B069BE" w:rsidRDefault="006653E8" w:rsidP="007728CD">
      <w:pPr>
        <w:pStyle w:val="Textocomentario"/>
        <w:ind w:left="0" w:firstLine="0"/>
        <w:rPr>
          <w:lang w:val="pt-BR"/>
        </w:rPr>
      </w:pPr>
      <w:r>
        <w:rPr>
          <w:rFonts w:eastAsiaTheme="minorEastAsia"/>
          <w:lang w:val="pt-BR"/>
        </w:rPr>
        <w:t>Em teoria, esta análise que você está fazendo neste capítulo sobre o formato da array e do diagrama de irradiação das antenas, não deveria levar em consideração a adição de ruído (ou ele ser muito pequeno), pois como discutimos na nossa última reunião, aqui o que você quer analisar é o erro de ambiguidade, o qual é causado única e exclusivamente pelo diagrama de irradiação das antenas.</w:t>
      </w:r>
    </w:p>
  </w:comment>
  <w:comment w:id="59" w:author="Felipe Augusto Pereira de Figueiredo" w:date="2022-04-26T15:00:00Z" w:initials="FAPdF">
    <w:p w14:paraId="7A43DC20" w14:textId="77777777" w:rsidR="006653E8" w:rsidRPr="00A1353E" w:rsidRDefault="006653E8" w:rsidP="008E7D05">
      <w:pPr>
        <w:pStyle w:val="Textocomentario"/>
        <w:ind w:left="0" w:firstLine="0"/>
        <w:rPr>
          <w:lang w:val="pt-BR"/>
        </w:rPr>
      </w:pPr>
      <w:r>
        <w:rPr>
          <w:rStyle w:val="Refdecomentario"/>
        </w:rPr>
        <w:annotationRef/>
      </w:r>
      <w:r w:rsidRPr="00A1353E">
        <w:rPr>
          <w:lang w:val="pt-BR"/>
        </w:rPr>
        <w:t>Esta frase está confusa. E</w:t>
      </w:r>
      <w:r>
        <w:rPr>
          <w:lang w:val="pt-BR"/>
        </w:rPr>
        <w:t>xplique melhor o que a figura mostra.</w:t>
      </w:r>
    </w:p>
  </w:comment>
  <w:comment w:id="60" w:author="Felipe Augusto Pereira de Figueiredo" w:date="2022-04-26T15:11:00Z" w:initials="FAPdF">
    <w:p w14:paraId="1860BBCD" w14:textId="77777777" w:rsidR="006653E8" w:rsidRPr="00E86D08" w:rsidRDefault="006653E8" w:rsidP="008E7D05">
      <w:pPr>
        <w:pStyle w:val="Textocomentario"/>
        <w:ind w:left="0" w:firstLine="0"/>
        <w:rPr>
          <w:lang w:val="pt-BR"/>
        </w:rPr>
      </w:pPr>
      <w:r>
        <w:rPr>
          <w:rStyle w:val="Refdecomentario"/>
        </w:rPr>
        <w:annotationRef/>
      </w:r>
      <w:r w:rsidRPr="00E86D08">
        <w:rPr>
          <w:lang w:val="pt-BR"/>
        </w:rPr>
        <w:t>Me lembro de termos discutido que para verificar a ambiguidade voc</w:t>
      </w:r>
      <w:r>
        <w:rPr>
          <w:lang w:val="pt-BR"/>
        </w:rPr>
        <w:t>ê não usaria ruído. O ruído aqui apenas atrapalha. O que queremos mesmo é verificar a influência do diagrama de irradiação das antenas.</w:t>
      </w:r>
    </w:p>
  </w:comment>
  <w:comment w:id="61" w:author="Felipe Augusto Pereira de Figueiredo" w:date="2022-04-26T17:29:00Z" w:initials="FAPdF">
    <w:p w14:paraId="52116AD5" w14:textId="77777777" w:rsidR="006653E8" w:rsidRPr="00C26FE6" w:rsidRDefault="006653E8" w:rsidP="008E7D05">
      <w:pPr>
        <w:pStyle w:val="Textocomentario"/>
        <w:ind w:left="0" w:firstLine="0"/>
        <w:rPr>
          <w:lang w:val="pt-BR"/>
        </w:rPr>
      </w:pPr>
      <w:r>
        <w:rPr>
          <w:rStyle w:val="Refdecomentario"/>
        </w:rPr>
        <w:annotationRef/>
      </w:r>
      <w:r w:rsidRPr="00C26FE6">
        <w:rPr>
          <w:lang w:val="pt-BR"/>
        </w:rPr>
        <w:t>Uma figura é fundamental p</w:t>
      </w:r>
      <w:r>
        <w:rPr>
          <w:lang w:val="pt-BR"/>
        </w:rPr>
        <w:t>a</w:t>
      </w:r>
      <w:r w:rsidRPr="00C26FE6">
        <w:rPr>
          <w:lang w:val="pt-BR"/>
        </w:rPr>
        <w:t>ra que o leitor entenda o que est</w:t>
      </w:r>
      <w:r>
        <w:rPr>
          <w:lang w:val="pt-BR"/>
        </w:rPr>
        <w:t>á sendo explicado aqui e não se esqueça de colocar os números das antenas.</w:t>
      </w:r>
    </w:p>
  </w:comment>
  <w:comment w:id="62" w:author="Felipe Augusto Pereira de Figueiredo" w:date="2022-04-26T16:54:00Z" w:initials="FAPdF">
    <w:p w14:paraId="013C5289" w14:textId="77777777" w:rsidR="006653E8" w:rsidRPr="00CE6B00" w:rsidRDefault="006653E8" w:rsidP="008E7D05">
      <w:pPr>
        <w:pStyle w:val="Textocomentario"/>
        <w:ind w:left="0" w:firstLine="0"/>
        <w:rPr>
          <w:lang w:val="pt-BR"/>
        </w:rPr>
      </w:pPr>
      <w:r>
        <w:rPr>
          <w:rStyle w:val="Refdecomentario"/>
        </w:rPr>
        <w:annotationRef/>
      </w:r>
      <w:r w:rsidRPr="00CE6B00">
        <w:rPr>
          <w:lang w:val="pt-BR"/>
        </w:rPr>
        <w:t xml:space="preserve">Explique melhor qual o problema causado pelo </w:t>
      </w:r>
      <w:r>
        <w:rPr>
          <w:lang w:val="pt-BR"/>
        </w:rPr>
        <w:t>diagrama</w:t>
      </w:r>
      <w:r w:rsidRPr="00CE6B00">
        <w:rPr>
          <w:lang w:val="pt-BR"/>
        </w:rPr>
        <w:t xml:space="preserve"> de irradiaç</w:t>
      </w:r>
      <w:r>
        <w:rPr>
          <w:lang w:val="pt-BR"/>
        </w:rPr>
        <w:t>ão. O que acontece? O sinal é mais atenuado em uma direção do que em outra e por isso uma outra antena recebe o sinal com maior intensidade? Explique melhor.</w:t>
      </w:r>
    </w:p>
  </w:comment>
  <w:comment w:id="63" w:author="Felipe Augusto Pereira de Figueiredo" w:date="2022-04-26T18:11:00Z" w:initials="FAPdF">
    <w:p w14:paraId="02370D7E" w14:textId="77777777" w:rsidR="006653E8" w:rsidRPr="00643524" w:rsidRDefault="006653E8" w:rsidP="008E7D05">
      <w:pPr>
        <w:pStyle w:val="Textocomentario"/>
        <w:ind w:left="0" w:firstLine="0"/>
        <w:rPr>
          <w:lang w:val="pt-BR"/>
        </w:rPr>
      </w:pPr>
      <w:r>
        <w:rPr>
          <w:rStyle w:val="Refdecomentario"/>
        </w:rPr>
        <w:annotationRef/>
      </w:r>
      <w:r w:rsidRPr="00643524">
        <w:rPr>
          <w:lang w:val="pt-BR"/>
        </w:rPr>
        <w:t>Se o problema da ambiguidade é devido ao diagram</w:t>
      </w:r>
      <w:r>
        <w:rPr>
          <w:lang w:val="pt-BR"/>
        </w:rPr>
        <w:t>a</w:t>
      </w:r>
      <w:r w:rsidRPr="00643524">
        <w:rPr>
          <w:lang w:val="pt-BR"/>
        </w:rPr>
        <w:t xml:space="preserve"> de irradiaç</w:t>
      </w:r>
      <w:r>
        <w:rPr>
          <w:lang w:val="pt-BR"/>
        </w:rPr>
        <w:t>ão, não faz sentido algum dizer que se o ruído diminuir o problema desaparece. Essa afirmação não está correta. O que faz sentido é a diminuição dos erros, mas não o completa desaparecimento deles. Mesmo não tendo ruído, o diagrama de irradiação fará com que ocorram erros de ambiguidade, ou seja, aqueles erros de 180 graus.</w:t>
      </w:r>
    </w:p>
  </w:comment>
  <w:comment w:id="64" w:author="Felipe Augusto Pereira de Figueiredo" w:date="2022-04-26T18:13:00Z" w:initials="FAPdF">
    <w:p w14:paraId="150D4556" w14:textId="77777777" w:rsidR="006653E8" w:rsidRPr="006D736D" w:rsidRDefault="006653E8" w:rsidP="008E7D05">
      <w:pPr>
        <w:pStyle w:val="Textocomentario"/>
        <w:ind w:left="0" w:firstLine="0"/>
        <w:rPr>
          <w:lang w:val="pt-BR"/>
        </w:rPr>
      </w:pPr>
      <w:r>
        <w:rPr>
          <w:rStyle w:val="Refdecomentario"/>
        </w:rPr>
        <w:annotationRef/>
      </w:r>
      <w:r w:rsidRPr="006D736D">
        <w:rPr>
          <w:lang w:val="pt-BR"/>
        </w:rPr>
        <w:t>Isso é o esperado, o ru</w:t>
      </w:r>
      <w:r>
        <w:rPr>
          <w:lang w:val="pt-BR"/>
        </w:rPr>
        <w:t>ído nada mais é do que a adição/subtração de um valor aleatório à potência recebida. Ou seja, realmente teremos erros, mas veja que serão erros aleatórios e não erros de 180 graus, que é o que ocorre devido ao diagrama de irradiação. Veja que são dois problemas totalmente diferentes, sendo um de fácil resolução, que é a adição de uma nova antena e o uso de um outro tipo de antena, que é a dipole Vee.</w:t>
      </w:r>
    </w:p>
  </w:comment>
  <w:comment w:id="68" w:author="Anabel Reyes" w:date="2022-05-10T21:24:00Z" w:initials="AR">
    <w:p w14:paraId="06DE5D45" w14:textId="77981A52" w:rsidR="006653E8" w:rsidRPr="00E45EFB" w:rsidRDefault="006653E8">
      <w:pPr>
        <w:pStyle w:val="Textocomentario"/>
        <w:rPr>
          <w:lang w:val="es-ES"/>
        </w:rPr>
      </w:pPr>
      <w:r>
        <w:rPr>
          <w:rStyle w:val="Refdecomentario"/>
        </w:rPr>
        <w:annotationRef/>
      </w:r>
      <w:r w:rsidRPr="009C1263">
        <w:rPr>
          <w:lang w:val="pt-BR"/>
        </w:rPr>
        <w:t>O que s</w:t>
      </w:r>
      <w:r>
        <w:rPr>
          <w:lang w:val="pt-BR"/>
        </w:rPr>
        <w:t>ão os retâ</w:t>
      </w:r>
      <w:r w:rsidRPr="009C1263">
        <w:rPr>
          <w:lang w:val="pt-BR"/>
        </w:rPr>
        <w:t>ngulos alaranjados na tabela</w:t>
      </w:r>
      <w:r>
        <w:rPr>
          <w:lang w:val="pt-BR"/>
        </w:rPr>
        <w:t>?</w:t>
      </w:r>
    </w:p>
  </w:comment>
  <w:comment w:id="71" w:author="Felipe Augusto Pereira de Figueiredo" w:date="2022-04-26T18:31:00Z" w:initials="FAPdF">
    <w:p w14:paraId="178DAFEF" w14:textId="77777777" w:rsidR="006653E8" w:rsidRPr="004E5598" w:rsidRDefault="006653E8" w:rsidP="00C66B31">
      <w:pPr>
        <w:pStyle w:val="Textocomentario"/>
        <w:ind w:left="0" w:firstLine="0"/>
        <w:rPr>
          <w:lang w:val="pt-BR"/>
        </w:rPr>
      </w:pPr>
      <w:r>
        <w:rPr>
          <w:rStyle w:val="Refdecomentario"/>
        </w:rPr>
        <w:annotationRef/>
      </w:r>
      <w:r w:rsidRPr="004E5598">
        <w:rPr>
          <w:lang w:val="pt-BR"/>
        </w:rPr>
        <w:t xml:space="preserve">Por qual </w:t>
      </w:r>
      <w:r>
        <w:rPr>
          <w:lang w:val="pt-BR"/>
        </w:rPr>
        <w:t>motivo</w:t>
      </w:r>
      <w:r w:rsidRPr="004E5598">
        <w:rPr>
          <w:lang w:val="pt-BR"/>
        </w:rPr>
        <w:t xml:space="preserve"> você apresenta esta matriz de confus</w:t>
      </w:r>
      <w:r>
        <w:rPr>
          <w:lang w:val="pt-BR"/>
        </w:rPr>
        <w:t>ão com as 20 primeiras classes? Não ficou claro o motivo. Por favor, o adicione ao texto para que o leitor entenda o motivo e consequentemente entenda o que você quer mostrar com esse resultado.</w:t>
      </w:r>
    </w:p>
  </w:comment>
  <w:comment w:id="72" w:author="Felipe Augusto Pereira de Figueiredo" w:date="2022-04-26T18:29:00Z" w:initials="FAPdF">
    <w:p w14:paraId="31A31401" w14:textId="77777777" w:rsidR="006653E8" w:rsidRPr="00B93DD1" w:rsidRDefault="006653E8" w:rsidP="00C66B31">
      <w:pPr>
        <w:pStyle w:val="Textocomentario"/>
        <w:ind w:left="0" w:firstLine="0"/>
        <w:rPr>
          <w:lang w:val="pt-BR"/>
        </w:rPr>
      </w:pPr>
      <w:r>
        <w:rPr>
          <w:rStyle w:val="Refdecomentario"/>
        </w:rPr>
        <w:annotationRef/>
      </w:r>
      <w:r w:rsidRPr="00B93DD1">
        <w:rPr>
          <w:lang w:val="pt-BR"/>
        </w:rPr>
        <w:t>Aqui nesse caso, é o ru</w:t>
      </w:r>
      <w:r>
        <w:rPr>
          <w:lang w:val="pt-BR"/>
        </w:rPr>
        <w:t>ído e o treinamento do modelo quem causam os erros e não o diagrama de irradiação das antenas. Se não houver ruído, os erros só serão causados pela “qualidade” do modelo.</w:t>
      </w:r>
    </w:p>
  </w:comment>
  <w:comment w:id="78" w:author="Anabel Reyes" w:date="2022-04-13T23:29:00Z" w:initials="AR">
    <w:p w14:paraId="74494585" w14:textId="5BA9CA7A" w:rsidR="006653E8" w:rsidRPr="00317D33" w:rsidRDefault="006653E8">
      <w:pPr>
        <w:pStyle w:val="Textocomentario"/>
        <w:rPr>
          <w:lang w:val="es-ES"/>
        </w:rPr>
      </w:pPr>
      <w:r>
        <w:rPr>
          <w:rStyle w:val="Refdecomentario"/>
        </w:rPr>
        <w:annotationRef/>
      </w:r>
      <w:r w:rsidRPr="00317D33">
        <w:rPr>
          <w:lang w:val="es-ES"/>
        </w:rPr>
        <w:t>Esta table podria quitarla o dejarla</w:t>
      </w:r>
    </w:p>
  </w:comment>
  <w:comment w:id="79" w:author="Felipe Augusto Pereira de Figueiredo" w:date="2022-05-05T14:23:00Z" w:initials="FAPdF">
    <w:p w14:paraId="3FED5A76" w14:textId="77777777" w:rsidR="006653E8" w:rsidRPr="00724304" w:rsidRDefault="006653E8" w:rsidP="00C66B31">
      <w:pPr>
        <w:pStyle w:val="Textocomentario"/>
        <w:rPr>
          <w:lang w:val="pt-BR"/>
        </w:rPr>
      </w:pPr>
      <w:r>
        <w:rPr>
          <w:rStyle w:val="Refdecomentario"/>
        </w:rPr>
        <w:annotationRef/>
      </w:r>
      <w:r w:rsidRPr="00724304">
        <w:rPr>
          <w:lang w:val="pt-BR"/>
        </w:rPr>
        <w:t>Esse trecho final da frase est</w:t>
      </w:r>
      <w:r>
        <w:rPr>
          <w:lang w:val="pt-BR"/>
        </w:rPr>
        <w:t>á estranho. Você diz que em geral os erros não ocorrem? Seria melhor reescrever que esses erros ocorrem devido ao ruído presente nas amostras e também à qualidade do treinamento do modelo (poucas amostras, falta de ajuste fino dos hiperparametrros, número de antenas não é grande, etc.)</w:t>
      </w:r>
    </w:p>
  </w:comment>
  <w:comment w:id="82" w:author="Felipe Augusto Pereira de Figueiredo" w:date="2022-05-05T14:42:00Z" w:initials="FAPdF">
    <w:p w14:paraId="3002BC92" w14:textId="77777777" w:rsidR="006653E8" w:rsidRPr="00910DED" w:rsidRDefault="006653E8" w:rsidP="00C66B31">
      <w:pPr>
        <w:pStyle w:val="Textocomentario"/>
        <w:ind w:left="0" w:firstLine="0"/>
        <w:rPr>
          <w:lang w:val="pt-BR"/>
        </w:rPr>
      </w:pPr>
      <w:r>
        <w:rPr>
          <w:rStyle w:val="Refdecomentario"/>
        </w:rPr>
        <w:annotationRef/>
      </w:r>
      <w:r w:rsidRPr="00F54E56">
        <w:rPr>
          <w:lang w:val="pt-BR"/>
        </w:rPr>
        <w:t>Por várias vezes, você usa “where the latter is corroborated”</w:t>
      </w:r>
      <w:r>
        <w:rPr>
          <w:lang w:val="pt-BR"/>
        </w:rPr>
        <w:t>, mas perceba que este é um parágrafo onde não está explícito nenhum de dois casos onde o último é corroborado pelas matrizes de confusão com diferentes ruídos. É melhor você reescrever dizendo realmente o que é esse último (latter) caso. Isso não ocorre apenas aqui, em vários outros pontos do seu texto tb. Procure pelo trecho “</w:t>
      </w:r>
      <w:r w:rsidRPr="00910DED">
        <w:rPr>
          <w:lang w:val="pt-BR"/>
        </w:rPr>
        <w:t>where the latter is corroborated</w:t>
      </w:r>
      <w:r>
        <w:rPr>
          <w:lang w:val="pt-BR"/>
        </w:rPr>
        <w:t>” para você encontrar os outros pontos</w:t>
      </w:r>
    </w:p>
  </w:comment>
  <w:comment w:id="83" w:author="Felipe Augusto Pereira de Figueiredo" w:date="2022-05-05T14:38:00Z" w:initials="FAPdF">
    <w:p w14:paraId="2B32E225" w14:textId="77777777" w:rsidR="006653E8" w:rsidRPr="00C12151" w:rsidRDefault="006653E8" w:rsidP="00D722AD">
      <w:pPr>
        <w:pStyle w:val="Textocomentario"/>
        <w:ind w:left="0" w:firstLine="0"/>
        <w:rPr>
          <w:lang w:val="pt-BR"/>
        </w:rPr>
      </w:pPr>
      <w:r>
        <w:rPr>
          <w:rStyle w:val="Refdecomentario"/>
        </w:rPr>
        <w:annotationRef/>
      </w:r>
      <w:r w:rsidRPr="00C12151">
        <w:rPr>
          <w:lang w:val="pt-BR"/>
        </w:rPr>
        <w:t>Referencie a figura</w:t>
      </w:r>
      <w:r>
        <w:rPr>
          <w:lang w:val="pt-BR"/>
        </w:rPr>
        <w:t xml:space="preserve"> </w:t>
      </w:r>
      <w:r w:rsidRPr="00C12151">
        <w:rPr>
          <w:lang w:val="pt-BR"/>
        </w:rPr>
        <w:t>do diagram</w:t>
      </w:r>
      <w:r>
        <w:rPr>
          <w:lang w:val="pt-BR"/>
        </w:rPr>
        <w:t>a</w:t>
      </w:r>
      <w:r w:rsidRPr="00C12151">
        <w:rPr>
          <w:lang w:val="pt-BR"/>
        </w:rPr>
        <w:t xml:space="preserve"> de irradiação da dip</w:t>
      </w:r>
      <w:r>
        <w:rPr>
          <w:lang w:val="pt-BR"/>
        </w:rPr>
        <w:t>o</w:t>
      </w:r>
      <w:r w:rsidRPr="00C12151">
        <w:rPr>
          <w:lang w:val="pt-BR"/>
        </w:rPr>
        <w:t>lo V aqui.</w:t>
      </w:r>
    </w:p>
  </w:comment>
  <w:comment w:id="94" w:author="Felipe Augusto Pereira de Figueiredo" w:date="2022-05-05T15:40:00Z" w:initials="FAPdF">
    <w:p w14:paraId="115844A0" w14:textId="77777777" w:rsidR="006653E8" w:rsidRPr="009724A9" w:rsidRDefault="006653E8" w:rsidP="00666C2D">
      <w:pPr>
        <w:pStyle w:val="Textocomentario"/>
        <w:ind w:left="0" w:firstLine="0"/>
        <w:rPr>
          <w:lang w:val="pt-BR"/>
        </w:rPr>
      </w:pPr>
      <w:r>
        <w:rPr>
          <w:rStyle w:val="Refdecomentario"/>
        </w:rPr>
        <w:annotationRef/>
      </w:r>
      <w:r w:rsidRPr="009724A9">
        <w:rPr>
          <w:lang w:val="pt-BR"/>
        </w:rPr>
        <w:t>Na figura 29 dá p</w:t>
      </w:r>
      <w:r>
        <w:rPr>
          <w:lang w:val="pt-BR"/>
        </w:rPr>
        <w:t>a</w:t>
      </w:r>
      <w:r w:rsidRPr="009724A9">
        <w:rPr>
          <w:lang w:val="pt-BR"/>
        </w:rPr>
        <w:t>ra ver que os erros tamb</w:t>
      </w:r>
      <w:r>
        <w:rPr>
          <w:lang w:val="pt-BR"/>
        </w:rPr>
        <w:t>ém ocorrem ao redor de 60 graus, certo?</w:t>
      </w:r>
    </w:p>
  </w:comment>
  <w:comment w:id="114" w:author="Anabel Reyes" w:date="2022-08-24T14:41:00Z" w:initials="AR">
    <w:p w14:paraId="31FC6E5D" w14:textId="77777777" w:rsidR="006653E8" w:rsidRDefault="006653E8">
      <w:pPr>
        <w:pStyle w:val="Textocomentario"/>
      </w:pPr>
      <w:r>
        <w:rPr>
          <w:rStyle w:val="Refdecomentario"/>
        </w:rPr>
        <w:annotationRef/>
      </w:r>
      <w:r>
        <w:t>Mudra para las nuevas condiciones</w:t>
      </w:r>
    </w:p>
    <w:p w14:paraId="5D35D98C" w14:textId="69DF2E34" w:rsidR="006653E8" w:rsidRDefault="006653E8">
      <w:pPr>
        <w:pStyle w:val="Textocomentario"/>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7350AA" w15:done="0"/>
  <w15:commentEx w15:paraId="02D87CB6" w15:done="0"/>
  <w15:commentEx w15:paraId="30F1B6F6" w15:done="0"/>
  <w15:commentEx w15:paraId="0AF40EC1" w15:done="0"/>
  <w15:commentEx w15:paraId="05C2183E" w15:done="0"/>
  <w15:commentEx w15:paraId="12A0BCC0" w15:done="0"/>
  <w15:commentEx w15:paraId="4397CC4E" w15:done="0"/>
  <w15:commentEx w15:paraId="74CED8C9" w15:done="0"/>
  <w15:commentEx w15:paraId="122DA5A5" w15:done="0"/>
  <w15:commentEx w15:paraId="517DED8D" w15:done="0"/>
  <w15:commentEx w15:paraId="69A8F9C4" w15:done="0"/>
  <w15:commentEx w15:paraId="4671B4D8" w15:done="0"/>
  <w15:commentEx w15:paraId="7DB61560" w15:done="0"/>
  <w15:commentEx w15:paraId="22E0725C" w15:done="0"/>
  <w15:commentEx w15:paraId="189A4BB5" w15:done="0"/>
  <w15:commentEx w15:paraId="6D5B0563" w15:done="0"/>
  <w15:commentEx w15:paraId="1E8D6695" w15:done="0"/>
  <w15:commentEx w15:paraId="708FACC4" w15:done="0"/>
  <w15:commentEx w15:paraId="1B8CCD05" w15:done="0"/>
  <w15:commentEx w15:paraId="329F7B98" w15:done="0"/>
  <w15:commentEx w15:paraId="3EA502B9" w15:done="0"/>
  <w15:commentEx w15:paraId="7A43DC20" w15:done="0"/>
  <w15:commentEx w15:paraId="1860BBCD" w15:done="0"/>
  <w15:commentEx w15:paraId="52116AD5" w15:done="0"/>
  <w15:commentEx w15:paraId="013C5289" w15:done="0"/>
  <w15:commentEx w15:paraId="02370D7E" w15:done="0"/>
  <w15:commentEx w15:paraId="150D4556" w15:done="0"/>
  <w15:commentEx w15:paraId="06DE5D45" w15:done="0"/>
  <w15:commentEx w15:paraId="178DAFEF" w15:done="0"/>
  <w15:commentEx w15:paraId="31A31401" w15:done="0"/>
  <w15:commentEx w15:paraId="74494585" w15:done="0"/>
  <w15:commentEx w15:paraId="3FED5A76" w15:done="0"/>
  <w15:commentEx w15:paraId="3002BC92" w15:done="0"/>
  <w15:commentEx w15:paraId="2B32E225" w15:done="0"/>
  <w15:commentEx w15:paraId="115844A0" w15:done="0"/>
  <w15:commentEx w15:paraId="5D35D9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AC01" w16cex:dateUtc="2021-01-03T16:59:00Z"/>
  <w16cex:commentExtensible w16cex:durableId="2609AC02" w16cex:dateUtc="2021-06-01T05:43:00Z"/>
  <w16cex:commentExtensible w16cex:durableId="2609AC03" w16cex:dateUtc="2022-03-23T22:45:00Z"/>
  <w16cex:commentExtensible w16cex:durableId="2609AC04" w16cex:dateUtc="2022-03-23T22:45:00Z"/>
  <w16cex:commentExtensible w16cex:durableId="2609AC05" w16cex:dateUtc="2022-03-23T22:45:00Z"/>
  <w16cex:commentExtensible w16cex:durableId="2609AC06" w16cex:dateUtc="2022-03-25T17:24:00Z"/>
  <w16cex:commentExtensible w16cex:durableId="2609AC07" w16cex:dateUtc="2021-03-25T21:18:00Z"/>
  <w16cex:commentExtensible w16cex:durableId="2609AC08" w16cex:dateUtc="2021-03-25T18:34:00Z"/>
  <w16cex:commentExtensible w16cex:durableId="2609AC09" w16cex:dateUtc="2022-03-25T18:13:00Z"/>
  <w16cex:commentExtensible w16cex:durableId="2609AC0A" w16cex:dateUtc="2022-03-25T18:29:00Z"/>
  <w16cex:commentExtensible w16cex:durableId="2609AC0B" w16cex:dateUtc="2022-03-28T15:59:00Z"/>
  <w16cex:commentExtensible w16cex:durableId="2609AC0C" w16cex:dateUtc="2022-03-25T19:23:00Z"/>
  <w16cex:commentExtensible w16cex:durableId="2609AC0D" w16cex:dateUtc="2022-04-15T18:16:00Z"/>
  <w16cex:commentExtensible w16cex:durableId="2609B19F" w16cex:dateUtc="2022-04-19T20:09:00Z"/>
  <w16cex:commentExtensible w16cex:durableId="2609AC0E" w16cex:dateUtc="2022-04-13T21:29:00Z"/>
  <w16cex:commentExtensible w16cex:durableId="2609AC0F" w16cex:dateUtc="2022-04-19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40EC1" w16cid:durableId="2609AC01"/>
  <w16cid:commentId w16cid:paraId="05C2183E" w16cid:durableId="2609AC02"/>
  <w16cid:commentId w16cid:paraId="12A0BCC0" w16cid:durableId="2609AC03"/>
  <w16cid:commentId w16cid:paraId="4397CC4E" w16cid:durableId="2609AC04"/>
  <w16cid:commentId w16cid:paraId="74CED8C9" w16cid:durableId="2609AC05"/>
  <w16cid:commentId w16cid:paraId="4B8E1C12" w16cid:durableId="2609AC06"/>
  <w16cid:commentId w16cid:paraId="099EF453" w16cid:durableId="2609AC07"/>
  <w16cid:commentId w16cid:paraId="64960F53" w16cid:durableId="2609AC08"/>
  <w16cid:commentId w16cid:paraId="189A4BB5" w16cid:durableId="2609AC09"/>
  <w16cid:commentId w16cid:paraId="708FACC4" w16cid:durableId="2609AC0A"/>
  <w16cid:commentId w16cid:paraId="1B8CCD05" w16cid:durableId="2609AC0B"/>
  <w16cid:commentId w16cid:paraId="329F7B98" w16cid:durableId="2609AC0C"/>
  <w16cid:commentId w16cid:paraId="73C0D222" w16cid:durableId="2609AC0D"/>
  <w16cid:commentId w16cid:paraId="2C867EDE" w16cid:durableId="2609B19F"/>
  <w16cid:commentId w16cid:paraId="74494585" w16cid:durableId="2609AC0E"/>
  <w16cid:commentId w16cid:paraId="042228EE" w16cid:durableId="2609AC0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B2A9D7" w14:textId="77777777" w:rsidR="00936B07" w:rsidRDefault="00936B07" w:rsidP="00DC35FF">
      <w:pPr>
        <w:spacing w:after="0" w:line="240" w:lineRule="auto"/>
      </w:pPr>
      <w:r>
        <w:separator/>
      </w:r>
    </w:p>
  </w:endnote>
  <w:endnote w:type="continuationSeparator" w:id="0">
    <w:p w14:paraId="08275C50" w14:textId="77777777" w:rsidR="00936B07" w:rsidRDefault="00936B07"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57CDC" w14:textId="398DC199" w:rsidR="006653E8" w:rsidRDefault="006653E8" w:rsidP="00A65B09">
    <w:pPr>
      <w:pStyle w:val="Piedepgina"/>
    </w:pPr>
  </w:p>
  <w:p w14:paraId="1885B52E" w14:textId="77777777" w:rsidR="006653E8" w:rsidRDefault="006653E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7887817"/>
      <w:docPartObj>
        <w:docPartGallery w:val="Page Numbers (Bottom of Page)"/>
        <w:docPartUnique/>
      </w:docPartObj>
    </w:sdtPr>
    <w:sdtEndPr>
      <w:rPr>
        <w:noProof/>
      </w:rPr>
    </w:sdtEndPr>
    <w:sdtContent>
      <w:p w14:paraId="285B6019" w14:textId="7111316D" w:rsidR="006653E8" w:rsidRDefault="006653E8">
        <w:pPr>
          <w:pStyle w:val="Piedepgina"/>
          <w:jc w:val="right"/>
        </w:pPr>
        <w:r>
          <w:fldChar w:fldCharType="begin"/>
        </w:r>
        <w:r>
          <w:instrText xml:space="preserve"> PAGE   \* MERGEFORMAT </w:instrText>
        </w:r>
        <w:r>
          <w:fldChar w:fldCharType="separate"/>
        </w:r>
        <w:r w:rsidR="00542194">
          <w:rPr>
            <w:noProof/>
          </w:rPr>
          <w:t>81</w:t>
        </w:r>
        <w:r>
          <w:rPr>
            <w:noProof/>
          </w:rPr>
          <w:fldChar w:fldCharType="end"/>
        </w:r>
      </w:p>
    </w:sdtContent>
  </w:sdt>
  <w:p w14:paraId="07561A26" w14:textId="77777777" w:rsidR="006653E8" w:rsidRDefault="006653E8"/>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AB346" w14:textId="77777777" w:rsidR="00936B07" w:rsidRDefault="00936B07" w:rsidP="00DC35FF">
      <w:pPr>
        <w:spacing w:after="0" w:line="240" w:lineRule="auto"/>
      </w:pPr>
      <w:r>
        <w:separator/>
      </w:r>
    </w:p>
  </w:footnote>
  <w:footnote w:type="continuationSeparator" w:id="0">
    <w:p w14:paraId="630B8277" w14:textId="77777777" w:rsidR="00936B07" w:rsidRDefault="00936B07"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3BA7"/>
    <w:multiLevelType w:val="hybridMultilevel"/>
    <w:tmpl w:val="48488024"/>
    <w:lvl w:ilvl="0" w:tplc="0C0A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135210"/>
    <w:multiLevelType w:val="hybridMultilevel"/>
    <w:tmpl w:val="24D8F3C0"/>
    <w:lvl w:ilvl="0" w:tplc="7D8609D8">
      <w:start w:val="1"/>
      <w:numFmt w:val="lowerLetter"/>
      <w:lvlText w:val="(%1)"/>
      <w:lvlJc w:val="left"/>
      <w:pPr>
        <w:ind w:left="3000" w:hanging="360"/>
      </w:pPr>
      <w:rPr>
        <w:rFonts w:ascii="Arial" w:eastAsiaTheme="majorEastAsia" w:hAnsi="Arial" w:cstheme="majorBidi" w:hint="default"/>
        <w:sz w:val="28"/>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2" w15:restartNumberingAfterBreak="0">
    <w:nsid w:val="0D5A6468"/>
    <w:multiLevelType w:val="multilevel"/>
    <w:tmpl w:val="4736711A"/>
    <w:lvl w:ilvl="0">
      <w:start w:val="2"/>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3" w15:restartNumberingAfterBreak="0">
    <w:nsid w:val="0EF21F0C"/>
    <w:multiLevelType w:val="hybridMultilevel"/>
    <w:tmpl w:val="7EE0EED6"/>
    <w:lvl w:ilvl="0" w:tplc="0C0A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8F34651"/>
    <w:multiLevelType w:val="hybridMultilevel"/>
    <w:tmpl w:val="AE020DF6"/>
    <w:lvl w:ilvl="0" w:tplc="4A78325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163C2"/>
    <w:multiLevelType w:val="multilevel"/>
    <w:tmpl w:val="F80A4C1C"/>
    <w:lvl w:ilvl="0">
      <w:start w:val="1"/>
      <w:numFmt w:val="decimal"/>
      <w:lvlText w:val="3.%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6"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876986"/>
    <w:multiLevelType w:val="multilevel"/>
    <w:tmpl w:val="8B129ED0"/>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113945"/>
    <w:multiLevelType w:val="hybridMultilevel"/>
    <w:tmpl w:val="B0A64798"/>
    <w:lvl w:ilvl="0" w:tplc="37B0C032">
      <w:start w:val="1"/>
      <w:numFmt w:val="bullet"/>
      <w:lvlText w:val="o"/>
      <w:lvlJc w:val="left"/>
      <w:pPr>
        <w:ind w:left="2160" w:hanging="360"/>
      </w:pPr>
      <w:rPr>
        <w:rFonts w:ascii="Courier New" w:hAnsi="Courier New" w:cs="Courier New" w:hint="default"/>
      </w:rPr>
    </w:lvl>
    <w:lvl w:ilvl="1" w:tplc="BBBCBC98" w:tentative="1">
      <w:start w:val="1"/>
      <w:numFmt w:val="bullet"/>
      <w:lvlText w:val="o"/>
      <w:lvlJc w:val="left"/>
      <w:pPr>
        <w:ind w:left="2880" w:hanging="360"/>
      </w:pPr>
      <w:rPr>
        <w:rFonts w:ascii="Courier New" w:hAnsi="Courier New" w:cs="Courier New" w:hint="default"/>
      </w:rPr>
    </w:lvl>
    <w:lvl w:ilvl="2" w:tplc="8FFE7DC0" w:tentative="1">
      <w:start w:val="1"/>
      <w:numFmt w:val="bullet"/>
      <w:lvlText w:val=""/>
      <w:lvlJc w:val="left"/>
      <w:pPr>
        <w:ind w:left="3600" w:hanging="360"/>
      </w:pPr>
      <w:rPr>
        <w:rFonts w:ascii="Wingdings" w:hAnsi="Wingdings" w:hint="default"/>
      </w:rPr>
    </w:lvl>
    <w:lvl w:ilvl="3" w:tplc="9294A182" w:tentative="1">
      <w:start w:val="1"/>
      <w:numFmt w:val="bullet"/>
      <w:lvlText w:val=""/>
      <w:lvlJc w:val="left"/>
      <w:pPr>
        <w:ind w:left="4320" w:hanging="360"/>
      </w:pPr>
      <w:rPr>
        <w:rFonts w:ascii="Symbol" w:hAnsi="Symbol" w:hint="default"/>
      </w:rPr>
    </w:lvl>
    <w:lvl w:ilvl="4" w:tplc="6DA85138" w:tentative="1">
      <w:start w:val="1"/>
      <w:numFmt w:val="bullet"/>
      <w:lvlText w:val="o"/>
      <w:lvlJc w:val="left"/>
      <w:pPr>
        <w:ind w:left="5040" w:hanging="360"/>
      </w:pPr>
      <w:rPr>
        <w:rFonts w:ascii="Courier New" w:hAnsi="Courier New" w:cs="Courier New" w:hint="default"/>
      </w:rPr>
    </w:lvl>
    <w:lvl w:ilvl="5" w:tplc="601A5F8A" w:tentative="1">
      <w:start w:val="1"/>
      <w:numFmt w:val="bullet"/>
      <w:lvlText w:val=""/>
      <w:lvlJc w:val="left"/>
      <w:pPr>
        <w:ind w:left="5760" w:hanging="360"/>
      </w:pPr>
      <w:rPr>
        <w:rFonts w:ascii="Wingdings" w:hAnsi="Wingdings" w:hint="default"/>
      </w:rPr>
    </w:lvl>
    <w:lvl w:ilvl="6" w:tplc="ABC8B200" w:tentative="1">
      <w:start w:val="1"/>
      <w:numFmt w:val="bullet"/>
      <w:lvlText w:val=""/>
      <w:lvlJc w:val="left"/>
      <w:pPr>
        <w:ind w:left="6480" w:hanging="360"/>
      </w:pPr>
      <w:rPr>
        <w:rFonts w:ascii="Symbol" w:hAnsi="Symbol" w:hint="default"/>
      </w:rPr>
    </w:lvl>
    <w:lvl w:ilvl="7" w:tplc="47A87DB6" w:tentative="1">
      <w:start w:val="1"/>
      <w:numFmt w:val="bullet"/>
      <w:lvlText w:val="o"/>
      <w:lvlJc w:val="left"/>
      <w:pPr>
        <w:ind w:left="7200" w:hanging="360"/>
      </w:pPr>
      <w:rPr>
        <w:rFonts w:ascii="Courier New" w:hAnsi="Courier New" w:cs="Courier New" w:hint="default"/>
      </w:rPr>
    </w:lvl>
    <w:lvl w:ilvl="8" w:tplc="4F109B20" w:tentative="1">
      <w:start w:val="1"/>
      <w:numFmt w:val="bullet"/>
      <w:lvlText w:val=""/>
      <w:lvlJc w:val="left"/>
      <w:pPr>
        <w:ind w:left="7920" w:hanging="360"/>
      </w:pPr>
      <w:rPr>
        <w:rFonts w:ascii="Wingdings" w:hAnsi="Wingdings" w:hint="default"/>
      </w:rPr>
    </w:lvl>
  </w:abstractNum>
  <w:abstractNum w:abstractNumId="12" w15:restartNumberingAfterBreak="0">
    <w:nsid w:val="31565DF6"/>
    <w:multiLevelType w:val="hybridMultilevel"/>
    <w:tmpl w:val="F05CAB9A"/>
    <w:lvl w:ilvl="0" w:tplc="3BA0D16A">
      <w:start w:val="1"/>
      <w:numFmt w:val="decimal"/>
      <w:lvlText w:val="1.%1"/>
      <w:lvlJc w:val="left"/>
      <w:pPr>
        <w:ind w:left="2194" w:hanging="360"/>
      </w:pPr>
      <w:rPr>
        <w:rFonts w:hint="default"/>
      </w:r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3" w15:restartNumberingAfterBreak="0">
    <w:nsid w:val="3320136F"/>
    <w:multiLevelType w:val="hybridMultilevel"/>
    <w:tmpl w:val="932ED5A4"/>
    <w:lvl w:ilvl="0" w:tplc="0C0A0003">
      <w:start w:val="1"/>
      <w:numFmt w:val="bullet"/>
      <w:pStyle w:val="Prrafodelista"/>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4179FB"/>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5" w15:restartNumberingAfterBreak="0">
    <w:nsid w:val="33AB6792"/>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6"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397C1BA1"/>
    <w:multiLevelType w:val="hybridMultilevel"/>
    <w:tmpl w:val="80DE5498"/>
    <w:lvl w:ilvl="0" w:tplc="4B8A72B6">
      <w:start w:val="1"/>
      <w:numFmt w:val="decimal"/>
      <w:lvlText w:val="1.%1"/>
      <w:lvlJc w:val="left"/>
      <w:pPr>
        <w:ind w:left="2157" w:hanging="360"/>
      </w:pPr>
      <w:rPr>
        <w:rFonts w:hint="default"/>
      </w:rPr>
    </w:lvl>
    <w:lvl w:ilvl="1" w:tplc="1CBA5B78" w:tentative="1">
      <w:start w:val="1"/>
      <w:numFmt w:val="lowerLetter"/>
      <w:lvlText w:val="%2."/>
      <w:lvlJc w:val="left"/>
      <w:pPr>
        <w:ind w:left="2880" w:hanging="360"/>
      </w:pPr>
    </w:lvl>
    <w:lvl w:ilvl="2" w:tplc="84D44302" w:tentative="1">
      <w:start w:val="1"/>
      <w:numFmt w:val="lowerRoman"/>
      <w:lvlText w:val="%3."/>
      <w:lvlJc w:val="right"/>
      <w:pPr>
        <w:ind w:left="3600" w:hanging="180"/>
      </w:pPr>
    </w:lvl>
    <w:lvl w:ilvl="3" w:tplc="358A6386" w:tentative="1">
      <w:start w:val="1"/>
      <w:numFmt w:val="decimal"/>
      <w:lvlText w:val="%4."/>
      <w:lvlJc w:val="left"/>
      <w:pPr>
        <w:ind w:left="4320" w:hanging="360"/>
      </w:pPr>
    </w:lvl>
    <w:lvl w:ilvl="4" w:tplc="AB7433E8" w:tentative="1">
      <w:start w:val="1"/>
      <w:numFmt w:val="lowerLetter"/>
      <w:lvlText w:val="%5."/>
      <w:lvlJc w:val="left"/>
      <w:pPr>
        <w:ind w:left="5040" w:hanging="360"/>
      </w:pPr>
    </w:lvl>
    <w:lvl w:ilvl="5" w:tplc="9DD43EDA" w:tentative="1">
      <w:start w:val="1"/>
      <w:numFmt w:val="lowerRoman"/>
      <w:lvlText w:val="%6."/>
      <w:lvlJc w:val="right"/>
      <w:pPr>
        <w:ind w:left="5760" w:hanging="180"/>
      </w:pPr>
    </w:lvl>
    <w:lvl w:ilvl="6" w:tplc="B9323508" w:tentative="1">
      <w:start w:val="1"/>
      <w:numFmt w:val="decimal"/>
      <w:lvlText w:val="%7."/>
      <w:lvlJc w:val="left"/>
      <w:pPr>
        <w:ind w:left="6480" w:hanging="360"/>
      </w:pPr>
    </w:lvl>
    <w:lvl w:ilvl="7" w:tplc="041C200A" w:tentative="1">
      <w:start w:val="1"/>
      <w:numFmt w:val="lowerLetter"/>
      <w:lvlText w:val="%8."/>
      <w:lvlJc w:val="left"/>
      <w:pPr>
        <w:ind w:left="7200" w:hanging="360"/>
      </w:pPr>
    </w:lvl>
    <w:lvl w:ilvl="8" w:tplc="93D4967C" w:tentative="1">
      <w:start w:val="1"/>
      <w:numFmt w:val="lowerRoman"/>
      <w:lvlText w:val="%9."/>
      <w:lvlJc w:val="right"/>
      <w:pPr>
        <w:ind w:left="7920" w:hanging="180"/>
      </w:pPr>
    </w:lvl>
  </w:abstractNum>
  <w:abstractNum w:abstractNumId="18" w15:restartNumberingAfterBreak="0">
    <w:nsid w:val="3B8518BC"/>
    <w:multiLevelType w:val="hybridMultilevel"/>
    <w:tmpl w:val="226840E6"/>
    <w:lvl w:ilvl="0" w:tplc="3BA0D16A">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FC93DDA"/>
    <w:multiLevelType w:val="hybridMultilevel"/>
    <w:tmpl w:val="1C42665A"/>
    <w:lvl w:ilvl="0" w:tplc="C602C568">
      <w:start w:val="1"/>
      <w:numFmt w:val="bullet"/>
      <w:lvlText w:val=""/>
      <w:lvlJc w:val="left"/>
      <w:pPr>
        <w:ind w:left="720" w:hanging="360"/>
      </w:pPr>
      <w:rPr>
        <w:rFonts w:ascii="Symbol" w:hAnsi="Symbol" w:hint="default"/>
      </w:rPr>
    </w:lvl>
    <w:lvl w:ilvl="1" w:tplc="D98A1404" w:tentative="1">
      <w:start w:val="1"/>
      <w:numFmt w:val="bullet"/>
      <w:lvlText w:val="o"/>
      <w:lvlJc w:val="left"/>
      <w:pPr>
        <w:ind w:left="1440" w:hanging="360"/>
      </w:pPr>
      <w:rPr>
        <w:rFonts w:ascii="Courier New" w:hAnsi="Courier New" w:cs="Courier New" w:hint="default"/>
      </w:rPr>
    </w:lvl>
    <w:lvl w:ilvl="2" w:tplc="24009142" w:tentative="1">
      <w:start w:val="1"/>
      <w:numFmt w:val="bullet"/>
      <w:lvlText w:val=""/>
      <w:lvlJc w:val="left"/>
      <w:pPr>
        <w:ind w:left="2160" w:hanging="360"/>
      </w:pPr>
      <w:rPr>
        <w:rFonts w:ascii="Wingdings" w:hAnsi="Wingdings" w:hint="default"/>
      </w:rPr>
    </w:lvl>
    <w:lvl w:ilvl="3" w:tplc="1704436E" w:tentative="1">
      <w:start w:val="1"/>
      <w:numFmt w:val="bullet"/>
      <w:lvlText w:val=""/>
      <w:lvlJc w:val="left"/>
      <w:pPr>
        <w:ind w:left="2880" w:hanging="360"/>
      </w:pPr>
      <w:rPr>
        <w:rFonts w:ascii="Symbol" w:hAnsi="Symbol" w:hint="default"/>
      </w:rPr>
    </w:lvl>
    <w:lvl w:ilvl="4" w:tplc="3C667294" w:tentative="1">
      <w:start w:val="1"/>
      <w:numFmt w:val="bullet"/>
      <w:lvlText w:val="o"/>
      <w:lvlJc w:val="left"/>
      <w:pPr>
        <w:ind w:left="3600" w:hanging="360"/>
      </w:pPr>
      <w:rPr>
        <w:rFonts w:ascii="Courier New" w:hAnsi="Courier New" w:cs="Courier New" w:hint="default"/>
      </w:rPr>
    </w:lvl>
    <w:lvl w:ilvl="5" w:tplc="1792BB96" w:tentative="1">
      <w:start w:val="1"/>
      <w:numFmt w:val="bullet"/>
      <w:lvlText w:val=""/>
      <w:lvlJc w:val="left"/>
      <w:pPr>
        <w:ind w:left="4320" w:hanging="360"/>
      </w:pPr>
      <w:rPr>
        <w:rFonts w:ascii="Wingdings" w:hAnsi="Wingdings" w:hint="default"/>
      </w:rPr>
    </w:lvl>
    <w:lvl w:ilvl="6" w:tplc="0C9868F6" w:tentative="1">
      <w:start w:val="1"/>
      <w:numFmt w:val="bullet"/>
      <w:lvlText w:val=""/>
      <w:lvlJc w:val="left"/>
      <w:pPr>
        <w:ind w:left="5040" w:hanging="360"/>
      </w:pPr>
      <w:rPr>
        <w:rFonts w:ascii="Symbol" w:hAnsi="Symbol" w:hint="default"/>
      </w:rPr>
    </w:lvl>
    <w:lvl w:ilvl="7" w:tplc="FC04C048" w:tentative="1">
      <w:start w:val="1"/>
      <w:numFmt w:val="bullet"/>
      <w:lvlText w:val="o"/>
      <w:lvlJc w:val="left"/>
      <w:pPr>
        <w:ind w:left="5760" w:hanging="360"/>
      </w:pPr>
      <w:rPr>
        <w:rFonts w:ascii="Courier New" w:hAnsi="Courier New" w:cs="Courier New" w:hint="default"/>
      </w:rPr>
    </w:lvl>
    <w:lvl w:ilvl="8" w:tplc="0180E8F6" w:tentative="1">
      <w:start w:val="1"/>
      <w:numFmt w:val="bullet"/>
      <w:lvlText w:val=""/>
      <w:lvlJc w:val="left"/>
      <w:pPr>
        <w:ind w:left="6480" w:hanging="360"/>
      </w:pPr>
      <w:rPr>
        <w:rFonts w:ascii="Wingdings" w:hAnsi="Wingdings" w:hint="default"/>
      </w:rPr>
    </w:lvl>
  </w:abstractNum>
  <w:abstractNum w:abstractNumId="21" w15:restartNumberingAfterBreak="0">
    <w:nsid w:val="45D07B42"/>
    <w:multiLevelType w:val="multilevel"/>
    <w:tmpl w:val="4736711A"/>
    <w:styleLink w:val="Estilo1"/>
    <w:lvl w:ilvl="0">
      <w:start w:val="1"/>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2" w15:restartNumberingAfterBreak="0">
    <w:nsid w:val="46DB753B"/>
    <w:multiLevelType w:val="hybridMultilevel"/>
    <w:tmpl w:val="63C88756"/>
    <w:lvl w:ilvl="0" w:tplc="4AA617EC">
      <w:start w:val="1"/>
      <w:numFmt w:val="decimal"/>
      <w:lvlText w:val="%1."/>
      <w:lvlJc w:val="left"/>
      <w:pPr>
        <w:ind w:left="720" w:hanging="360"/>
      </w:pPr>
    </w:lvl>
    <w:lvl w:ilvl="1" w:tplc="4150FD9A" w:tentative="1">
      <w:start w:val="1"/>
      <w:numFmt w:val="lowerLetter"/>
      <w:lvlText w:val="%2."/>
      <w:lvlJc w:val="left"/>
      <w:pPr>
        <w:ind w:left="1440" w:hanging="360"/>
      </w:pPr>
    </w:lvl>
    <w:lvl w:ilvl="2" w:tplc="9D264450" w:tentative="1">
      <w:start w:val="1"/>
      <w:numFmt w:val="lowerRoman"/>
      <w:lvlText w:val="%3."/>
      <w:lvlJc w:val="right"/>
      <w:pPr>
        <w:ind w:left="2160" w:hanging="180"/>
      </w:pPr>
    </w:lvl>
    <w:lvl w:ilvl="3" w:tplc="29D8973E" w:tentative="1">
      <w:start w:val="1"/>
      <w:numFmt w:val="decimal"/>
      <w:lvlText w:val="%4."/>
      <w:lvlJc w:val="left"/>
      <w:pPr>
        <w:ind w:left="2880" w:hanging="360"/>
      </w:pPr>
    </w:lvl>
    <w:lvl w:ilvl="4" w:tplc="B7B4F43A" w:tentative="1">
      <w:start w:val="1"/>
      <w:numFmt w:val="lowerLetter"/>
      <w:lvlText w:val="%5."/>
      <w:lvlJc w:val="left"/>
      <w:pPr>
        <w:ind w:left="3600" w:hanging="360"/>
      </w:pPr>
    </w:lvl>
    <w:lvl w:ilvl="5" w:tplc="114CD25A" w:tentative="1">
      <w:start w:val="1"/>
      <w:numFmt w:val="lowerRoman"/>
      <w:lvlText w:val="%6."/>
      <w:lvlJc w:val="right"/>
      <w:pPr>
        <w:ind w:left="4320" w:hanging="180"/>
      </w:pPr>
    </w:lvl>
    <w:lvl w:ilvl="6" w:tplc="76B0CB52" w:tentative="1">
      <w:start w:val="1"/>
      <w:numFmt w:val="decimal"/>
      <w:lvlText w:val="%7."/>
      <w:lvlJc w:val="left"/>
      <w:pPr>
        <w:ind w:left="5040" w:hanging="360"/>
      </w:pPr>
    </w:lvl>
    <w:lvl w:ilvl="7" w:tplc="A244A51E" w:tentative="1">
      <w:start w:val="1"/>
      <w:numFmt w:val="lowerLetter"/>
      <w:lvlText w:val="%8."/>
      <w:lvlJc w:val="left"/>
      <w:pPr>
        <w:ind w:left="5760" w:hanging="360"/>
      </w:pPr>
    </w:lvl>
    <w:lvl w:ilvl="8" w:tplc="F824251C" w:tentative="1">
      <w:start w:val="1"/>
      <w:numFmt w:val="lowerRoman"/>
      <w:lvlText w:val="%9."/>
      <w:lvlJc w:val="right"/>
      <w:pPr>
        <w:ind w:left="6480" w:hanging="180"/>
      </w:pPr>
    </w:lvl>
  </w:abstractNum>
  <w:abstractNum w:abstractNumId="23" w15:restartNumberingAfterBreak="0">
    <w:nsid w:val="50A9384B"/>
    <w:multiLevelType w:val="hybridMultilevel"/>
    <w:tmpl w:val="9EEE8F20"/>
    <w:lvl w:ilvl="0" w:tplc="0409000F">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24" w15:restartNumberingAfterBreak="0">
    <w:nsid w:val="52164B63"/>
    <w:multiLevelType w:val="hybridMultilevel"/>
    <w:tmpl w:val="B2B4575A"/>
    <w:lvl w:ilvl="0" w:tplc="2FC87A4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5B096E"/>
    <w:multiLevelType w:val="multilevel"/>
    <w:tmpl w:val="53DA639E"/>
    <w:lvl w:ilvl="0">
      <w:start w:val="1"/>
      <w:numFmt w:val="decimal"/>
      <w:lvlText w:val="%1."/>
      <w:lvlJc w:val="left"/>
      <w:pPr>
        <w:ind w:left="2160" w:hanging="360"/>
      </w:pPr>
    </w:lvl>
    <w:lvl w:ilvl="1">
      <w:start w:val="4"/>
      <w:numFmt w:val="decimal"/>
      <w:isLgl/>
      <w:lvlText w:val="%1.%2"/>
      <w:lvlJc w:val="left"/>
      <w:pPr>
        <w:ind w:left="252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80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960" w:hanging="2160"/>
      </w:pPr>
      <w:rPr>
        <w:rFonts w:hint="default"/>
      </w:rPr>
    </w:lvl>
  </w:abstractNum>
  <w:abstractNum w:abstractNumId="26" w15:restartNumberingAfterBreak="0">
    <w:nsid w:val="667909B4"/>
    <w:multiLevelType w:val="multilevel"/>
    <w:tmpl w:val="2EF24AD0"/>
    <w:lvl w:ilvl="0">
      <w:start w:val="1"/>
      <w:numFmt w:val="decimal"/>
      <w:lvlText w:val="5.%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7" w15:restartNumberingAfterBreak="0">
    <w:nsid w:val="6A8C573D"/>
    <w:multiLevelType w:val="singleLevel"/>
    <w:tmpl w:val="C584D784"/>
    <w:lvl w:ilvl="0">
      <w:start w:val="2"/>
      <w:numFmt w:val="decimal"/>
      <w:lvlText w:val="5.1%1"/>
      <w:lvlJc w:val="left"/>
      <w:pPr>
        <w:ind w:left="1480" w:hanging="40"/>
      </w:pPr>
      <w:rPr>
        <w:rFonts w:hint="default"/>
        <w:i w:val="0"/>
      </w:rPr>
    </w:lvl>
  </w:abstractNum>
  <w:abstractNum w:abstractNumId="28" w15:restartNumberingAfterBreak="0">
    <w:nsid w:val="6A8D7D74"/>
    <w:multiLevelType w:val="hybridMultilevel"/>
    <w:tmpl w:val="40AC8930"/>
    <w:lvl w:ilvl="0" w:tplc="F51CBF70">
      <w:start w:val="1"/>
      <w:numFmt w:val="decimal"/>
      <w:lvlText w:val="%1."/>
      <w:lvlJc w:val="left"/>
      <w:pPr>
        <w:ind w:left="1080" w:hanging="360"/>
      </w:pPr>
    </w:lvl>
    <w:lvl w:ilvl="1" w:tplc="E0FCC31C" w:tentative="1">
      <w:start w:val="1"/>
      <w:numFmt w:val="lowerLetter"/>
      <w:lvlText w:val="%2."/>
      <w:lvlJc w:val="left"/>
      <w:pPr>
        <w:ind w:left="1800" w:hanging="360"/>
      </w:pPr>
    </w:lvl>
    <w:lvl w:ilvl="2" w:tplc="7D76A48E" w:tentative="1">
      <w:start w:val="1"/>
      <w:numFmt w:val="lowerRoman"/>
      <w:lvlText w:val="%3."/>
      <w:lvlJc w:val="right"/>
      <w:pPr>
        <w:ind w:left="2520" w:hanging="180"/>
      </w:pPr>
    </w:lvl>
    <w:lvl w:ilvl="3" w:tplc="4AA2988A" w:tentative="1">
      <w:start w:val="1"/>
      <w:numFmt w:val="decimal"/>
      <w:lvlText w:val="%4."/>
      <w:lvlJc w:val="left"/>
      <w:pPr>
        <w:ind w:left="3240" w:hanging="360"/>
      </w:pPr>
    </w:lvl>
    <w:lvl w:ilvl="4" w:tplc="7F00C8AE" w:tentative="1">
      <w:start w:val="1"/>
      <w:numFmt w:val="lowerLetter"/>
      <w:lvlText w:val="%5."/>
      <w:lvlJc w:val="left"/>
      <w:pPr>
        <w:ind w:left="3960" w:hanging="360"/>
      </w:pPr>
    </w:lvl>
    <w:lvl w:ilvl="5" w:tplc="69C08972" w:tentative="1">
      <w:start w:val="1"/>
      <w:numFmt w:val="lowerRoman"/>
      <w:lvlText w:val="%6."/>
      <w:lvlJc w:val="right"/>
      <w:pPr>
        <w:ind w:left="4680" w:hanging="180"/>
      </w:pPr>
    </w:lvl>
    <w:lvl w:ilvl="6" w:tplc="3BF22CF4" w:tentative="1">
      <w:start w:val="1"/>
      <w:numFmt w:val="decimal"/>
      <w:lvlText w:val="%7."/>
      <w:lvlJc w:val="left"/>
      <w:pPr>
        <w:ind w:left="5400" w:hanging="360"/>
      </w:pPr>
    </w:lvl>
    <w:lvl w:ilvl="7" w:tplc="D7F4553A" w:tentative="1">
      <w:start w:val="1"/>
      <w:numFmt w:val="lowerLetter"/>
      <w:lvlText w:val="%8."/>
      <w:lvlJc w:val="left"/>
      <w:pPr>
        <w:ind w:left="6120" w:hanging="360"/>
      </w:pPr>
    </w:lvl>
    <w:lvl w:ilvl="8" w:tplc="FCEC772A" w:tentative="1">
      <w:start w:val="1"/>
      <w:numFmt w:val="lowerRoman"/>
      <w:lvlText w:val="%9."/>
      <w:lvlJc w:val="right"/>
      <w:pPr>
        <w:ind w:left="6840" w:hanging="180"/>
      </w:pPr>
    </w:lvl>
  </w:abstractNum>
  <w:abstractNum w:abstractNumId="29"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ED74249"/>
    <w:multiLevelType w:val="hybridMultilevel"/>
    <w:tmpl w:val="7046C2FA"/>
    <w:lvl w:ilvl="0" w:tplc="B238892C">
      <w:start w:val="1"/>
      <w:numFmt w:val="decimal"/>
      <w:lvlText w:val="3.%1"/>
      <w:lvlJc w:val="left"/>
      <w:pPr>
        <w:ind w:left="720" w:hanging="360"/>
      </w:pPr>
      <w:rPr>
        <w:rFonts w:hint="default"/>
      </w:rPr>
    </w:lvl>
    <w:lvl w:ilvl="1" w:tplc="D9DEC7C8" w:tentative="1">
      <w:start w:val="1"/>
      <w:numFmt w:val="lowerLetter"/>
      <w:lvlText w:val="%2."/>
      <w:lvlJc w:val="left"/>
      <w:pPr>
        <w:ind w:left="1440" w:hanging="360"/>
      </w:pPr>
    </w:lvl>
    <w:lvl w:ilvl="2" w:tplc="F7F4F182" w:tentative="1">
      <w:start w:val="1"/>
      <w:numFmt w:val="lowerRoman"/>
      <w:lvlText w:val="%3."/>
      <w:lvlJc w:val="right"/>
      <w:pPr>
        <w:ind w:left="2160" w:hanging="180"/>
      </w:pPr>
    </w:lvl>
    <w:lvl w:ilvl="3" w:tplc="926CCFD0" w:tentative="1">
      <w:start w:val="1"/>
      <w:numFmt w:val="decimal"/>
      <w:lvlText w:val="%4."/>
      <w:lvlJc w:val="left"/>
      <w:pPr>
        <w:ind w:left="2880" w:hanging="360"/>
      </w:pPr>
    </w:lvl>
    <w:lvl w:ilvl="4" w:tplc="FAA29BE2" w:tentative="1">
      <w:start w:val="1"/>
      <w:numFmt w:val="lowerLetter"/>
      <w:lvlText w:val="%5."/>
      <w:lvlJc w:val="left"/>
      <w:pPr>
        <w:ind w:left="3600" w:hanging="360"/>
      </w:pPr>
    </w:lvl>
    <w:lvl w:ilvl="5" w:tplc="A1D4CAD8" w:tentative="1">
      <w:start w:val="1"/>
      <w:numFmt w:val="lowerRoman"/>
      <w:lvlText w:val="%6."/>
      <w:lvlJc w:val="right"/>
      <w:pPr>
        <w:ind w:left="4320" w:hanging="180"/>
      </w:pPr>
    </w:lvl>
    <w:lvl w:ilvl="6" w:tplc="63C4B020" w:tentative="1">
      <w:start w:val="1"/>
      <w:numFmt w:val="decimal"/>
      <w:lvlText w:val="%7."/>
      <w:lvlJc w:val="left"/>
      <w:pPr>
        <w:ind w:left="5040" w:hanging="360"/>
      </w:pPr>
    </w:lvl>
    <w:lvl w:ilvl="7" w:tplc="6A34C35C" w:tentative="1">
      <w:start w:val="1"/>
      <w:numFmt w:val="lowerLetter"/>
      <w:lvlText w:val="%8."/>
      <w:lvlJc w:val="left"/>
      <w:pPr>
        <w:ind w:left="5760" w:hanging="360"/>
      </w:pPr>
    </w:lvl>
    <w:lvl w:ilvl="8" w:tplc="3D660414" w:tentative="1">
      <w:start w:val="1"/>
      <w:numFmt w:val="lowerRoman"/>
      <w:lvlText w:val="%9."/>
      <w:lvlJc w:val="right"/>
      <w:pPr>
        <w:ind w:left="6480" w:hanging="180"/>
      </w:pPr>
    </w:lvl>
  </w:abstractNum>
  <w:num w:numId="1">
    <w:abstractNumId w:val="28"/>
  </w:num>
  <w:num w:numId="2">
    <w:abstractNumId w:val="6"/>
  </w:num>
  <w:num w:numId="3">
    <w:abstractNumId w:val="10"/>
  </w:num>
  <w:num w:numId="4">
    <w:abstractNumId w:val="20"/>
  </w:num>
  <w:num w:numId="5">
    <w:abstractNumId w:val="8"/>
  </w:num>
  <w:num w:numId="6">
    <w:abstractNumId w:val="7"/>
  </w:num>
  <w:num w:numId="7">
    <w:abstractNumId w:val="17"/>
  </w:num>
  <w:num w:numId="8">
    <w:abstractNumId w:val="23"/>
  </w:num>
  <w:num w:numId="9">
    <w:abstractNumId w:val="13"/>
  </w:num>
  <w:num w:numId="10">
    <w:abstractNumId w:val="16"/>
  </w:num>
  <w:num w:numId="11">
    <w:abstractNumId w:val="29"/>
  </w:num>
  <w:num w:numId="12">
    <w:abstractNumId w:val="9"/>
  </w:num>
  <w:num w:numId="13">
    <w:abstractNumId w:val="19"/>
  </w:num>
  <w:num w:numId="14">
    <w:abstractNumId w:val="25"/>
  </w:num>
  <w:num w:numId="15">
    <w:abstractNumId w:val="4"/>
  </w:num>
  <w:num w:numId="16">
    <w:abstractNumId w:val="24"/>
  </w:num>
  <w:num w:numId="17">
    <w:abstractNumId w:val="22"/>
  </w:num>
  <w:num w:numId="18">
    <w:abstractNumId w:val="18"/>
  </w:num>
  <w:num w:numId="19">
    <w:abstractNumId w:val="30"/>
  </w:num>
  <w:num w:numId="20">
    <w:abstractNumId w:val="5"/>
  </w:num>
  <w:num w:numId="21">
    <w:abstractNumId w:val="2"/>
  </w:num>
  <w:num w:numId="22">
    <w:abstractNumId w:val="11"/>
  </w:num>
  <w:num w:numId="23">
    <w:abstractNumId w:val="14"/>
  </w:num>
  <w:num w:numId="24">
    <w:abstractNumId w:val="15"/>
  </w:num>
  <w:num w:numId="25">
    <w:abstractNumId w:val="3"/>
  </w:num>
  <w:num w:numId="26">
    <w:abstractNumId w:val="0"/>
  </w:num>
  <w:num w:numId="27">
    <w:abstractNumId w:val="21"/>
  </w:num>
  <w:num w:numId="28">
    <w:abstractNumId w:val="27"/>
  </w:num>
  <w:num w:numId="29">
    <w:abstractNumId w:val="26"/>
  </w:num>
  <w:num w:numId="30">
    <w:abstractNumId w:val="12"/>
  </w:num>
  <w:num w:numId="31">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abel Reyes">
    <w15:presenceInfo w15:providerId="Windows Live" w15:userId="4339043b00a60714"/>
  </w15:person>
  <w15:person w15:author="Usuario de Windows">
    <w15:presenceInfo w15:providerId="None" w15:userId="Usuario de Windows"/>
  </w15:person>
  <w15:person w15:author="arodriguezm1027@gmail.com">
    <w15:presenceInfo w15:providerId="Windows Live" w15:userId="e367cae67c59f00e"/>
  </w15:person>
  <w15:person w15:author="Felipe Augusto Pereira de Figueiredo">
    <w15:presenceInfo w15:providerId="AD" w15:userId="S-1-5-21-277030055-1287021518-1237804090-64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38"/>
    <w:rsid w:val="000003D6"/>
    <w:rsid w:val="00000EC9"/>
    <w:rsid w:val="00012887"/>
    <w:rsid w:val="000162BE"/>
    <w:rsid w:val="0001718D"/>
    <w:rsid w:val="0001774F"/>
    <w:rsid w:val="00020346"/>
    <w:rsid w:val="00022723"/>
    <w:rsid w:val="000233CE"/>
    <w:rsid w:val="0002588E"/>
    <w:rsid w:val="00034F82"/>
    <w:rsid w:val="00035F54"/>
    <w:rsid w:val="000360BF"/>
    <w:rsid w:val="000419B9"/>
    <w:rsid w:val="000441C7"/>
    <w:rsid w:val="00053215"/>
    <w:rsid w:val="00054E2E"/>
    <w:rsid w:val="0005624E"/>
    <w:rsid w:val="00063C9C"/>
    <w:rsid w:val="00072274"/>
    <w:rsid w:val="00076750"/>
    <w:rsid w:val="00077D7C"/>
    <w:rsid w:val="00083A43"/>
    <w:rsid w:val="000844D9"/>
    <w:rsid w:val="00085497"/>
    <w:rsid w:val="000876B0"/>
    <w:rsid w:val="00087BF3"/>
    <w:rsid w:val="00092835"/>
    <w:rsid w:val="00096A37"/>
    <w:rsid w:val="000970DF"/>
    <w:rsid w:val="000A3FC2"/>
    <w:rsid w:val="000A6F91"/>
    <w:rsid w:val="000A6F93"/>
    <w:rsid w:val="000A7963"/>
    <w:rsid w:val="000B1D1F"/>
    <w:rsid w:val="000B2B55"/>
    <w:rsid w:val="000B2FB0"/>
    <w:rsid w:val="000B3F07"/>
    <w:rsid w:val="000B4D06"/>
    <w:rsid w:val="000B752D"/>
    <w:rsid w:val="000C0113"/>
    <w:rsid w:val="000C2049"/>
    <w:rsid w:val="000C44AA"/>
    <w:rsid w:val="000C468D"/>
    <w:rsid w:val="000C6034"/>
    <w:rsid w:val="000D014F"/>
    <w:rsid w:val="000D0981"/>
    <w:rsid w:val="000D4E2D"/>
    <w:rsid w:val="000D53F1"/>
    <w:rsid w:val="000D6119"/>
    <w:rsid w:val="000E0942"/>
    <w:rsid w:val="000E2F72"/>
    <w:rsid w:val="000F11D0"/>
    <w:rsid w:val="000F4D8D"/>
    <w:rsid w:val="000F65DD"/>
    <w:rsid w:val="00101055"/>
    <w:rsid w:val="00101654"/>
    <w:rsid w:val="00104AA2"/>
    <w:rsid w:val="00107984"/>
    <w:rsid w:val="00107B69"/>
    <w:rsid w:val="001105FE"/>
    <w:rsid w:val="00111F06"/>
    <w:rsid w:val="00123F74"/>
    <w:rsid w:val="00126287"/>
    <w:rsid w:val="0012708C"/>
    <w:rsid w:val="00134BBF"/>
    <w:rsid w:val="00134E0B"/>
    <w:rsid w:val="00134F78"/>
    <w:rsid w:val="001376EC"/>
    <w:rsid w:val="001403C6"/>
    <w:rsid w:val="0014275B"/>
    <w:rsid w:val="0014483B"/>
    <w:rsid w:val="0014639F"/>
    <w:rsid w:val="001502D3"/>
    <w:rsid w:val="0015242A"/>
    <w:rsid w:val="0015367C"/>
    <w:rsid w:val="0015496C"/>
    <w:rsid w:val="0015533D"/>
    <w:rsid w:val="00156250"/>
    <w:rsid w:val="00157664"/>
    <w:rsid w:val="001611DE"/>
    <w:rsid w:val="0016151A"/>
    <w:rsid w:val="001620ED"/>
    <w:rsid w:val="00163EE5"/>
    <w:rsid w:val="0016414A"/>
    <w:rsid w:val="001641EA"/>
    <w:rsid w:val="00166C7F"/>
    <w:rsid w:val="0016720D"/>
    <w:rsid w:val="0017081E"/>
    <w:rsid w:val="001712FF"/>
    <w:rsid w:val="0017158C"/>
    <w:rsid w:val="001750DA"/>
    <w:rsid w:val="00175B03"/>
    <w:rsid w:val="00175D84"/>
    <w:rsid w:val="00182B85"/>
    <w:rsid w:val="00182E22"/>
    <w:rsid w:val="001831C6"/>
    <w:rsid w:val="001870C6"/>
    <w:rsid w:val="00195A64"/>
    <w:rsid w:val="001961C7"/>
    <w:rsid w:val="001A0F11"/>
    <w:rsid w:val="001A126A"/>
    <w:rsid w:val="001A4786"/>
    <w:rsid w:val="001A49EC"/>
    <w:rsid w:val="001A5C38"/>
    <w:rsid w:val="001A62EC"/>
    <w:rsid w:val="001B0C57"/>
    <w:rsid w:val="001B0F07"/>
    <w:rsid w:val="001B48D2"/>
    <w:rsid w:val="001B4DC3"/>
    <w:rsid w:val="001B55AD"/>
    <w:rsid w:val="001B5B32"/>
    <w:rsid w:val="001B6475"/>
    <w:rsid w:val="001C2BF9"/>
    <w:rsid w:val="001C57EA"/>
    <w:rsid w:val="001C714D"/>
    <w:rsid w:val="001C74B1"/>
    <w:rsid w:val="001D0E48"/>
    <w:rsid w:val="001D5839"/>
    <w:rsid w:val="001D5991"/>
    <w:rsid w:val="001D7741"/>
    <w:rsid w:val="001E3405"/>
    <w:rsid w:val="001E64E4"/>
    <w:rsid w:val="001E6B3A"/>
    <w:rsid w:val="001E70AE"/>
    <w:rsid w:val="001F4295"/>
    <w:rsid w:val="00203970"/>
    <w:rsid w:val="0020437C"/>
    <w:rsid w:val="00204BDF"/>
    <w:rsid w:val="00211C54"/>
    <w:rsid w:val="0021701A"/>
    <w:rsid w:val="00217599"/>
    <w:rsid w:val="00220281"/>
    <w:rsid w:val="0022183C"/>
    <w:rsid w:val="00227068"/>
    <w:rsid w:val="00232BE2"/>
    <w:rsid w:val="00234D55"/>
    <w:rsid w:val="00240F7B"/>
    <w:rsid w:val="00240FBD"/>
    <w:rsid w:val="00246A64"/>
    <w:rsid w:val="00247CF2"/>
    <w:rsid w:val="002513CB"/>
    <w:rsid w:val="00252FAE"/>
    <w:rsid w:val="0025343C"/>
    <w:rsid w:val="002535D7"/>
    <w:rsid w:val="00257013"/>
    <w:rsid w:val="00261FB1"/>
    <w:rsid w:val="00271C9C"/>
    <w:rsid w:val="002737BD"/>
    <w:rsid w:val="002805E8"/>
    <w:rsid w:val="00281172"/>
    <w:rsid w:val="00281EDD"/>
    <w:rsid w:val="00286D0B"/>
    <w:rsid w:val="002908EB"/>
    <w:rsid w:val="00293AFD"/>
    <w:rsid w:val="00293F93"/>
    <w:rsid w:val="002A39A0"/>
    <w:rsid w:val="002A54A6"/>
    <w:rsid w:val="002A670F"/>
    <w:rsid w:val="002A746C"/>
    <w:rsid w:val="002B37C8"/>
    <w:rsid w:val="002B64C4"/>
    <w:rsid w:val="002B65EA"/>
    <w:rsid w:val="002C05F3"/>
    <w:rsid w:val="002C0B32"/>
    <w:rsid w:val="002C2B96"/>
    <w:rsid w:val="002C2C63"/>
    <w:rsid w:val="002C394E"/>
    <w:rsid w:val="002C46DE"/>
    <w:rsid w:val="002C481C"/>
    <w:rsid w:val="002D4930"/>
    <w:rsid w:val="002D6B0A"/>
    <w:rsid w:val="002D7BC9"/>
    <w:rsid w:val="002E2CBB"/>
    <w:rsid w:val="002E5236"/>
    <w:rsid w:val="002E60E5"/>
    <w:rsid w:val="002E6188"/>
    <w:rsid w:val="002F07C3"/>
    <w:rsid w:val="002F0E15"/>
    <w:rsid w:val="002F6656"/>
    <w:rsid w:val="00300058"/>
    <w:rsid w:val="00300CBB"/>
    <w:rsid w:val="00301150"/>
    <w:rsid w:val="003050DF"/>
    <w:rsid w:val="00306CB2"/>
    <w:rsid w:val="0030767A"/>
    <w:rsid w:val="00310E01"/>
    <w:rsid w:val="00311668"/>
    <w:rsid w:val="003123C7"/>
    <w:rsid w:val="003152BA"/>
    <w:rsid w:val="00317D33"/>
    <w:rsid w:val="00320203"/>
    <w:rsid w:val="00320D08"/>
    <w:rsid w:val="0032186A"/>
    <w:rsid w:val="00327F1E"/>
    <w:rsid w:val="003302E9"/>
    <w:rsid w:val="00330CCF"/>
    <w:rsid w:val="00334D93"/>
    <w:rsid w:val="00343039"/>
    <w:rsid w:val="0034652D"/>
    <w:rsid w:val="00347713"/>
    <w:rsid w:val="00354844"/>
    <w:rsid w:val="00356CF8"/>
    <w:rsid w:val="00357DB1"/>
    <w:rsid w:val="00360381"/>
    <w:rsid w:val="00361E38"/>
    <w:rsid w:val="003649FC"/>
    <w:rsid w:val="003676D9"/>
    <w:rsid w:val="0037032B"/>
    <w:rsid w:val="00370E5D"/>
    <w:rsid w:val="00370E7A"/>
    <w:rsid w:val="0037223D"/>
    <w:rsid w:val="00372E71"/>
    <w:rsid w:val="00376397"/>
    <w:rsid w:val="003779FA"/>
    <w:rsid w:val="0038018F"/>
    <w:rsid w:val="0038422F"/>
    <w:rsid w:val="00384D98"/>
    <w:rsid w:val="00386639"/>
    <w:rsid w:val="003868F0"/>
    <w:rsid w:val="00393983"/>
    <w:rsid w:val="00393E71"/>
    <w:rsid w:val="00393FC0"/>
    <w:rsid w:val="003945A6"/>
    <w:rsid w:val="00394629"/>
    <w:rsid w:val="0039601E"/>
    <w:rsid w:val="00396DBB"/>
    <w:rsid w:val="003A20B1"/>
    <w:rsid w:val="003A2910"/>
    <w:rsid w:val="003A369F"/>
    <w:rsid w:val="003A6FF4"/>
    <w:rsid w:val="003B179C"/>
    <w:rsid w:val="003B41B2"/>
    <w:rsid w:val="003B46BE"/>
    <w:rsid w:val="003E0477"/>
    <w:rsid w:val="003E4D6B"/>
    <w:rsid w:val="003E6669"/>
    <w:rsid w:val="003E6D79"/>
    <w:rsid w:val="003F0032"/>
    <w:rsid w:val="003F082D"/>
    <w:rsid w:val="003F6C4F"/>
    <w:rsid w:val="00401EC1"/>
    <w:rsid w:val="004057C5"/>
    <w:rsid w:val="00405872"/>
    <w:rsid w:val="00405CC8"/>
    <w:rsid w:val="00406BD8"/>
    <w:rsid w:val="004167D5"/>
    <w:rsid w:val="004202F1"/>
    <w:rsid w:val="00420EA9"/>
    <w:rsid w:val="0042293B"/>
    <w:rsid w:val="00425FC0"/>
    <w:rsid w:val="004334DC"/>
    <w:rsid w:val="00433776"/>
    <w:rsid w:val="00433F67"/>
    <w:rsid w:val="004369E5"/>
    <w:rsid w:val="004445B7"/>
    <w:rsid w:val="0044645A"/>
    <w:rsid w:val="00450888"/>
    <w:rsid w:val="00450932"/>
    <w:rsid w:val="00450EC1"/>
    <w:rsid w:val="00451178"/>
    <w:rsid w:val="0045466E"/>
    <w:rsid w:val="00464B24"/>
    <w:rsid w:val="0046506D"/>
    <w:rsid w:val="00466B8E"/>
    <w:rsid w:val="00467AC1"/>
    <w:rsid w:val="00470644"/>
    <w:rsid w:val="00471EAC"/>
    <w:rsid w:val="00474A76"/>
    <w:rsid w:val="00481132"/>
    <w:rsid w:val="00481426"/>
    <w:rsid w:val="00481C95"/>
    <w:rsid w:val="00483AC2"/>
    <w:rsid w:val="00483BC0"/>
    <w:rsid w:val="004846D3"/>
    <w:rsid w:val="00485819"/>
    <w:rsid w:val="0049761C"/>
    <w:rsid w:val="00497C50"/>
    <w:rsid w:val="004A4662"/>
    <w:rsid w:val="004A6843"/>
    <w:rsid w:val="004A6AA2"/>
    <w:rsid w:val="004B2423"/>
    <w:rsid w:val="004B2A57"/>
    <w:rsid w:val="004B2BE0"/>
    <w:rsid w:val="004B3C11"/>
    <w:rsid w:val="004B6007"/>
    <w:rsid w:val="004C1FDA"/>
    <w:rsid w:val="004C350B"/>
    <w:rsid w:val="004C4444"/>
    <w:rsid w:val="004C5A3F"/>
    <w:rsid w:val="004C63BD"/>
    <w:rsid w:val="004C7073"/>
    <w:rsid w:val="004D08D6"/>
    <w:rsid w:val="004D209A"/>
    <w:rsid w:val="004D215F"/>
    <w:rsid w:val="004D7C73"/>
    <w:rsid w:val="004E2FDD"/>
    <w:rsid w:val="004E692F"/>
    <w:rsid w:val="004E6E20"/>
    <w:rsid w:val="004F2F4F"/>
    <w:rsid w:val="004F53CA"/>
    <w:rsid w:val="004F53FC"/>
    <w:rsid w:val="004F6CD3"/>
    <w:rsid w:val="00500937"/>
    <w:rsid w:val="00500963"/>
    <w:rsid w:val="00500F46"/>
    <w:rsid w:val="00503903"/>
    <w:rsid w:val="00505595"/>
    <w:rsid w:val="00507921"/>
    <w:rsid w:val="00511801"/>
    <w:rsid w:val="00511B4C"/>
    <w:rsid w:val="00517C56"/>
    <w:rsid w:val="005200B6"/>
    <w:rsid w:val="005209B3"/>
    <w:rsid w:val="00522942"/>
    <w:rsid w:val="00522DC0"/>
    <w:rsid w:val="0052400A"/>
    <w:rsid w:val="00524ADD"/>
    <w:rsid w:val="00525FB9"/>
    <w:rsid w:val="00526C07"/>
    <w:rsid w:val="00535BA9"/>
    <w:rsid w:val="00540225"/>
    <w:rsid w:val="00540FF3"/>
    <w:rsid w:val="005418E6"/>
    <w:rsid w:val="00542194"/>
    <w:rsid w:val="005469D4"/>
    <w:rsid w:val="0055085B"/>
    <w:rsid w:val="00550E27"/>
    <w:rsid w:val="00557005"/>
    <w:rsid w:val="00564F06"/>
    <w:rsid w:val="00565BFC"/>
    <w:rsid w:val="005663D2"/>
    <w:rsid w:val="0057287A"/>
    <w:rsid w:val="005728C2"/>
    <w:rsid w:val="00575928"/>
    <w:rsid w:val="00576AF2"/>
    <w:rsid w:val="00576C6F"/>
    <w:rsid w:val="00577BBE"/>
    <w:rsid w:val="00577E11"/>
    <w:rsid w:val="00582D70"/>
    <w:rsid w:val="00583BE0"/>
    <w:rsid w:val="00584DA1"/>
    <w:rsid w:val="00591062"/>
    <w:rsid w:val="00595028"/>
    <w:rsid w:val="00595E0A"/>
    <w:rsid w:val="005A1E57"/>
    <w:rsid w:val="005A5B8F"/>
    <w:rsid w:val="005B12E5"/>
    <w:rsid w:val="005B179E"/>
    <w:rsid w:val="005B1C0C"/>
    <w:rsid w:val="005B5675"/>
    <w:rsid w:val="005B5944"/>
    <w:rsid w:val="005C1249"/>
    <w:rsid w:val="005C16D9"/>
    <w:rsid w:val="005C4319"/>
    <w:rsid w:val="005C5528"/>
    <w:rsid w:val="005D2612"/>
    <w:rsid w:val="005E36E3"/>
    <w:rsid w:val="005E447A"/>
    <w:rsid w:val="005E5626"/>
    <w:rsid w:val="005E6D68"/>
    <w:rsid w:val="005F15EE"/>
    <w:rsid w:val="005F3258"/>
    <w:rsid w:val="005F4C5F"/>
    <w:rsid w:val="005F4E36"/>
    <w:rsid w:val="005F5A38"/>
    <w:rsid w:val="005F7673"/>
    <w:rsid w:val="00601E6E"/>
    <w:rsid w:val="0060457F"/>
    <w:rsid w:val="00604C24"/>
    <w:rsid w:val="00604EC8"/>
    <w:rsid w:val="006061A0"/>
    <w:rsid w:val="00611645"/>
    <w:rsid w:val="0062405B"/>
    <w:rsid w:val="00624877"/>
    <w:rsid w:val="00626027"/>
    <w:rsid w:val="00627167"/>
    <w:rsid w:val="006274FB"/>
    <w:rsid w:val="006309C1"/>
    <w:rsid w:val="00631337"/>
    <w:rsid w:val="0064175E"/>
    <w:rsid w:val="00641AD5"/>
    <w:rsid w:val="006435A5"/>
    <w:rsid w:val="006447F1"/>
    <w:rsid w:val="00644B02"/>
    <w:rsid w:val="0064549C"/>
    <w:rsid w:val="00646DA8"/>
    <w:rsid w:val="00646DD5"/>
    <w:rsid w:val="006508AD"/>
    <w:rsid w:val="00650A40"/>
    <w:rsid w:val="006539A7"/>
    <w:rsid w:val="006542B2"/>
    <w:rsid w:val="00656A50"/>
    <w:rsid w:val="00656E61"/>
    <w:rsid w:val="00661359"/>
    <w:rsid w:val="00661C48"/>
    <w:rsid w:val="00663DE0"/>
    <w:rsid w:val="006652FF"/>
    <w:rsid w:val="006653E8"/>
    <w:rsid w:val="00665512"/>
    <w:rsid w:val="00666C2D"/>
    <w:rsid w:val="00670456"/>
    <w:rsid w:val="00671AB2"/>
    <w:rsid w:val="0067464B"/>
    <w:rsid w:val="00676A25"/>
    <w:rsid w:val="006879E3"/>
    <w:rsid w:val="00687BC4"/>
    <w:rsid w:val="0069603F"/>
    <w:rsid w:val="0069765D"/>
    <w:rsid w:val="006A0105"/>
    <w:rsid w:val="006A0787"/>
    <w:rsid w:val="006A22CD"/>
    <w:rsid w:val="006A463F"/>
    <w:rsid w:val="006B04E0"/>
    <w:rsid w:val="006B1235"/>
    <w:rsid w:val="006B1449"/>
    <w:rsid w:val="006B532D"/>
    <w:rsid w:val="006B595A"/>
    <w:rsid w:val="006B7104"/>
    <w:rsid w:val="006C3B0A"/>
    <w:rsid w:val="006C6CEC"/>
    <w:rsid w:val="006D4C88"/>
    <w:rsid w:val="006D723C"/>
    <w:rsid w:val="006E0C21"/>
    <w:rsid w:val="006E0D5D"/>
    <w:rsid w:val="006E168A"/>
    <w:rsid w:val="006E35C7"/>
    <w:rsid w:val="006E3EBF"/>
    <w:rsid w:val="006E4602"/>
    <w:rsid w:val="006E510F"/>
    <w:rsid w:val="006E613E"/>
    <w:rsid w:val="006E6471"/>
    <w:rsid w:val="006E7CF6"/>
    <w:rsid w:val="006F2E93"/>
    <w:rsid w:val="006F5135"/>
    <w:rsid w:val="007131DE"/>
    <w:rsid w:val="00714602"/>
    <w:rsid w:val="007201EC"/>
    <w:rsid w:val="00723ED2"/>
    <w:rsid w:val="0073037B"/>
    <w:rsid w:val="007304B9"/>
    <w:rsid w:val="00734DCD"/>
    <w:rsid w:val="00736646"/>
    <w:rsid w:val="00740B88"/>
    <w:rsid w:val="0074526C"/>
    <w:rsid w:val="00751800"/>
    <w:rsid w:val="00754AF0"/>
    <w:rsid w:val="00761513"/>
    <w:rsid w:val="007629E1"/>
    <w:rsid w:val="007646BC"/>
    <w:rsid w:val="00764E85"/>
    <w:rsid w:val="0076567C"/>
    <w:rsid w:val="00770092"/>
    <w:rsid w:val="007720A7"/>
    <w:rsid w:val="007728CD"/>
    <w:rsid w:val="007748B7"/>
    <w:rsid w:val="007762A5"/>
    <w:rsid w:val="007768C1"/>
    <w:rsid w:val="007770D6"/>
    <w:rsid w:val="00780686"/>
    <w:rsid w:val="00781DB6"/>
    <w:rsid w:val="007842DB"/>
    <w:rsid w:val="007853D9"/>
    <w:rsid w:val="00785404"/>
    <w:rsid w:val="00787EDA"/>
    <w:rsid w:val="00790D8C"/>
    <w:rsid w:val="00792F26"/>
    <w:rsid w:val="00796C4C"/>
    <w:rsid w:val="007A4029"/>
    <w:rsid w:val="007B2A7B"/>
    <w:rsid w:val="007B388C"/>
    <w:rsid w:val="007C58A9"/>
    <w:rsid w:val="007C7E5D"/>
    <w:rsid w:val="007D2260"/>
    <w:rsid w:val="007E0EC1"/>
    <w:rsid w:val="007E280B"/>
    <w:rsid w:val="007E5170"/>
    <w:rsid w:val="007E5C56"/>
    <w:rsid w:val="007F6622"/>
    <w:rsid w:val="007F6B31"/>
    <w:rsid w:val="007F6BF8"/>
    <w:rsid w:val="00800175"/>
    <w:rsid w:val="0080048D"/>
    <w:rsid w:val="00800F04"/>
    <w:rsid w:val="00802701"/>
    <w:rsid w:val="0080295A"/>
    <w:rsid w:val="00812F42"/>
    <w:rsid w:val="00814F88"/>
    <w:rsid w:val="00817361"/>
    <w:rsid w:val="008217C7"/>
    <w:rsid w:val="008229F1"/>
    <w:rsid w:val="008264A3"/>
    <w:rsid w:val="008265ED"/>
    <w:rsid w:val="00830B0C"/>
    <w:rsid w:val="00833A21"/>
    <w:rsid w:val="00833A49"/>
    <w:rsid w:val="0083458A"/>
    <w:rsid w:val="0083522E"/>
    <w:rsid w:val="0083690E"/>
    <w:rsid w:val="00837E01"/>
    <w:rsid w:val="0084095F"/>
    <w:rsid w:val="00844C51"/>
    <w:rsid w:val="00846008"/>
    <w:rsid w:val="00863AB0"/>
    <w:rsid w:val="00863B21"/>
    <w:rsid w:val="00865E26"/>
    <w:rsid w:val="0086609E"/>
    <w:rsid w:val="008660A8"/>
    <w:rsid w:val="00870ACA"/>
    <w:rsid w:val="00871840"/>
    <w:rsid w:val="00871CE2"/>
    <w:rsid w:val="00873C71"/>
    <w:rsid w:val="008760B0"/>
    <w:rsid w:val="00876CDA"/>
    <w:rsid w:val="008828D6"/>
    <w:rsid w:val="0089051D"/>
    <w:rsid w:val="00891918"/>
    <w:rsid w:val="00892040"/>
    <w:rsid w:val="00892F2B"/>
    <w:rsid w:val="008931E9"/>
    <w:rsid w:val="00893FF5"/>
    <w:rsid w:val="00894609"/>
    <w:rsid w:val="00897CB6"/>
    <w:rsid w:val="008A128C"/>
    <w:rsid w:val="008A1AD9"/>
    <w:rsid w:val="008A424F"/>
    <w:rsid w:val="008A72DC"/>
    <w:rsid w:val="008B055C"/>
    <w:rsid w:val="008B1F0B"/>
    <w:rsid w:val="008B3CD4"/>
    <w:rsid w:val="008B65F7"/>
    <w:rsid w:val="008B764A"/>
    <w:rsid w:val="008C2A40"/>
    <w:rsid w:val="008C31FA"/>
    <w:rsid w:val="008C3B92"/>
    <w:rsid w:val="008C4376"/>
    <w:rsid w:val="008C5486"/>
    <w:rsid w:val="008D1C6B"/>
    <w:rsid w:val="008E7D05"/>
    <w:rsid w:val="008F11DD"/>
    <w:rsid w:val="008F5612"/>
    <w:rsid w:val="008F693F"/>
    <w:rsid w:val="008F7B33"/>
    <w:rsid w:val="00900860"/>
    <w:rsid w:val="00900E0F"/>
    <w:rsid w:val="00906D72"/>
    <w:rsid w:val="00910269"/>
    <w:rsid w:val="00912B9C"/>
    <w:rsid w:val="0091346D"/>
    <w:rsid w:val="00915826"/>
    <w:rsid w:val="00915E72"/>
    <w:rsid w:val="00920EF8"/>
    <w:rsid w:val="0092620B"/>
    <w:rsid w:val="00926987"/>
    <w:rsid w:val="00931FD1"/>
    <w:rsid w:val="009327DD"/>
    <w:rsid w:val="0093683E"/>
    <w:rsid w:val="00936B07"/>
    <w:rsid w:val="00937636"/>
    <w:rsid w:val="009400DF"/>
    <w:rsid w:val="00941311"/>
    <w:rsid w:val="0094136B"/>
    <w:rsid w:val="00942452"/>
    <w:rsid w:val="0094277C"/>
    <w:rsid w:val="00951660"/>
    <w:rsid w:val="009540B5"/>
    <w:rsid w:val="00960364"/>
    <w:rsid w:val="00964598"/>
    <w:rsid w:val="009665CD"/>
    <w:rsid w:val="00982357"/>
    <w:rsid w:val="009834D2"/>
    <w:rsid w:val="00983F53"/>
    <w:rsid w:val="00984E91"/>
    <w:rsid w:val="00986777"/>
    <w:rsid w:val="00987976"/>
    <w:rsid w:val="00990FBE"/>
    <w:rsid w:val="009913FB"/>
    <w:rsid w:val="00991432"/>
    <w:rsid w:val="00992D67"/>
    <w:rsid w:val="00993D63"/>
    <w:rsid w:val="00996991"/>
    <w:rsid w:val="00997D2E"/>
    <w:rsid w:val="00997E71"/>
    <w:rsid w:val="009A0D40"/>
    <w:rsid w:val="009A3A73"/>
    <w:rsid w:val="009A66A5"/>
    <w:rsid w:val="009A706E"/>
    <w:rsid w:val="009B32E7"/>
    <w:rsid w:val="009B56D8"/>
    <w:rsid w:val="009B7FB0"/>
    <w:rsid w:val="009C14B4"/>
    <w:rsid w:val="009C1B16"/>
    <w:rsid w:val="009C2F43"/>
    <w:rsid w:val="009C33CB"/>
    <w:rsid w:val="009C349E"/>
    <w:rsid w:val="009C3829"/>
    <w:rsid w:val="009C407B"/>
    <w:rsid w:val="009C5C90"/>
    <w:rsid w:val="009C7D3E"/>
    <w:rsid w:val="009D06B6"/>
    <w:rsid w:val="009D15F9"/>
    <w:rsid w:val="009D3C08"/>
    <w:rsid w:val="009E491D"/>
    <w:rsid w:val="009E613E"/>
    <w:rsid w:val="009F1C63"/>
    <w:rsid w:val="009F796E"/>
    <w:rsid w:val="009F7D20"/>
    <w:rsid w:val="00A03E19"/>
    <w:rsid w:val="00A068CD"/>
    <w:rsid w:val="00A107F6"/>
    <w:rsid w:val="00A12492"/>
    <w:rsid w:val="00A13DA9"/>
    <w:rsid w:val="00A1491B"/>
    <w:rsid w:val="00A152B4"/>
    <w:rsid w:val="00A1660D"/>
    <w:rsid w:val="00A2084F"/>
    <w:rsid w:val="00A2122B"/>
    <w:rsid w:val="00A24F83"/>
    <w:rsid w:val="00A26149"/>
    <w:rsid w:val="00A31E2C"/>
    <w:rsid w:val="00A32D06"/>
    <w:rsid w:val="00A33A76"/>
    <w:rsid w:val="00A34AB9"/>
    <w:rsid w:val="00A34C95"/>
    <w:rsid w:val="00A360E8"/>
    <w:rsid w:val="00A37055"/>
    <w:rsid w:val="00A37E8A"/>
    <w:rsid w:val="00A419AD"/>
    <w:rsid w:val="00A46ECD"/>
    <w:rsid w:val="00A523EE"/>
    <w:rsid w:val="00A54DAA"/>
    <w:rsid w:val="00A61534"/>
    <w:rsid w:val="00A63B40"/>
    <w:rsid w:val="00A646FD"/>
    <w:rsid w:val="00A650DE"/>
    <w:rsid w:val="00A65B09"/>
    <w:rsid w:val="00A75432"/>
    <w:rsid w:val="00A768B1"/>
    <w:rsid w:val="00A77A42"/>
    <w:rsid w:val="00A8001E"/>
    <w:rsid w:val="00A80E8D"/>
    <w:rsid w:val="00A900EA"/>
    <w:rsid w:val="00A9099D"/>
    <w:rsid w:val="00A91BDF"/>
    <w:rsid w:val="00A92A3F"/>
    <w:rsid w:val="00A92CD0"/>
    <w:rsid w:val="00AA1AEE"/>
    <w:rsid w:val="00AA46A9"/>
    <w:rsid w:val="00AA4B6C"/>
    <w:rsid w:val="00AA4DBF"/>
    <w:rsid w:val="00AA56B0"/>
    <w:rsid w:val="00AA7A6A"/>
    <w:rsid w:val="00AB17A4"/>
    <w:rsid w:val="00AB1F0A"/>
    <w:rsid w:val="00AB3E57"/>
    <w:rsid w:val="00AB59CB"/>
    <w:rsid w:val="00AB5B0D"/>
    <w:rsid w:val="00AB6286"/>
    <w:rsid w:val="00AC0D00"/>
    <w:rsid w:val="00AC4A92"/>
    <w:rsid w:val="00AC54A8"/>
    <w:rsid w:val="00AC5CA6"/>
    <w:rsid w:val="00AC65B9"/>
    <w:rsid w:val="00AD0F15"/>
    <w:rsid w:val="00AD44D6"/>
    <w:rsid w:val="00AD4A37"/>
    <w:rsid w:val="00AD50FF"/>
    <w:rsid w:val="00AD6E79"/>
    <w:rsid w:val="00AE1200"/>
    <w:rsid w:val="00AE2E9E"/>
    <w:rsid w:val="00AE2FD8"/>
    <w:rsid w:val="00AE318D"/>
    <w:rsid w:val="00AE58E2"/>
    <w:rsid w:val="00AF093B"/>
    <w:rsid w:val="00AF21E4"/>
    <w:rsid w:val="00AF2406"/>
    <w:rsid w:val="00AF402B"/>
    <w:rsid w:val="00AF628A"/>
    <w:rsid w:val="00AF6C54"/>
    <w:rsid w:val="00AF704D"/>
    <w:rsid w:val="00AF7569"/>
    <w:rsid w:val="00AF79E8"/>
    <w:rsid w:val="00B02279"/>
    <w:rsid w:val="00B0559B"/>
    <w:rsid w:val="00B063D8"/>
    <w:rsid w:val="00B06CC9"/>
    <w:rsid w:val="00B10DA0"/>
    <w:rsid w:val="00B1106D"/>
    <w:rsid w:val="00B1459C"/>
    <w:rsid w:val="00B155C4"/>
    <w:rsid w:val="00B16521"/>
    <w:rsid w:val="00B16C38"/>
    <w:rsid w:val="00B22AEE"/>
    <w:rsid w:val="00B23128"/>
    <w:rsid w:val="00B23C6D"/>
    <w:rsid w:val="00B25871"/>
    <w:rsid w:val="00B306D7"/>
    <w:rsid w:val="00B3311A"/>
    <w:rsid w:val="00B36492"/>
    <w:rsid w:val="00B367AB"/>
    <w:rsid w:val="00B37F64"/>
    <w:rsid w:val="00B4564B"/>
    <w:rsid w:val="00B46DB4"/>
    <w:rsid w:val="00B523E7"/>
    <w:rsid w:val="00B52960"/>
    <w:rsid w:val="00B538D8"/>
    <w:rsid w:val="00B62536"/>
    <w:rsid w:val="00B62C47"/>
    <w:rsid w:val="00B634B4"/>
    <w:rsid w:val="00B63840"/>
    <w:rsid w:val="00B65D65"/>
    <w:rsid w:val="00B724AA"/>
    <w:rsid w:val="00B7288F"/>
    <w:rsid w:val="00B76266"/>
    <w:rsid w:val="00B76715"/>
    <w:rsid w:val="00B7774B"/>
    <w:rsid w:val="00B8001B"/>
    <w:rsid w:val="00B829AC"/>
    <w:rsid w:val="00B844D9"/>
    <w:rsid w:val="00B8635E"/>
    <w:rsid w:val="00B86468"/>
    <w:rsid w:val="00B9056B"/>
    <w:rsid w:val="00B9275E"/>
    <w:rsid w:val="00B931EB"/>
    <w:rsid w:val="00B93403"/>
    <w:rsid w:val="00B96552"/>
    <w:rsid w:val="00BA037B"/>
    <w:rsid w:val="00BA23C7"/>
    <w:rsid w:val="00BA2BD0"/>
    <w:rsid w:val="00BA5D4D"/>
    <w:rsid w:val="00BA757A"/>
    <w:rsid w:val="00BB086C"/>
    <w:rsid w:val="00BB6A82"/>
    <w:rsid w:val="00BB7A47"/>
    <w:rsid w:val="00BC24A7"/>
    <w:rsid w:val="00BC7FDA"/>
    <w:rsid w:val="00BD237E"/>
    <w:rsid w:val="00BD2880"/>
    <w:rsid w:val="00BD4B75"/>
    <w:rsid w:val="00BD50B9"/>
    <w:rsid w:val="00BE0AA4"/>
    <w:rsid w:val="00BE1E0D"/>
    <w:rsid w:val="00BF134E"/>
    <w:rsid w:val="00BF5865"/>
    <w:rsid w:val="00BF6441"/>
    <w:rsid w:val="00C0019C"/>
    <w:rsid w:val="00C00E1C"/>
    <w:rsid w:val="00C10C23"/>
    <w:rsid w:val="00C11092"/>
    <w:rsid w:val="00C1211E"/>
    <w:rsid w:val="00C126BC"/>
    <w:rsid w:val="00C147E3"/>
    <w:rsid w:val="00C178BF"/>
    <w:rsid w:val="00C20071"/>
    <w:rsid w:val="00C25AED"/>
    <w:rsid w:val="00C3056A"/>
    <w:rsid w:val="00C30840"/>
    <w:rsid w:val="00C30BFA"/>
    <w:rsid w:val="00C30F99"/>
    <w:rsid w:val="00C313B9"/>
    <w:rsid w:val="00C32787"/>
    <w:rsid w:val="00C32A3F"/>
    <w:rsid w:val="00C34D81"/>
    <w:rsid w:val="00C35476"/>
    <w:rsid w:val="00C40A17"/>
    <w:rsid w:val="00C40E6B"/>
    <w:rsid w:val="00C40FAE"/>
    <w:rsid w:val="00C417EA"/>
    <w:rsid w:val="00C42F9C"/>
    <w:rsid w:val="00C451ED"/>
    <w:rsid w:val="00C4775E"/>
    <w:rsid w:val="00C5062D"/>
    <w:rsid w:val="00C51879"/>
    <w:rsid w:val="00C51AE3"/>
    <w:rsid w:val="00C53F9A"/>
    <w:rsid w:val="00C54541"/>
    <w:rsid w:val="00C6116B"/>
    <w:rsid w:val="00C628CF"/>
    <w:rsid w:val="00C62E49"/>
    <w:rsid w:val="00C6427D"/>
    <w:rsid w:val="00C6481C"/>
    <w:rsid w:val="00C66B31"/>
    <w:rsid w:val="00C66EBB"/>
    <w:rsid w:val="00C70094"/>
    <w:rsid w:val="00C7148C"/>
    <w:rsid w:val="00C71D4A"/>
    <w:rsid w:val="00C72073"/>
    <w:rsid w:val="00C734D6"/>
    <w:rsid w:val="00C75641"/>
    <w:rsid w:val="00C75F1A"/>
    <w:rsid w:val="00C77653"/>
    <w:rsid w:val="00C84062"/>
    <w:rsid w:val="00C86FC7"/>
    <w:rsid w:val="00C87A1A"/>
    <w:rsid w:val="00C93F21"/>
    <w:rsid w:val="00C97E54"/>
    <w:rsid w:val="00CA0583"/>
    <w:rsid w:val="00CA16D2"/>
    <w:rsid w:val="00CA1BEE"/>
    <w:rsid w:val="00CA2C7E"/>
    <w:rsid w:val="00CA3ACA"/>
    <w:rsid w:val="00CA6248"/>
    <w:rsid w:val="00CB0557"/>
    <w:rsid w:val="00CB070E"/>
    <w:rsid w:val="00CB3815"/>
    <w:rsid w:val="00CB4063"/>
    <w:rsid w:val="00CB47A8"/>
    <w:rsid w:val="00CB7CD0"/>
    <w:rsid w:val="00CC0C3E"/>
    <w:rsid w:val="00CC1087"/>
    <w:rsid w:val="00CC7345"/>
    <w:rsid w:val="00CD07D4"/>
    <w:rsid w:val="00CD1A5B"/>
    <w:rsid w:val="00CD1B18"/>
    <w:rsid w:val="00CD2B9E"/>
    <w:rsid w:val="00CD7FD8"/>
    <w:rsid w:val="00CE2799"/>
    <w:rsid w:val="00CE59ED"/>
    <w:rsid w:val="00CE5CFB"/>
    <w:rsid w:val="00CE60AA"/>
    <w:rsid w:val="00CE6C4E"/>
    <w:rsid w:val="00CF3AD5"/>
    <w:rsid w:val="00CF73E0"/>
    <w:rsid w:val="00CF77A4"/>
    <w:rsid w:val="00D01150"/>
    <w:rsid w:val="00D03E72"/>
    <w:rsid w:val="00D05131"/>
    <w:rsid w:val="00D05C8A"/>
    <w:rsid w:val="00D10145"/>
    <w:rsid w:val="00D14F6B"/>
    <w:rsid w:val="00D178D6"/>
    <w:rsid w:val="00D23488"/>
    <w:rsid w:val="00D23CFE"/>
    <w:rsid w:val="00D254A3"/>
    <w:rsid w:val="00D2665F"/>
    <w:rsid w:val="00D37979"/>
    <w:rsid w:val="00D53359"/>
    <w:rsid w:val="00D6436A"/>
    <w:rsid w:val="00D649CE"/>
    <w:rsid w:val="00D71424"/>
    <w:rsid w:val="00D71A50"/>
    <w:rsid w:val="00D722AD"/>
    <w:rsid w:val="00D73291"/>
    <w:rsid w:val="00D746D6"/>
    <w:rsid w:val="00D748C2"/>
    <w:rsid w:val="00D75C4D"/>
    <w:rsid w:val="00D80D8C"/>
    <w:rsid w:val="00D81381"/>
    <w:rsid w:val="00D81C87"/>
    <w:rsid w:val="00D82AAB"/>
    <w:rsid w:val="00D83306"/>
    <w:rsid w:val="00D860B3"/>
    <w:rsid w:val="00D86A17"/>
    <w:rsid w:val="00D902FD"/>
    <w:rsid w:val="00D90B28"/>
    <w:rsid w:val="00D90B7C"/>
    <w:rsid w:val="00D92969"/>
    <w:rsid w:val="00D9640D"/>
    <w:rsid w:val="00DA06C5"/>
    <w:rsid w:val="00DA3808"/>
    <w:rsid w:val="00DA5A4D"/>
    <w:rsid w:val="00DA5AAE"/>
    <w:rsid w:val="00DB02E2"/>
    <w:rsid w:val="00DB1245"/>
    <w:rsid w:val="00DB32F1"/>
    <w:rsid w:val="00DB7F53"/>
    <w:rsid w:val="00DC35FF"/>
    <w:rsid w:val="00DC4E6C"/>
    <w:rsid w:val="00DD0F79"/>
    <w:rsid w:val="00DD1AE0"/>
    <w:rsid w:val="00DD3134"/>
    <w:rsid w:val="00DD523E"/>
    <w:rsid w:val="00DD7BBB"/>
    <w:rsid w:val="00DE0241"/>
    <w:rsid w:val="00DE42F1"/>
    <w:rsid w:val="00DE4E48"/>
    <w:rsid w:val="00DF093C"/>
    <w:rsid w:val="00DF60AB"/>
    <w:rsid w:val="00E06B87"/>
    <w:rsid w:val="00E12D60"/>
    <w:rsid w:val="00E14AE0"/>
    <w:rsid w:val="00E157BD"/>
    <w:rsid w:val="00E163F6"/>
    <w:rsid w:val="00E16CC2"/>
    <w:rsid w:val="00E17BB6"/>
    <w:rsid w:val="00E17EEB"/>
    <w:rsid w:val="00E234D0"/>
    <w:rsid w:val="00E25AB8"/>
    <w:rsid w:val="00E32A00"/>
    <w:rsid w:val="00E347D7"/>
    <w:rsid w:val="00E36360"/>
    <w:rsid w:val="00E3729B"/>
    <w:rsid w:val="00E375F1"/>
    <w:rsid w:val="00E37809"/>
    <w:rsid w:val="00E40D94"/>
    <w:rsid w:val="00E43570"/>
    <w:rsid w:val="00E45B27"/>
    <w:rsid w:val="00E45EFB"/>
    <w:rsid w:val="00E46687"/>
    <w:rsid w:val="00E5001C"/>
    <w:rsid w:val="00E506FC"/>
    <w:rsid w:val="00E51FA1"/>
    <w:rsid w:val="00E546A6"/>
    <w:rsid w:val="00E64B4B"/>
    <w:rsid w:val="00E757E2"/>
    <w:rsid w:val="00E7581D"/>
    <w:rsid w:val="00E80BDC"/>
    <w:rsid w:val="00E81513"/>
    <w:rsid w:val="00E83B6C"/>
    <w:rsid w:val="00E848CC"/>
    <w:rsid w:val="00E8672B"/>
    <w:rsid w:val="00E87588"/>
    <w:rsid w:val="00E90725"/>
    <w:rsid w:val="00E90C55"/>
    <w:rsid w:val="00E91A5A"/>
    <w:rsid w:val="00E92310"/>
    <w:rsid w:val="00E92491"/>
    <w:rsid w:val="00E948A5"/>
    <w:rsid w:val="00E9611F"/>
    <w:rsid w:val="00E96A35"/>
    <w:rsid w:val="00E974FC"/>
    <w:rsid w:val="00E979D7"/>
    <w:rsid w:val="00EA1884"/>
    <w:rsid w:val="00EA288E"/>
    <w:rsid w:val="00EA35E5"/>
    <w:rsid w:val="00EA3D8A"/>
    <w:rsid w:val="00EA4D2D"/>
    <w:rsid w:val="00EB0F46"/>
    <w:rsid w:val="00EC23A8"/>
    <w:rsid w:val="00EC3986"/>
    <w:rsid w:val="00EC5E63"/>
    <w:rsid w:val="00EC7124"/>
    <w:rsid w:val="00ED16B0"/>
    <w:rsid w:val="00ED1B7D"/>
    <w:rsid w:val="00ED5839"/>
    <w:rsid w:val="00EF2DA1"/>
    <w:rsid w:val="00EF3E76"/>
    <w:rsid w:val="00EF53C4"/>
    <w:rsid w:val="00EF5A61"/>
    <w:rsid w:val="00EF5C21"/>
    <w:rsid w:val="00EF7C77"/>
    <w:rsid w:val="00F01C0E"/>
    <w:rsid w:val="00F03E30"/>
    <w:rsid w:val="00F042F0"/>
    <w:rsid w:val="00F068FE"/>
    <w:rsid w:val="00F07B51"/>
    <w:rsid w:val="00F12230"/>
    <w:rsid w:val="00F12240"/>
    <w:rsid w:val="00F13136"/>
    <w:rsid w:val="00F15072"/>
    <w:rsid w:val="00F16508"/>
    <w:rsid w:val="00F31ED6"/>
    <w:rsid w:val="00F34E7A"/>
    <w:rsid w:val="00F368EC"/>
    <w:rsid w:val="00F422C4"/>
    <w:rsid w:val="00F4389B"/>
    <w:rsid w:val="00F44EB6"/>
    <w:rsid w:val="00F518AF"/>
    <w:rsid w:val="00F5335C"/>
    <w:rsid w:val="00F54507"/>
    <w:rsid w:val="00F546B4"/>
    <w:rsid w:val="00F55C2A"/>
    <w:rsid w:val="00F637E8"/>
    <w:rsid w:val="00F658FC"/>
    <w:rsid w:val="00F702E4"/>
    <w:rsid w:val="00F71D88"/>
    <w:rsid w:val="00F72FDE"/>
    <w:rsid w:val="00F73023"/>
    <w:rsid w:val="00F759AE"/>
    <w:rsid w:val="00F76671"/>
    <w:rsid w:val="00F77BCD"/>
    <w:rsid w:val="00F87436"/>
    <w:rsid w:val="00F87C1F"/>
    <w:rsid w:val="00F9219B"/>
    <w:rsid w:val="00F92208"/>
    <w:rsid w:val="00F92AE5"/>
    <w:rsid w:val="00F93B13"/>
    <w:rsid w:val="00F95F33"/>
    <w:rsid w:val="00F9693B"/>
    <w:rsid w:val="00F979B5"/>
    <w:rsid w:val="00FA0592"/>
    <w:rsid w:val="00FA0615"/>
    <w:rsid w:val="00FA14A9"/>
    <w:rsid w:val="00FA1D15"/>
    <w:rsid w:val="00FB0C28"/>
    <w:rsid w:val="00FB469A"/>
    <w:rsid w:val="00FB5F11"/>
    <w:rsid w:val="00FB7366"/>
    <w:rsid w:val="00FC0C14"/>
    <w:rsid w:val="00FC0CC2"/>
    <w:rsid w:val="00FC0D0D"/>
    <w:rsid w:val="00FC1C31"/>
    <w:rsid w:val="00FC2F0B"/>
    <w:rsid w:val="00FC48A1"/>
    <w:rsid w:val="00FC509A"/>
    <w:rsid w:val="00FC548D"/>
    <w:rsid w:val="00FD0161"/>
    <w:rsid w:val="00FD0CB7"/>
    <w:rsid w:val="00FD163E"/>
    <w:rsid w:val="00FD4FFB"/>
    <w:rsid w:val="00FD5717"/>
    <w:rsid w:val="00FD5CC9"/>
    <w:rsid w:val="00FD5DD5"/>
    <w:rsid w:val="00FE318F"/>
    <w:rsid w:val="00FE43CE"/>
    <w:rsid w:val="00FF2E6F"/>
    <w:rsid w:val="00FF3B65"/>
    <w:rsid w:val="00FF3F74"/>
    <w:rsid w:val="00FF44B4"/>
    <w:rsid w:val="00FF61E0"/>
    <w:rsid w:val="00FF6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7BC4"/>
  <w15:chartTrackingRefBased/>
  <w15:docId w15:val="{B57A8C54-82C8-41E8-9B3D-E485A4917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Ttulo1">
    <w:name w:val="heading 1"/>
    <w:basedOn w:val="Normal"/>
    <w:next w:val="Normal"/>
    <w:link w:val="Ttulo1Car"/>
    <w:uiPriority w:val="9"/>
    <w:qFormat/>
    <w:rsid w:val="00873C71"/>
    <w:pPr>
      <w:keepNext/>
      <w:keepLines/>
      <w:pageBreakBefore/>
      <w:pBdr>
        <w:top w:val="single" w:sz="4" w:space="16" w:color="auto"/>
      </w:pBdr>
      <w:spacing w:before="320" w:after="840" w:line="240" w:lineRule="auto"/>
      <w:ind w:left="734"/>
      <w:outlineLvl w:val="0"/>
    </w:pPr>
    <w:rPr>
      <w:rFonts w:ascii="Arial" w:eastAsiaTheme="majorEastAsia" w:hAnsi="Arial" w:cstheme="majorBidi"/>
      <w:sz w:val="28"/>
      <w:szCs w:val="32"/>
    </w:rPr>
  </w:style>
  <w:style w:type="paragraph" w:styleId="Ttulo2">
    <w:name w:val="heading 2"/>
    <w:basedOn w:val="Normal"/>
    <w:next w:val="Normal"/>
    <w:link w:val="Ttulo2C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Ttulo3">
    <w:name w:val="heading 3"/>
    <w:basedOn w:val="Normal"/>
    <w:next w:val="Normal"/>
    <w:link w:val="Ttulo3C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73C71"/>
    <w:rPr>
      <w:rFonts w:ascii="Arial" w:eastAsiaTheme="majorEastAsia" w:hAnsi="Arial" w:cstheme="majorBidi"/>
      <w:sz w:val="28"/>
      <w:szCs w:val="32"/>
    </w:rPr>
  </w:style>
  <w:style w:type="character" w:customStyle="1" w:styleId="Ttulo2Car">
    <w:name w:val="Título 2 Car"/>
    <w:basedOn w:val="Fuentedeprrafopredeter"/>
    <w:link w:val="Ttulo2"/>
    <w:uiPriority w:val="9"/>
    <w:rsid w:val="00C97E54"/>
    <w:rPr>
      <w:rFonts w:ascii="Arial" w:eastAsiaTheme="majorEastAsia" w:hAnsi="Arial" w:cstheme="majorBidi"/>
      <w:sz w:val="26"/>
      <w:szCs w:val="26"/>
    </w:rPr>
  </w:style>
  <w:style w:type="character" w:styleId="Textodelmarcadordeposicin">
    <w:name w:val="Placeholder Text"/>
    <w:basedOn w:val="Fuentedeprrafopredeter"/>
    <w:uiPriority w:val="99"/>
    <w:semiHidden/>
    <w:rsid w:val="002A39A0"/>
    <w:rPr>
      <w:color w:val="808080"/>
    </w:rPr>
  </w:style>
  <w:style w:type="paragraph" w:styleId="Bibliografa">
    <w:name w:val="Bibliography"/>
    <w:basedOn w:val="Normal"/>
    <w:next w:val="Normal"/>
    <w:uiPriority w:val="37"/>
    <w:unhideWhenUsed/>
    <w:rsid w:val="00F5335C"/>
    <w:pPr>
      <w:tabs>
        <w:tab w:val="left" w:pos="504"/>
      </w:tabs>
      <w:spacing w:after="0" w:line="240" w:lineRule="auto"/>
      <w:ind w:left="504" w:hanging="504"/>
    </w:pPr>
  </w:style>
  <w:style w:type="character" w:styleId="Refdecomentario">
    <w:name w:val="annotation reference"/>
    <w:basedOn w:val="Fuentedeprrafopredeter"/>
    <w:uiPriority w:val="99"/>
    <w:semiHidden/>
    <w:unhideWhenUsed/>
    <w:rsid w:val="00166C7F"/>
    <w:rPr>
      <w:sz w:val="16"/>
      <w:szCs w:val="16"/>
    </w:rPr>
  </w:style>
  <w:style w:type="paragraph" w:styleId="Textocomentario">
    <w:name w:val="annotation text"/>
    <w:basedOn w:val="Normal"/>
    <w:link w:val="TextocomentarioCar"/>
    <w:uiPriority w:val="99"/>
    <w:unhideWhenUsed/>
    <w:rsid w:val="00166C7F"/>
    <w:pPr>
      <w:spacing w:line="240" w:lineRule="auto"/>
    </w:pPr>
    <w:rPr>
      <w:sz w:val="20"/>
      <w:szCs w:val="20"/>
    </w:rPr>
  </w:style>
  <w:style w:type="character" w:customStyle="1" w:styleId="TextocomentarioCar">
    <w:name w:val="Texto comentario Car"/>
    <w:basedOn w:val="Fuentedeprrafopredeter"/>
    <w:link w:val="Textocomentario"/>
    <w:uiPriority w:val="99"/>
    <w:rsid w:val="00166C7F"/>
    <w:rPr>
      <w:sz w:val="20"/>
      <w:szCs w:val="20"/>
    </w:rPr>
  </w:style>
  <w:style w:type="paragraph" w:styleId="Asuntodelcomentario">
    <w:name w:val="annotation subject"/>
    <w:basedOn w:val="Textocomentario"/>
    <w:next w:val="Textocomentario"/>
    <w:link w:val="AsuntodelcomentarioCar"/>
    <w:uiPriority w:val="99"/>
    <w:semiHidden/>
    <w:unhideWhenUsed/>
    <w:rsid w:val="00166C7F"/>
    <w:rPr>
      <w:b/>
      <w:bCs/>
    </w:rPr>
  </w:style>
  <w:style w:type="character" w:customStyle="1" w:styleId="AsuntodelcomentarioCar">
    <w:name w:val="Asunto del comentario Car"/>
    <w:basedOn w:val="TextocomentarioCar"/>
    <w:link w:val="Asuntodelcomentario"/>
    <w:uiPriority w:val="99"/>
    <w:semiHidden/>
    <w:rsid w:val="00166C7F"/>
    <w:rPr>
      <w:b/>
      <w:bCs/>
      <w:sz w:val="20"/>
      <w:szCs w:val="20"/>
    </w:rPr>
  </w:style>
  <w:style w:type="paragraph" w:styleId="Textodeglobo">
    <w:name w:val="Balloon Text"/>
    <w:basedOn w:val="Normal"/>
    <w:link w:val="TextodegloboCar"/>
    <w:uiPriority w:val="99"/>
    <w:semiHidden/>
    <w:unhideWhenUsed/>
    <w:rsid w:val="00166C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6C7F"/>
    <w:rPr>
      <w:rFonts w:ascii="Segoe UI" w:hAnsi="Segoe UI" w:cs="Segoe UI"/>
      <w:sz w:val="18"/>
      <w:szCs w:val="18"/>
    </w:rPr>
  </w:style>
  <w:style w:type="character" w:customStyle="1" w:styleId="Ttulo3Car">
    <w:name w:val="Título 3 Car"/>
    <w:basedOn w:val="Fuentedeprrafopredeter"/>
    <w:link w:val="Ttulo3"/>
    <w:uiPriority w:val="9"/>
    <w:rsid w:val="00433776"/>
    <w:rPr>
      <w:rFonts w:ascii="Times New Roman" w:eastAsiaTheme="majorEastAsia" w:hAnsi="Times New Roman" w:cstheme="majorBidi"/>
      <w:i/>
      <w:sz w:val="24"/>
      <w:szCs w:val="24"/>
    </w:rPr>
  </w:style>
  <w:style w:type="table" w:styleId="Tablaconcuadrcula">
    <w:name w:val="Table Grid"/>
    <w:basedOn w:val="Tabla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Lista"/>
    <w:next w:val="Normal"/>
    <w:uiPriority w:val="34"/>
    <w:qFormat/>
    <w:rsid w:val="00CD2B9E"/>
    <w:pPr>
      <w:numPr>
        <w:numId w:val="9"/>
      </w:numPr>
      <w:ind w:left="1531" w:firstLine="0"/>
      <w:contextualSpacing w:val="0"/>
    </w:pPr>
  </w:style>
  <w:style w:type="table" w:customStyle="1" w:styleId="TableGrid">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Descripci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Fuentedeprrafopredeter"/>
    <w:rsid w:val="006447F1"/>
  </w:style>
  <w:style w:type="character" w:styleId="nfasis">
    <w:name w:val="Emphasis"/>
    <w:basedOn w:val="Fuentedeprrafopredeter"/>
    <w:uiPriority w:val="20"/>
    <w:qFormat/>
    <w:rsid w:val="009C14B4"/>
    <w:rPr>
      <w:i/>
      <w:iCs/>
    </w:rPr>
  </w:style>
  <w:style w:type="character" w:styleId="CdigoHTML">
    <w:name w:val="HTML Code"/>
    <w:basedOn w:val="Fuentedeprrafopredeter"/>
    <w:uiPriority w:val="99"/>
    <w:semiHidden/>
    <w:unhideWhenUsed/>
    <w:rsid w:val="009C14B4"/>
    <w:rPr>
      <w:rFonts w:ascii="Courier New" w:eastAsia="Times New Roman" w:hAnsi="Courier New" w:cs="Courier New"/>
      <w:sz w:val="20"/>
      <w:szCs w:val="20"/>
    </w:rPr>
  </w:style>
  <w:style w:type="character" w:customStyle="1" w:styleId="sig-paren">
    <w:name w:val="sig-paren"/>
    <w:basedOn w:val="Fuentedeprrafopredeter"/>
    <w:rsid w:val="009C14B4"/>
  </w:style>
  <w:style w:type="character" w:customStyle="1" w:styleId="o">
    <w:name w:val="o"/>
    <w:basedOn w:val="Fuentedeprrafopredeter"/>
    <w:rsid w:val="009C14B4"/>
  </w:style>
  <w:style w:type="character" w:customStyle="1" w:styleId="n">
    <w:name w:val="n"/>
    <w:basedOn w:val="Fuentedeprrafopredeter"/>
    <w:rsid w:val="009C14B4"/>
  </w:style>
  <w:style w:type="character" w:customStyle="1" w:styleId="defaultvalue">
    <w:name w:val="default_value"/>
    <w:basedOn w:val="Fuentedeprrafopredeter"/>
    <w:rsid w:val="009C14B4"/>
  </w:style>
  <w:style w:type="character" w:customStyle="1" w:styleId="viewcode-link">
    <w:name w:val="viewcode-link"/>
    <w:basedOn w:val="Fuentedeprrafopredeter"/>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Fuentedeprrafopredeter"/>
    <w:rsid w:val="00C70094"/>
  </w:style>
  <w:style w:type="character" w:styleId="Textoennegrita">
    <w:name w:val="Strong"/>
    <w:basedOn w:val="Fuentedeprrafopredeter"/>
    <w:uiPriority w:val="22"/>
    <w:qFormat/>
    <w:rsid w:val="00AA4DBF"/>
    <w:rPr>
      <w:b/>
      <w:bCs/>
    </w:rPr>
  </w:style>
  <w:style w:type="paragraph" w:styleId="TtuloTDC">
    <w:name w:val="TOC Heading"/>
    <w:basedOn w:val="Ttulo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a">
    <w:name w:val="List"/>
    <w:basedOn w:val="Normal"/>
    <w:uiPriority w:val="99"/>
    <w:semiHidden/>
    <w:unhideWhenUsed/>
    <w:rsid w:val="00CE2799"/>
    <w:pPr>
      <w:ind w:left="283" w:hanging="283"/>
      <w:contextualSpacing/>
    </w:pPr>
  </w:style>
  <w:style w:type="paragraph" w:styleId="TDC1">
    <w:name w:val="toc 1"/>
    <w:basedOn w:val="Normal"/>
    <w:next w:val="Normal"/>
    <w:autoRedefine/>
    <w:uiPriority w:val="39"/>
    <w:unhideWhenUsed/>
    <w:rsid w:val="005C1249"/>
    <w:pPr>
      <w:tabs>
        <w:tab w:val="right" w:leader="dot" w:pos="8544"/>
      </w:tabs>
      <w:spacing w:after="100"/>
      <w:ind w:left="0"/>
    </w:pPr>
  </w:style>
  <w:style w:type="paragraph" w:styleId="TDC2">
    <w:name w:val="toc 2"/>
    <w:basedOn w:val="Normal"/>
    <w:next w:val="Normal"/>
    <w:autoRedefine/>
    <w:uiPriority w:val="39"/>
    <w:unhideWhenUsed/>
    <w:rsid w:val="00507921"/>
    <w:pPr>
      <w:spacing w:after="100"/>
      <w:ind w:left="240"/>
    </w:pPr>
  </w:style>
  <w:style w:type="paragraph" w:styleId="TDC3">
    <w:name w:val="toc 3"/>
    <w:basedOn w:val="Normal"/>
    <w:next w:val="Normal"/>
    <w:autoRedefine/>
    <w:uiPriority w:val="39"/>
    <w:unhideWhenUsed/>
    <w:rsid w:val="00507921"/>
    <w:pPr>
      <w:spacing w:after="100"/>
      <w:ind w:left="480"/>
    </w:pPr>
  </w:style>
  <w:style w:type="character" w:styleId="Hipervnculo">
    <w:name w:val="Hyperlink"/>
    <w:basedOn w:val="Fuentedeprrafopredeter"/>
    <w:uiPriority w:val="99"/>
    <w:unhideWhenUsed/>
    <w:rsid w:val="00507921"/>
    <w:rPr>
      <w:color w:val="0563C1" w:themeColor="hyperlink"/>
      <w:u w:val="single"/>
    </w:rPr>
  </w:style>
  <w:style w:type="paragraph" w:styleId="Encabezado">
    <w:name w:val="header"/>
    <w:basedOn w:val="Normal"/>
    <w:link w:val="Encabezado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EncabezadoCar">
    <w:name w:val="Encabezado Car"/>
    <w:basedOn w:val="Fuentedeprrafopredeter"/>
    <w:link w:val="Encabezado"/>
    <w:uiPriority w:val="99"/>
    <w:rsid w:val="00DC35FF"/>
    <w:rPr>
      <w:rFonts w:eastAsiaTheme="minorEastAsia" w:cs="Times New Roman"/>
    </w:rPr>
  </w:style>
  <w:style w:type="paragraph" w:styleId="Piedepgina">
    <w:name w:val="footer"/>
    <w:basedOn w:val="Normal"/>
    <w:link w:val="Piedepgina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PiedepginaCar">
    <w:name w:val="Pie de página Car"/>
    <w:basedOn w:val="Fuentedeprrafopredeter"/>
    <w:link w:val="Piedepgina"/>
    <w:uiPriority w:val="99"/>
    <w:rsid w:val="00DC35FF"/>
    <w:rPr>
      <w:rFonts w:eastAsiaTheme="minorEastAsia" w:cs="Times New Roman"/>
    </w:rPr>
  </w:style>
  <w:style w:type="paragraph" w:styleId="Tabladeilustraciones">
    <w:name w:val="table of figures"/>
    <w:basedOn w:val="Normal"/>
    <w:next w:val="Normal"/>
    <w:uiPriority w:val="99"/>
    <w:unhideWhenUsed/>
    <w:rsid w:val="00E91A5A"/>
    <w:pPr>
      <w:spacing w:after="0"/>
      <w:ind w:left="0"/>
    </w:pPr>
  </w:style>
  <w:style w:type="table" w:customStyle="1" w:styleId="TableGrid1">
    <w:name w:val="Table Grid1"/>
    <w:basedOn w:val="Tablanormal"/>
    <w:next w:val="Tablaconcuadrcula"/>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inespaciado">
    <w:name w:val="No Spacing"/>
    <w:uiPriority w:val="1"/>
    <w:qFormat/>
    <w:rsid w:val="00182B85"/>
    <w:pPr>
      <w:spacing w:after="0" w:line="240" w:lineRule="auto"/>
      <w:ind w:left="720" w:firstLine="720"/>
      <w:jc w:val="both"/>
    </w:pPr>
    <w:rPr>
      <w:rFonts w:ascii="Times New Roman" w:hAnsi="Times New Roman"/>
      <w:sz w:val="24"/>
    </w:rPr>
  </w:style>
  <w:style w:type="character" w:styleId="Hipervnculovisitado">
    <w:name w:val="FollowedHyperlink"/>
    <w:basedOn w:val="Fuentedeprrafopredeter"/>
    <w:uiPriority w:val="99"/>
    <w:semiHidden/>
    <w:unhideWhenUsed/>
    <w:rsid w:val="006539A7"/>
    <w:rPr>
      <w:color w:val="954F72" w:themeColor="followedHyperlink"/>
      <w:u w:val="single"/>
    </w:rPr>
  </w:style>
  <w:style w:type="numbering" w:customStyle="1" w:styleId="Estilo1">
    <w:name w:val="Estilo1"/>
    <w:uiPriority w:val="99"/>
    <w:rsid w:val="008B1F0B"/>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126696146">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408267170">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 w:id="1808889621">
      <w:bodyDiv w:val="1"/>
      <w:marLeft w:val="0"/>
      <w:marRight w:val="0"/>
      <w:marTop w:val="0"/>
      <w:marBottom w:val="0"/>
      <w:divBdr>
        <w:top w:val="none" w:sz="0" w:space="0" w:color="auto"/>
        <w:left w:val="none" w:sz="0" w:space="0" w:color="auto"/>
        <w:bottom w:val="none" w:sz="0" w:space="0" w:color="auto"/>
        <w:right w:val="none" w:sz="0" w:space="0" w:color="auto"/>
      </w:divBdr>
    </w:div>
    <w:div w:id="208629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ikit-learn/scikit-learn/blob/95119c13a/sklearn/tree/_classes.py"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png"/><Relationship Id="rId42" Type="http://schemas.openxmlformats.org/officeDocument/2006/relationships/image" Target="media/image31.jp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0.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6.png"/><Relationship Id="rId10" Type="http://schemas.openxmlformats.org/officeDocument/2006/relationships/comments" Target="comments.xml"/><Relationship Id="rId31" Type="http://schemas.openxmlformats.org/officeDocument/2006/relationships/image" Target="media/image20.jpg"/><Relationship Id="rId44" Type="http://schemas.openxmlformats.org/officeDocument/2006/relationships/image" Target="media/image33.jpeg"/><Relationship Id="rId52" Type="http://schemas.openxmlformats.org/officeDocument/2006/relationships/image" Target="media/image41.jpg"/><Relationship Id="rId60" Type="http://schemas.openxmlformats.org/officeDocument/2006/relationships/image" Target="media/image49.png"/><Relationship Id="rId65" Type="http://schemas.openxmlformats.org/officeDocument/2006/relationships/image" Target="media/image54.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8.jpg"/><Relationship Id="rId34" Type="http://schemas.openxmlformats.org/officeDocument/2006/relationships/image" Target="media/image23.jpg"/><Relationship Id="rId50" Type="http://schemas.openxmlformats.org/officeDocument/2006/relationships/image" Target="media/image39.jpeg"/><Relationship Id="rId55" Type="http://schemas.openxmlformats.org/officeDocument/2006/relationships/image" Target="media/image44.png"/><Relationship Id="rId76"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A4032-456F-45AA-BEAD-CD483EDC6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7</TotalTime>
  <Pages>93</Pages>
  <Words>28313</Words>
  <Characters>161390</Characters>
  <Application>Microsoft Office Word</Application>
  <DocSecurity>0</DocSecurity>
  <Lines>1344</Lines>
  <Paragraphs>3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Anabel Reyes</cp:lastModifiedBy>
  <cp:revision>74</cp:revision>
  <dcterms:created xsi:type="dcterms:W3CDTF">2022-04-19T21:12:00Z</dcterms:created>
  <dcterms:modified xsi:type="dcterms:W3CDTF">2022-09-1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phUbICAF"/&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